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6DF9908D" w:rsidR="00BF4260" w:rsidRPr="00BF3340" w:rsidDel="00FE18D2" w:rsidRDefault="080C7A46" w:rsidP="004C769A">
      <w:pPr>
        <w:jc w:val="center"/>
        <w:rPr>
          <w:del w:id="0" w:author="Eric Balke" w:date="2022-01-12T15:38:00Z"/>
          <w:b/>
          <w:bCs/>
        </w:rPr>
      </w:pPr>
      <w:del w:id="1" w:author="Eric Balke" w:date="2022-01-12T15:38:00Z">
        <w:r w:rsidRPr="00BF3340" w:rsidDel="00FE18D2">
          <w:rPr>
            <w:b/>
            <w:bCs/>
          </w:rPr>
          <w:delText>Working Title:</w:delText>
        </w:r>
      </w:del>
    </w:p>
    <w:p w14:paraId="3F605E8B" w14:textId="59D5B35B" w:rsidR="00B23658" w:rsidRDefault="05F5622C" w:rsidP="004C769A">
      <w:pPr>
        <w:jc w:val="center"/>
      </w:pPr>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4C769A">
      <w:pPr>
        <w:jc w:val="center"/>
      </w:pPr>
      <w:r>
        <w:t>F</w:t>
      </w:r>
      <w:r w:rsidR="5665B5AB">
        <w:t>raser River Estuary, British Columbia</w:t>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133002ED" w:rsidR="080C7A46" w:rsidRDefault="793CB95E" w:rsidP="004C769A">
      <w:pPr>
        <w:jc w:val="center"/>
        <w:rPr>
          <w:ins w:id="2" w:author="Eric Balke" w:date="2022-01-12T20:59:00Z"/>
        </w:rPr>
      </w:pPr>
      <w:r>
        <w:t xml:space="preserve">Daniel Stewart, Daniel </w:t>
      </w:r>
      <w:proofErr w:type="spellStart"/>
      <w:r>
        <w:t>Hennigar</w:t>
      </w:r>
      <w:proofErr w:type="spellEnd"/>
      <w:r w:rsidR="00257AD6">
        <w:t xml:space="preserve">, Robyn </w:t>
      </w:r>
      <w:proofErr w:type="spellStart"/>
      <w:r w:rsidR="00257AD6">
        <w:t>Ingham</w:t>
      </w:r>
      <w:proofErr w:type="spellEnd"/>
      <w:ins w:id="3" w:author="Eric Balke" w:date="2022-01-12T15:36:00Z">
        <w:r w:rsidR="00FE18D2">
          <w:t xml:space="preserve">, Eric </w:t>
        </w:r>
        <w:proofErr w:type="spellStart"/>
        <w:r w:rsidR="00FE18D2">
          <w:t>Balke</w:t>
        </w:r>
      </w:ins>
      <w:proofErr w:type="spellEnd"/>
    </w:p>
    <w:p w14:paraId="33ECE7FC" w14:textId="228C76A1" w:rsidR="00030124" w:rsidRDefault="00030124" w:rsidP="004C769A">
      <w:pPr>
        <w:jc w:val="center"/>
        <w:rPr>
          <w:ins w:id="4" w:author="Eric Balke" w:date="2022-01-12T20:59:00Z"/>
        </w:rPr>
      </w:pPr>
    </w:p>
    <w:p w14:paraId="01AFCE4B" w14:textId="5089B184" w:rsidR="00030124" w:rsidRDefault="00030124" w:rsidP="004C769A">
      <w:pPr>
        <w:jc w:val="center"/>
        <w:rPr>
          <w:ins w:id="5" w:author="Eric Balke" w:date="2022-01-12T20:59:00Z"/>
        </w:rPr>
      </w:pPr>
    </w:p>
    <w:p w14:paraId="4D6BFD7B" w14:textId="42E83113" w:rsidR="00030124" w:rsidRDefault="00030124" w:rsidP="004C769A">
      <w:pPr>
        <w:jc w:val="center"/>
        <w:rPr>
          <w:ins w:id="6" w:author="Eric Balke" w:date="2022-01-12T20:59:00Z"/>
        </w:rPr>
      </w:pPr>
    </w:p>
    <w:p w14:paraId="60AF7420" w14:textId="2DF67276" w:rsidR="00030124" w:rsidRDefault="00030124" w:rsidP="004C769A">
      <w:pPr>
        <w:jc w:val="center"/>
      </w:pPr>
      <w:ins w:id="7" w:author="Eric Balke" w:date="2022-01-12T20:59:00Z">
        <w:r>
          <w:t>January 2022</w:t>
        </w:r>
      </w:ins>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540EC248" w14:textId="77777777" w:rsidR="00FE18D2" w:rsidRDefault="00FE18D2">
      <w:pPr>
        <w:spacing w:line="240" w:lineRule="auto"/>
        <w:jc w:val="left"/>
        <w:rPr>
          <w:ins w:id="8" w:author="Eric Balke" w:date="2022-01-12T15:37:00Z"/>
          <w:b/>
          <w:bCs/>
        </w:rPr>
      </w:pPr>
      <w:ins w:id="9" w:author="Eric Balke" w:date="2022-01-12T15:37:00Z">
        <w:r>
          <w:rPr>
            <w:b/>
            <w:bCs/>
          </w:rPr>
          <w:br w:type="page"/>
        </w:r>
      </w:ins>
    </w:p>
    <w:p w14:paraId="3B18F8A2" w14:textId="7E1175CA" w:rsidR="00FE18D2" w:rsidRDefault="00FE18D2" w:rsidP="00FE18D2">
      <w:pPr>
        <w:pStyle w:val="Heading1"/>
        <w:numPr>
          <w:ilvl w:val="0"/>
          <w:numId w:val="0"/>
        </w:numPr>
        <w:ind w:left="432" w:hanging="432"/>
        <w:rPr>
          <w:ins w:id="10" w:author="Daniel Stewart" w:date="2022-01-25T10:00:00Z"/>
        </w:rPr>
      </w:pPr>
      <w:ins w:id="11" w:author="Eric Balke" w:date="2022-01-12T15:37:00Z">
        <w:r>
          <w:lastRenderedPageBreak/>
          <w:t>Ack</w:t>
        </w:r>
      </w:ins>
      <w:ins w:id="12" w:author="Eric Balke" w:date="2022-01-12T15:38:00Z">
        <w:r>
          <w:t>nowledgements</w:t>
        </w:r>
      </w:ins>
    </w:p>
    <w:p w14:paraId="5FE87BB3" w14:textId="4C2203DA" w:rsidR="00391FBD" w:rsidRDefault="00391FBD" w:rsidP="00391FBD">
      <w:pPr>
        <w:rPr>
          <w:ins w:id="13" w:author="Daniel Stewart" w:date="2022-01-25T10:02:00Z"/>
        </w:rPr>
      </w:pPr>
    </w:p>
    <w:p w14:paraId="4FFAB236" w14:textId="6018C255" w:rsidR="00391FBD" w:rsidRDefault="00391FBD" w:rsidP="00391FBD">
      <w:pPr>
        <w:rPr>
          <w:ins w:id="14" w:author="Daniel Stewart" w:date="2022-01-25T10:02:00Z"/>
        </w:rPr>
      </w:pPr>
      <w:ins w:id="15" w:author="Daniel Stewart" w:date="2022-01-25T10:02:00Z">
        <w:r>
          <w:t xml:space="preserve">This report was made possible through </w:t>
        </w:r>
      </w:ins>
      <w:ins w:id="16" w:author="Daniel Stewart" w:date="2022-01-25T10:06:00Z">
        <w:r>
          <w:t>the</w:t>
        </w:r>
      </w:ins>
      <w:ins w:id="17" w:author="Daniel Stewart" w:date="2022-01-25T10:04:00Z">
        <w:r>
          <w:t xml:space="preserve"> B</w:t>
        </w:r>
      </w:ins>
      <w:ins w:id="18" w:author="Daniel Stewart" w:date="2022-01-25T10:05:00Z">
        <w:r>
          <w:t>.C.</w:t>
        </w:r>
      </w:ins>
      <w:ins w:id="19" w:author="Daniel Stewart" w:date="2022-01-25T10:04:00Z">
        <w:r>
          <w:t xml:space="preserve"> Wildlife Federation Wetlands Workforce </w:t>
        </w:r>
      </w:ins>
      <w:ins w:id="20" w:author="Daniel Stewart" w:date="2022-01-25T10:21:00Z">
        <w:r w:rsidR="002B63A2">
          <w:t xml:space="preserve">project </w:t>
        </w:r>
      </w:ins>
      <w:ins w:id="21" w:author="Daniel Stewart" w:date="2022-01-25T12:24:00Z">
        <w:r w:rsidR="0034592B">
          <w:t>which was</w:t>
        </w:r>
      </w:ins>
      <w:ins w:id="22" w:author="Daniel Stewart" w:date="2022-01-25T10:13:00Z">
        <w:r w:rsidR="00263CAA">
          <w:t xml:space="preserve"> </w:t>
        </w:r>
      </w:ins>
      <w:ins w:id="23" w:author="Daniel Stewart" w:date="2022-01-25T10:06:00Z">
        <w:r w:rsidR="007F61DD">
          <w:t xml:space="preserve">funded </w:t>
        </w:r>
      </w:ins>
      <w:ins w:id="24" w:author="Daniel Stewart" w:date="2022-01-25T10:13:00Z">
        <w:r w:rsidR="00263CAA">
          <w:t>by</w:t>
        </w:r>
      </w:ins>
      <w:ins w:id="25" w:author="Daniel Stewart" w:date="2022-01-25T10:07:00Z">
        <w:r w:rsidR="007F61DD">
          <w:t xml:space="preserve"> the provincial Healthy Watersheds Initiative program</w:t>
        </w:r>
      </w:ins>
      <w:ins w:id="26" w:author="Daniel Stewart" w:date="2022-01-25T10:04:00Z">
        <w:r>
          <w:t xml:space="preserve">. </w:t>
        </w:r>
      </w:ins>
      <w:ins w:id="27" w:author="Daniel Stewart" w:date="2022-01-25T10:09:00Z">
        <w:r w:rsidR="007F61DD">
          <w:t xml:space="preserve">Data collected in 2015 was facilitated by the </w:t>
        </w:r>
      </w:ins>
      <w:ins w:id="28" w:author="Daniel Stewart" w:date="2022-01-25T10:10:00Z">
        <w:r w:rsidR="007F61DD">
          <w:t xml:space="preserve">Community Mapping Network and B.C. Conservation Foundation and </w:t>
        </w:r>
      </w:ins>
      <w:ins w:id="29" w:author="Daniel Stewart" w:date="2022-01-25T10:09:00Z">
        <w:r w:rsidR="007F61DD">
          <w:t>funded through the National Wetland Conservation Fund</w:t>
        </w:r>
      </w:ins>
      <w:ins w:id="30" w:author="Daniel Stewart" w:date="2022-01-25T10:10:00Z">
        <w:r w:rsidR="007F61DD">
          <w:t>.</w:t>
        </w:r>
      </w:ins>
      <w:ins w:id="31" w:author="Daniel Stewart" w:date="2022-01-25T12:39:00Z">
        <w:r w:rsidR="003B2694">
          <w:t xml:space="preserve"> We also wish to thank the Community Mapping Network for </w:t>
        </w:r>
      </w:ins>
      <w:ins w:id="32" w:author="Daniel Stewart" w:date="2022-01-25T12:40:00Z">
        <w:r w:rsidR="003B2694">
          <w:t xml:space="preserve">hosting compensation site data on their BIEAP-FREMP Atlas, as this was </w:t>
        </w:r>
      </w:ins>
      <w:ins w:id="33" w:author="Daniel Stewart" w:date="2022-01-25T12:42:00Z">
        <w:r w:rsidR="007A6A13">
          <w:t xml:space="preserve">an </w:t>
        </w:r>
      </w:ins>
      <w:ins w:id="34" w:author="Daniel Stewart" w:date="2022-01-25T12:40:00Z">
        <w:r w:rsidR="003B2694">
          <w:t>essential</w:t>
        </w:r>
      </w:ins>
      <w:ins w:id="35" w:author="Daniel Stewart" w:date="2022-01-25T12:42:00Z">
        <w:r w:rsidR="007A6A13">
          <w:t xml:space="preserve"> starting place</w:t>
        </w:r>
      </w:ins>
      <w:ins w:id="36" w:author="Daniel Stewart" w:date="2022-01-25T12:40:00Z">
        <w:r w:rsidR="003B2694">
          <w:t xml:space="preserve"> for both 2015 and 2021 surveys.</w:t>
        </w:r>
      </w:ins>
    </w:p>
    <w:p w14:paraId="2FBB1BE2" w14:textId="0B44E830" w:rsidR="00391FBD" w:rsidRDefault="00391FBD" w:rsidP="00391FBD">
      <w:pPr>
        <w:rPr>
          <w:ins w:id="37" w:author="Daniel Stewart" w:date="2022-01-25T10:02:00Z"/>
        </w:rPr>
      </w:pPr>
    </w:p>
    <w:p w14:paraId="6D8C26EB" w14:textId="73FB18A1" w:rsidR="00391FBD" w:rsidRDefault="007F61DD" w:rsidP="00391FBD">
      <w:pPr>
        <w:rPr>
          <w:ins w:id="38" w:author="Daniel Stewart" w:date="2022-01-25T10:11:00Z"/>
        </w:rPr>
      </w:pPr>
      <w:ins w:id="39" w:author="Daniel Stewart" w:date="2022-01-25T10:08:00Z">
        <w:r>
          <w:t xml:space="preserve">The authors </w:t>
        </w:r>
      </w:ins>
      <w:ins w:id="40" w:author="Daniel Stewart" w:date="2022-01-25T12:41:00Z">
        <w:r w:rsidR="007A6A13">
          <w:t xml:space="preserve">extend thanks to </w:t>
        </w:r>
      </w:ins>
      <w:ins w:id="41" w:author="Daniel Stewart" w:date="2022-01-25T10:08:00Z">
        <w:r>
          <w:t>landowners who allowed</w:t>
        </w:r>
      </w:ins>
      <w:ins w:id="42" w:author="Daniel Stewart" w:date="2022-01-25T12:24:00Z">
        <w:r w:rsidR="0034592B">
          <w:t xml:space="preserve"> entry</w:t>
        </w:r>
      </w:ins>
      <w:ins w:id="43" w:author="Daniel Stewart" w:date="2022-01-25T10:08:00Z">
        <w:r>
          <w:t xml:space="preserve"> </w:t>
        </w:r>
      </w:ins>
      <w:ins w:id="44" w:author="Daniel Stewart" w:date="2022-01-25T12:41:00Z">
        <w:r w:rsidR="007A6A13">
          <w:t>t</w:t>
        </w:r>
      </w:ins>
      <w:ins w:id="45" w:author="Daniel Stewart" w:date="2022-01-25T12:43:00Z">
        <w:r w:rsidR="007A6A13">
          <w:t>o</w:t>
        </w:r>
      </w:ins>
      <w:ins w:id="46" w:author="Daniel Stewart" w:date="2022-01-25T10:10:00Z">
        <w:r>
          <w:t xml:space="preserve"> compensation marshes during </w:t>
        </w:r>
      </w:ins>
      <w:ins w:id="47" w:author="Daniel Stewart" w:date="2022-01-25T10:15:00Z">
        <w:r w:rsidR="00263CAA">
          <w:t xml:space="preserve">2015 and </w:t>
        </w:r>
      </w:ins>
      <w:ins w:id="48" w:author="Daniel Stewart" w:date="2022-01-25T10:10:00Z">
        <w:r>
          <w:t>2021 surveys. This includes Metro Vancouver</w:t>
        </w:r>
      </w:ins>
      <w:ins w:id="49" w:author="Daniel Stewart" w:date="2022-01-25T10:11:00Z">
        <w:r>
          <w:t xml:space="preserve"> Regional District</w:t>
        </w:r>
        <w:r w:rsidR="00263CAA">
          <w:t>, the Vancouver Fraser Port Authority</w:t>
        </w:r>
      </w:ins>
      <w:ins w:id="50" w:author="Daniel Stewart" w:date="2022-01-25T10:29:00Z">
        <w:r w:rsidR="00D140AF">
          <w:t xml:space="preserve"> (VFPA)</w:t>
        </w:r>
      </w:ins>
      <w:ins w:id="51" w:author="Daniel Stewart" w:date="2022-01-25T10:11:00Z">
        <w:r w:rsidR="00263CAA">
          <w:t xml:space="preserve">, </w:t>
        </w:r>
      </w:ins>
      <w:ins w:id="52" w:author="Daniel Stewart" w:date="2022-01-27T11:51:00Z">
        <w:r w:rsidR="00186EF4">
          <w:t>Vancouver Airport Aut</w:t>
        </w:r>
      </w:ins>
      <w:ins w:id="53" w:author="Daniel Stewart" w:date="2022-01-27T11:52:00Z">
        <w:r w:rsidR="00186EF4">
          <w:t>hority</w:t>
        </w:r>
      </w:ins>
      <w:ins w:id="54" w:author="Daniel Stewart" w:date="2022-01-27T11:51:00Z">
        <w:r w:rsidR="00186EF4">
          <w:t xml:space="preserve">, </w:t>
        </w:r>
      </w:ins>
      <w:ins w:id="55" w:author="Daniel Stewart" w:date="2022-01-25T10:15:00Z">
        <w:r w:rsidR="00263CAA">
          <w:t xml:space="preserve">Pacific Custom Logistics, Ladner Yacht Club, </w:t>
        </w:r>
      </w:ins>
      <w:ins w:id="56" w:author="Daniel Stewart" w:date="2022-01-25T10:17:00Z">
        <w:r w:rsidR="00263CAA">
          <w:t>S&amp;R Sawmills Ltd.,</w:t>
        </w:r>
      </w:ins>
      <w:ins w:id="57" w:author="Daniel Stewart" w:date="2022-01-25T10:19:00Z">
        <w:r w:rsidR="00263CAA">
          <w:t xml:space="preserve"> Blue Heron Marina Estates,</w:t>
        </w:r>
      </w:ins>
      <w:ins w:id="58" w:author="Daniel Stewart" w:date="2022-01-25T10:17:00Z">
        <w:r w:rsidR="00263CAA">
          <w:t xml:space="preserve"> and the </w:t>
        </w:r>
      </w:ins>
      <w:ins w:id="59" w:author="Daniel Stewart" w:date="2022-01-25T10:20:00Z">
        <w:r w:rsidR="00263CAA">
          <w:t xml:space="preserve">B.C. </w:t>
        </w:r>
      </w:ins>
      <w:ins w:id="60" w:author="Daniel Stewart" w:date="2022-01-25T10:17:00Z">
        <w:r w:rsidR="00263CAA">
          <w:t xml:space="preserve">Ministry </w:t>
        </w:r>
      </w:ins>
      <w:ins w:id="61" w:author="Daniel Stewart" w:date="2022-01-25T10:18:00Z">
        <w:r w:rsidR="00263CAA">
          <w:t>of Forests, Lands</w:t>
        </w:r>
      </w:ins>
      <w:ins w:id="62" w:author="Daniel Stewart" w:date="2022-01-25T10:20:00Z">
        <w:r w:rsidR="00263CAA">
          <w:t xml:space="preserve">, </w:t>
        </w:r>
      </w:ins>
      <w:ins w:id="63" w:author="Daniel Stewart" w:date="2022-01-25T10:18:00Z">
        <w:r w:rsidR="00263CAA">
          <w:t>Natural</w:t>
        </w:r>
      </w:ins>
      <w:ins w:id="64" w:author="Daniel Stewart" w:date="2022-01-25T10:20:00Z">
        <w:r w:rsidR="00263CAA">
          <w:t xml:space="preserve"> Resource Operations and Rural Development</w:t>
        </w:r>
      </w:ins>
      <w:ins w:id="65" w:author="Daniel Stewart" w:date="2022-01-25T10:28:00Z">
        <w:r w:rsidR="00D140AF">
          <w:t xml:space="preserve"> (MFLNRORD)</w:t>
        </w:r>
      </w:ins>
      <w:ins w:id="66" w:author="Daniel Stewart" w:date="2022-01-25T10:20:00Z">
        <w:r w:rsidR="00263CAA">
          <w:t>.</w:t>
        </w:r>
      </w:ins>
      <w:ins w:id="67" w:author="Daniel Stewart" w:date="2022-01-25T10:17:00Z">
        <w:r w:rsidR="00263CAA">
          <w:t xml:space="preserve"> </w:t>
        </w:r>
      </w:ins>
    </w:p>
    <w:p w14:paraId="6069D69A" w14:textId="77777777" w:rsidR="007F61DD" w:rsidRPr="00391FBD" w:rsidRDefault="007F61DD">
      <w:pPr>
        <w:rPr>
          <w:ins w:id="68" w:author="Eric Balke" w:date="2022-01-12T15:37:00Z"/>
        </w:rPr>
        <w:pPrChange w:id="69" w:author="Daniel Stewart" w:date="2022-01-25T10:27:00Z">
          <w:pPr>
            <w:pStyle w:val="Heading1"/>
            <w:numPr>
              <w:numId w:val="0"/>
            </w:numPr>
            <w:ind w:left="0" w:firstLine="0"/>
          </w:pPr>
        </w:pPrChange>
      </w:pPr>
    </w:p>
    <w:p w14:paraId="22008928" w14:textId="5EED6C3E" w:rsidR="080C7A46" w:rsidDel="003B2694" w:rsidRDefault="002B63A2" w:rsidP="00D140AF">
      <w:pPr>
        <w:rPr>
          <w:del w:id="70" w:author="Eric Balke" w:date="2022-01-12T15:37:00Z"/>
        </w:rPr>
      </w:pPr>
      <w:ins w:id="71" w:author="Daniel Stewart" w:date="2022-01-25T10:22:00Z">
        <w:r>
          <w:t xml:space="preserve">With gratitude we wish to acknowledge the time and </w:t>
        </w:r>
      </w:ins>
      <w:ins w:id="72" w:author="Daniel Stewart" w:date="2022-01-25T10:30:00Z">
        <w:r w:rsidR="00D140AF">
          <w:t xml:space="preserve">expertise offered </w:t>
        </w:r>
      </w:ins>
      <w:ins w:id="73" w:author="Daniel Stewart" w:date="2022-01-25T10:22:00Z">
        <w:r>
          <w:t>by</w:t>
        </w:r>
      </w:ins>
      <w:ins w:id="74" w:author="Daniel Stewart" w:date="2022-01-25T10:30:00Z">
        <w:r w:rsidR="00D140AF">
          <w:t xml:space="preserve"> </w:t>
        </w:r>
      </w:ins>
      <w:ins w:id="75" w:author="Daniel Stewart" w:date="2022-01-25T10:22:00Z">
        <w:r>
          <w:t xml:space="preserve">reviewers of this report. These include </w:t>
        </w:r>
      </w:ins>
      <w:ins w:id="76" w:author="Daniel Stewart" w:date="2022-01-25T10:23:00Z">
        <w:r>
          <w:t>Gary Williams (G L Williams &amp; Associates Ltd.), Mark Adams (</w:t>
        </w:r>
        <w:proofErr w:type="spellStart"/>
        <w:r>
          <w:t>Envirowest</w:t>
        </w:r>
      </w:ins>
      <w:proofErr w:type="spellEnd"/>
      <w:ins w:id="77" w:author="Daniel Stewart" w:date="2022-01-25T10:24:00Z">
        <w:r>
          <w:t xml:space="preserve"> Consultants Inc</w:t>
        </w:r>
      </w:ins>
      <w:ins w:id="78" w:author="Daniel Stewart" w:date="2022-01-25T10:23:00Z">
        <w:r>
          <w:t>.)</w:t>
        </w:r>
      </w:ins>
      <w:ins w:id="79" w:author="Daniel Stewart" w:date="2022-01-25T10:24:00Z">
        <w:r>
          <w:t xml:space="preserve">, Krista </w:t>
        </w:r>
        <w:proofErr w:type="spellStart"/>
        <w:r>
          <w:t>Forysin</w:t>
        </w:r>
      </w:ins>
      <w:ins w:id="80" w:author="Daniel Stewart" w:date="2022-01-25T10:25:00Z">
        <w:r>
          <w:t>ski</w:t>
        </w:r>
        <w:proofErr w:type="spellEnd"/>
        <w:r>
          <w:t xml:space="preserve"> (Fisheries and Oceans Canada), Robert Sambrook (Fisheries and Oceans Canada), </w:t>
        </w:r>
      </w:ins>
      <w:ins w:id="81" w:author="Daniel Stewart" w:date="2022-01-25T10:26:00Z">
        <w:r>
          <w:t xml:space="preserve">Yeganeh </w:t>
        </w:r>
        <w:proofErr w:type="spellStart"/>
        <w:r>
          <w:t>Asadian</w:t>
        </w:r>
        <w:proofErr w:type="spellEnd"/>
        <w:r>
          <w:t xml:space="preserve"> (</w:t>
        </w:r>
      </w:ins>
      <w:proofErr w:type="spellStart"/>
      <w:ins w:id="82" w:author="Daniel Stewart" w:date="2022-01-25T10:27:00Z">
        <w:r w:rsidR="00D140AF" w:rsidRPr="00D140AF">
          <w:t>xʷməθkʷəy̓əm</w:t>
        </w:r>
      </w:ins>
      <w:proofErr w:type="spellEnd"/>
      <w:ins w:id="83" w:author="Daniel Stewart" w:date="2022-01-25T10:31:00Z">
        <w:r w:rsidR="00D140AF">
          <w:t xml:space="preserve"> [</w:t>
        </w:r>
      </w:ins>
      <w:proofErr w:type="spellStart"/>
      <w:ins w:id="84" w:author="Daniel Stewart" w:date="2022-01-25T10:26:00Z">
        <w:r>
          <w:t>Musqueam</w:t>
        </w:r>
      </w:ins>
      <w:proofErr w:type="spellEnd"/>
      <w:ins w:id="85" w:author="Daniel Stewart" w:date="2022-01-25T10:31:00Z">
        <w:r w:rsidR="00D140AF">
          <w:t>]</w:t>
        </w:r>
      </w:ins>
      <w:ins w:id="86" w:author="Daniel Stewart" w:date="2022-01-25T10:26:00Z">
        <w:r>
          <w:t xml:space="preserve"> Indian Band)</w:t>
        </w:r>
      </w:ins>
      <w:ins w:id="87" w:author="Daniel Stewart" w:date="2022-01-25T10:28:00Z">
        <w:r w:rsidR="00D140AF">
          <w:t>, Shane Byrne (MFLNRORD)</w:t>
        </w:r>
      </w:ins>
      <w:ins w:id="88" w:author="Daniel Stewart" w:date="2022-01-25T10:29:00Z">
        <w:r w:rsidR="00D140AF">
          <w:t>, Vanessa Koo (VFPA)</w:t>
        </w:r>
      </w:ins>
      <w:ins w:id="89" w:author="Daniel Stewart" w:date="2022-01-25T12:25:00Z">
        <w:r w:rsidR="0034592B">
          <w:t xml:space="preserve"> and</w:t>
        </w:r>
      </w:ins>
      <w:ins w:id="90" w:author="Daniel Stewart" w:date="2022-01-25T10:29:00Z">
        <w:r w:rsidR="00D140AF">
          <w:t xml:space="preserve"> C</w:t>
        </w:r>
      </w:ins>
      <w:ins w:id="91" w:author="Daniel Stewart" w:date="2022-01-25T10:30:00Z">
        <w:r w:rsidR="00D140AF">
          <w:t>harlotte Olson (VFPA).</w:t>
        </w:r>
      </w:ins>
      <w:del w:id="92" w:author="Eric Balke" w:date="2022-01-12T15:37:00Z">
        <w:r w:rsidR="6DD510D2" w:rsidRPr="00BF3340" w:rsidDel="00FE18D2">
          <w:rPr>
            <w:b/>
            <w:bCs/>
          </w:rPr>
          <w:delText>Acknowledgements:</w:delText>
        </w:r>
      </w:del>
    </w:p>
    <w:p w14:paraId="555E6382" w14:textId="471AC5A2" w:rsidR="003B2694" w:rsidRDefault="003B2694" w:rsidP="00D140AF">
      <w:pPr>
        <w:rPr>
          <w:ins w:id="93" w:author="Daniel Stewart" w:date="2022-01-25T12:37:00Z"/>
        </w:rPr>
      </w:pPr>
    </w:p>
    <w:p w14:paraId="691CAFD1" w14:textId="0A99CAC6" w:rsidR="003B2694" w:rsidRDefault="003B2694" w:rsidP="00D140AF">
      <w:pPr>
        <w:rPr>
          <w:ins w:id="94" w:author="Daniel Stewart" w:date="2022-01-25T12:37:00Z"/>
        </w:rPr>
      </w:pPr>
    </w:p>
    <w:p w14:paraId="1A5DAF54" w14:textId="5256F510" w:rsidR="003B2694" w:rsidRDefault="003B2694" w:rsidP="00D140AF">
      <w:pPr>
        <w:rPr>
          <w:ins w:id="95" w:author="Daniel Stewart" w:date="2022-01-25T12:36:00Z"/>
        </w:rPr>
      </w:pPr>
    </w:p>
    <w:p w14:paraId="6D045435" w14:textId="777E4BD9" w:rsidR="003B2694" w:rsidRDefault="003B2694" w:rsidP="00D140AF">
      <w:pPr>
        <w:rPr>
          <w:ins w:id="96" w:author="Daniel Stewart" w:date="2022-01-25T12:36:00Z"/>
        </w:rPr>
      </w:pPr>
    </w:p>
    <w:p w14:paraId="4330BD97" w14:textId="1A86FFC2" w:rsidR="003B2694" w:rsidRDefault="003B2694">
      <w:pPr>
        <w:rPr>
          <w:ins w:id="97" w:author="Daniel Stewart" w:date="2022-01-25T12:36:00Z"/>
          <w:b/>
          <w:bCs/>
        </w:rPr>
        <w:pPrChange w:id="98" w:author="Daniel Stewart" w:date="2022-01-25T10:27:00Z">
          <w:pPr>
            <w:jc w:val="center"/>
          </w:pPr>
        </w:pPrChange>
      </w:pPr>
    </w:p>
    <w:p w14:paraId="79F172DE" w14:textId="3ED0AA21" w:rsidR="00263CAA" w:rsidRDefault="00263CAA">
      <w:pPr>
        <w:rPr>
          <w:ins w:id="99" w:author="Daniel Stewart" w:date="2022-01-25T10:21:00Z"/>
          <w:b/>
          <w:bCs/>
        </w:rPr>
        <w:pPrChange w:id="100" w:author="Daniel Stewart" w:date="2022-01-25T10:27:00Z">
          <w:pPr>
            <w:jc w:val="center"/>
          </w:pPr>
        </w:pPrChange>
      </w:pPr>
    </w:p>
    <w:p w14:paraId="661B9B03" w14:textId="4C16B8ED" w:rsidR="00263CAA" w:rsidRDefault="00263CAA" w:rsidP="004C769A">
      <w:pPr>
        <w:jc w:val="center"/>
        <w:rPr>
          <w:ins w:id="101" w:author="Daniel Stewart" w:date="2022-01-25T10:21:00Z"/>
          <w:b/>
          <w:bCs/>
        </w:rPr>
      </w:pPr>
    </w:p>
    <w:p w14:paraId="1EC13916" w14:textId="77777777" w:rsidR="00263CAA" w:rsidRPr="00BF3340" w:rsidRDefault="00263CAA" w:rsidP="004C769A">
      <w:pPr>
        <w:jc w:val="center"/>
        <w:rPr>
          <w:ins w:id="102" w:author="Daniel Stewart" w:date="2022-01-25T10:21:00Z"/>
          <w:b/>
          <w:bCs/>
        </w:rPr>
      </w:pPr>
    </w:p>
    <w:p w14:paraId="44ACB64C" w14:textId="2720EABA" w:rsidR="080C7A46" w:rsidDel="00D140AF" w:rsidRDefault="78611453" w:rsidP="004C769A">
      <w:pPr>
        <w:jc w:val="center"/>
        <w:rPr>
          <w:del w:id="103" w:author="Daniel Stewart" w:date="2022-01-25T10:30:00Z"/>
        </w:rPr>
      </w:pPr>
      <w:commentRangeStart w:id="104"/>
      <w:del w:id="105" w:author="Daniel Stewart" w:date="2022-01-25T10:30:00Z">
        <w:r w:rsidDel="00D140AF">
          <w:delText xml:space="preserve">Ducks Unlimited Canada, </w:delText>
        </w:r>
      </w:del>
      <w:del w:id="106" w:author="Daniel Stewart" w:date="2022-01-25T10:07:00Z">
        <w:r w:rsidR="00B23658" w:rsidDel="007F61DD">
          <w:delText xml:space="preserve">BCWF Wetlands Workforce, Healthy Watersheds Initiative, </w:delText>
        </w:r>
      </w:del>
      <w:del w:id="107" w:author="Daniel Stewart" w:date="2022-01-25T10:30:00Z">
        <w:r w:rsidR="00B23658" w:rsidDel="00D140AF">
          <w:delText>Community Mapping Network, Vancouver Fraser Port Authority, D</w:delText>
        </w:r>
        <w:r w:rsidDel="00D140AF">
          <w:delText>FO</w:delText>
        </w:r>
      </w:del>
      <w:ins w:id="108" w:author="Eric Balke" w:date="2022-01-12T15:42:00Z">
        <w:del w:id="109" w:author="Daniel Stewart" w:date="2022-01-25T10:30:00Z">
          <w:r w:rsidR="005A0A7B" w:rsidDel="00D140AF">
            <w:delText>Fisheries and Oc</w:delText>
          </w:r>
        </w:del>
      </w:ins>
      <w:ins w:id="110" w:author="Eric Balke" w:date="2022-01-12T15:43:00Z">
        <w:del w:id="111" w:author="Daniel Stewart" w:date="2022-01-25T10:30:00Z">
          <w:r w:rsidR="005A0A7B" w:rsidDel="00D140AF">
            <w:delText>eans Canada</w:delText>
          </w:r>
        </w:del>
      </w:ins>
      <w:del w:id="112" w:author="Daniel Stewart" w:date="2022-01-25T10:30:00Z">
        <w:r w:rsidDel="00D140AF">
          <w:delText>, MetroVan,</w:delText>
        </w:r>
      </w:del>
      <w:ins w:id="113" w:author="Eric Balke" w:date="2022-01-12T15:43:00Z">
        <w:del w:id="114" w:author="Daniel Stewart" w:date="2022-01-25T10:30:00Z">
          <w:r w:rsidR="005A0A7B" w:rsidDel="00D140AF">
            <w:delText>Metro Vancouver Regional District,</w:delText>
          </w:r>
        </w:del>
      </w:ins>
      <w:del w:id="115" w:author="Daniel Stewart" w:date="2022-01-25T10:30:00Z">
        <w:r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4"/>
        <w:r w:rsidR="005A0A7B" w:rsidDel="00D140AF">
          <w:rPr>
            <w:rStyle w:val="CommentReference"/>
          </w:rPr>
          <w:commentReference w:id="104"/>
        </w:r>
      </w:del>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73EE7343" w:rsidR="00E97C30" w:rsidRPr="008B7E26" w:rsidRDefault="4516CBE6" w:rsidP="004C769A">
      <w:pPr>
        <w:rPr>
          <w:color w:val="FF0000"/>
          <w:rPrChange w:id="116" w:author="Daniel Stewart" w:date="2022-01-25T13:16:00Z">
            <w:rPr/>
          </w:rPrChange>
        </w:rPr>
      </w:pPr>
      <w:r w:rsidRPr="008B7E26">
        <w:rPr>
          <w:color w:val="FF0000"/>
          <w:rPrChange w:id="117" w:author="Daniel Stewart" w:date="2022-01-25T13:16:00Z">
            <w:rPr/>
          </w:rPrChange>
        </w:rPr>
        <w:t>More than 100 tidal marsh creation projects have</w:t>
      </w:r>
      <w:r w:rsidR="3015A139" w:rsidRPr="008B7E26">
        <w:rPr>
          <w:color w:val="FF0000"/>
          <w:rPrChange w:id="118" w:author="Daniel Stewart" w:date="2022-01-25T13:16:00Z">
            <w:rPr/>
          </w:rPrChange>
        </w:rPr>
        <w:t xml:space="preserve"> been </w:t>
      </w:r>
      <w:r w:rsidR="007F21A8" w:rsidRPr="008B7E26">
        <w:rPr>
          <w:color w:val="FF0000"/>
          <w:rPrChange w:id="119" w:author="Daniel Stewart" w:date="2022-01-25T13:16:00Z">
            <w:rPr/>
          </w:rPrChange>
        </w:rPr>
        <w:t xml:space="preserve">constructed </w:t>
      </w:r>
      <w:r w:rsidRPr="008B7E26">
        <w:rPr>
          <w:color w:val="FF0000"/>
          <w:rPrChange w:id="120" w:author="Daniel Stewart" w:date="2022-01-25T13:16:00Z">
            <w:rPr/>
          </w:rPrChange>
        </w:rPr>
        <w:t>in the Fraser River Estuary</w:t>
      </w:r>
      <w:r w:rsidR="2FA19E39" w:rsidRPr="008B7E26">
        <w:rPr>
          <w:color w:val="FF0000"/>
          <w:rPrChange w:id="121" w:author="Daniel Stewart" w:date="2022-01-25T13:16:00Z">
            <w:rPr/>
          </w:rPrChange>
        </w:rPr>
        <w:t>, British Columbia,</w:t>
      </w:r>
      <w:r w:rsidRPr="008B7E26">
        <w:rPr>
          <w:color w:val="FF0000"/>
          <w:rPrChange w:id="122" w:author="Daniel Stewart" w:date="2022-01-25T13:16:00Z">
            <w:rPr/>
          </w:rPrChange>
        </w:rPr>
        <w:t xml:space="preserve"> </w:t>
      </w:r>
      <w:ins w:id="123" w:author="Eric Balke" w:date="2022-01-12T15:46:00Z">
        <w:r w:rsidR="004D3373" w:rsidRPr="008B7E26">
          <w:rPr>
            <w:color w:val="FF0000"/>
            <w:rPrChange w:id="124" w:author="Daniel Stewart" w:date="2022-01-25T13:16:00Z">
              <w:rPr/>
            </w:rPrChange>
          </w:rPr>
          <w:t xml:space="preserve">Canada, </w:t>
        </w:r>
      </w:ins>
      <w:r w:rsidRPr="008B7E26">
        <w:rPr>
          <w:color w:val="FF0000"/>
          <w:rPrChange w:id="125" w:author="Daniel Stewart" w:date="2022-01-25T13:16:00Z">
            <w:rPr/>
          </w:rPrChange>
        </w:rPr>
        <w:t>from the 1970s to present</w:t>
      </w:r>
      <w:r w:rsidR="283A8117" w:rsidRPr="008B7E26">
        <w:rPr>
          <w:color w:val="FF0000"/>
          <w:rPrChange w:id="126" w:author="Daniel Stewart" w:date="2022-01-25T13:16:00Z">
            <w:rPr/>
          </w:rPrChange>
        </w:rPr>
        <w:t xml:space="preserve">. </w:t>
      </w:r>
      <w:r w:rsidR="5AA66B7C" w:rsidRPr="008B7E26">
        <w:rPr>
          <w:color w:val="FF0000"/>
          <w:rPrChange w:id="127" w:author="Daniel Stewart" w:date="2022-01-25T13:16:00Z">
            <w:rPr/>
          </w:rPrChange>
        </w:rPr>
        <w:t xml:space="preserve">Though these projects share similar habitat creation goals, they differ in their respective designs and environmental contexts. </w:t>
      </w:r>
      <w:commentRangeStart w:id="128"/>
      <w:r w:rsidR="5AA66B7C" w:rsidRPr="008B7E26">
        <w:rPr>
          <w:color w:val="FF0000"/>
          <w:rPrChange w:id="129" w:author="Daniel Stewart" w:date="2022-01-25T13:16:00Z">
            <w:rPr/>
          </w:rPrChange>
        </w:rPr>
        <w:t>Past</w:t>
      </w:r>
      <w:commentRangeEnd w:id="128"/>
      <w:r w:rsidR="00C30634" w:rsidRPr="008B7E26">
        <w:rPr>
          <w:rStyle w:val="CommentReference"/>
          <w:color w:val="FF0000"/>
          <w:rPrChange w:id="130" w:author="Daniel Stewart" w:date="2022-01-25T13:16:00Z">
            <w:rPr>
              <w:rStyle w:val="CommentReference"/>
            </w:rPr>
          </w:rPrChange>
        </w:rPr>
        <w:commentReference w:id="128"/>
      </w:r>
      <w:r w:rsidR="4469A0C4" w:rsidRPr="008B7E26">
        <w:rPr>
          <w:color w:val="FF0000"/>
          <w:rPrChange w:id="131" w:author="Daniel Stewart" w:date="2022-01-25T13:16:00Z">
            <w:rPr/>
          </w:rPrChange>
        </w:rPr>
        <w:t xml:space="preserve"> studies described and evaluated </w:t>
      </w:r>
      <w:r w:rsidR="001E337B" w:rsidRPr="008B7E26">
        <w:rPr>
          <w:color w:val="FF0000"/>
          <w:rPrChange w:id="132" w:author="Daniel Stewart" w:date="2022-01-25T13:16:00Z">
            <w:rPr/>
          </w:rPrChange>
        </w:rPr>
        <w:t xml:space="preserve">many of </w:t>
      </w:r>
      <w:r w:rsidR="4469A0C4" w:rsidRPr="008B7E26">
        <w:rPr>
          <w:color w:val="FF0000"/>
          <w:rPrChange w:id="133" w:author="Daniel Stewart" w:date="2022-01-25T13:16:00Z">
            <w:rPr/>
          </w:rPrChange>
        </w:rPr>
        <w:t>these</w:t>
      </w:r>
      <w:r w:rsidR="001E337B" w:rsidRPr="008B7E26">
        <w:rPr>
          <w:color w:val="FF0000"/>
          <w:rPrChange w:id="134" w:author="Daniel Stewart" w:date="2022-01-25T13:16:00Z">
            <w:rPr/>
          </w:rPrChange>
        </w:rPr>
        <w:t xml:space="preserve"> projects</w:t>
      </w:r>
      <w:r w:rsidR="4469A0C4" w:rsidRPr="008B7E26">
        <w:rPr>
          <w:color w:val="FF0000"/>
          <w:rPrChange w:id="135" w:author="Daniel Stewart" w:date="2022-01-25T13:16:00Z">
            <w:rPr/>
          </w:rPrChange>
        </w:rPr>
        <w:t xml:space="preserve"> </w:t>
      </w:r>
      <w:r w:rsidR="099E155A" w:rsidRPr="008B7E26">
        <w:rPr>
          <w:color w:val="FF0000"/>
          <w:rPrChange w:id="136" w:author="Daniel Stewart" w:date="2022-01-25T13:16:00Z">
            <w:rPr/>
          </w:rPrChange>
        </w:rPr>
        <w:t>and found</w:t>
      </w:r>
      <w:r w:rsidR="009C7E6E" w:rsidRPr="008B7E26">
        <w:rPr>
          <w:color w:val="FF0000"/>
          <w:rPrChange w:id="137" w:author="Daniel Stewart" w:date="2022-01-25T13:16:00Z">
            <w:rPr/>
          </w:rPrChange>
        </w:rPr>
        <w:t xml:space="preserve"> varied success, </w:t>
      </w:r>
      <w:r w:rsidR="4469A0C4" w:rsidRPr="008B7E26">
        <w:rPr>
          <w:color w:val="FF0000"/>
          <w:rPrChange w:id="138" w:author="Daniel Stewart" w:date="2022-01-25T13:16:00Z">
            <w:rPr/>
          </w:rPrChange>
        </w:rPr>
        <w:t>but</w:t>
      </w:r>
      <w:r w:rsidR="2F2D365C" w:rsidRPr="008B7E26">
        <w:rPr>
          <w:color w:val="FF0000"/>
          <w:rPrChange w:id="139" w:author="Daniel Stewart" w:date="2022-01-25T13:16:00Z">
            <w:rPr/>
          </w:rPrChange>
        </w:rPr>
        <w:t xml:space="preserve"> the</w:t>
      </w:r>
      <w:r w:rsidR="4469A0C4" w:rsidRPr="008B7E26">
        <w:rPr>
          <w:color w:val="FF0000"/>
          <w:rPrChange w:id="140" w:author="Daniel Stewart" w:date="2022-01-25T13:16:00Z">
            <w:rPr/>
          </w:rPrChange>
        </w:rPr>
        <w:t xml:space="preserve"> </w:t>
      </w:r>
      <w:r w:rsidR="00EC4FE8" w:rsidRPr="008B7E26">
        <w:rPr>
          <w:color w:val="FF0000"/>
          <w:rPrChange w:id="141" w:author="Daniel Stewart" w:date="2022-01-25T13:16:00Z">
            <w:rPr/>
          </w:rPrChange>
        </w:rPr>
        <w:t xml:space="preserve">underlying </w:t>
      </w:r>
      <w:r w:rsidR="4469A0C4" w:rsidRPr="008B7E26">
        <w:rPr>
          <w:color w:val="FF0000"/>
          <w:rPrChange w:id="142" w:author="Daniel Stewart" w:date="2022-01-25T13:16:00Z">
            <w:rPr/>
          </w:rPrChange>
        </w:rPr>
        <w:t>f</w:t>
      </w:r>
      <w:r w:rsidR="47FCFC42" w:rsidRPr="008B7E26">
        <w:rPr>
          <w:color w:val="FF0000"/>
          <w:rPrChange w:id="143" w:author="Daniel Stewart" w:date="2022-01-25T13:16:00Z">
            <w:rPr/>
          </w:rPrChange>
        </w:rPr>
        <w:t>actors that determine the</w:t>
      </w:r>
      <w:r w:rsidR="001E337B" w:rsidRPr="008B7E26">
        <w:rPr>
          <w:color w:val="FF0000"/>
          <w:rPrChange w:id="144" w:author="Daniel Stewart" w:date="2022-01-25T13:16:00Z">
            <w:rPr/>
          </w:rPrChange>
        </w:rPr>
        <w:t>ir outcomes</w:t>
      </w:r>
      <w:r w:rsidR="47FCFC42" w:rsidRPr="008B7E26">
        <w:rPr>
          <w:color w:val="FF0000"/>
          <w:rPrChange w:id="145" w:author="Daniel Stewart" w:date="2022-01-25T13:16:00Z">
            <w:rPr/>
          </w:rPrChange>
        </w:rPr>
        <w:t xml:space="preserve"> ha</w:t>
      </w:r>
      <w:r w:rsidR="01E00DE5" w:rsidRPr="008B7E26">
        <w:rPr>
          <w:color w:val="FF0000"/>
          <w:rPrChange w:id="146" w:author="Daniel Stewart" w:date="2022-01-25T13:16:00Z">
            <w:rPr/>
          </w:rPrChange>
        </w:rPr>
        <w:t>ve</w:t>
      </w:r>
      <w:r w:rsidR="47FCFC42" w:rsidRPr="008B7E26">
        <w:rPr>
          <w:color w:val="FF0000"/>
          <w:rPrChange w:id="147" w:author="Daniel Stewart" w:date="2022-01-25T13:16:00Z">
            <w:rPr/>
          </w:rPrChange>
        </w:rPr>
        <w:t xml:space="preserve"> </w:t>
      </w:r>
      <w:r w:rsidR="001E337B" w:rsidRPr="008B7E26">
        <w:rPr>
          <w:color w:val="FF0000"/>
          <w:rPrChange w:id="148" w:author="Daniel Stewart" w:date="2022-01-25T13:16:00Z">
            <w:rPr/>
          </w:rPrChange>
        </w:rPr>
        <w:t>not</w:t>
      </w:r>
      <w:r w:rsidR="47FCFC42" w:rsidRPr="008B7E26">
        <w:rPr>
          <w:color w:val="FF0000"/>
          <w:rPrChange w:id="149" w:author="Daniel Stewart" w:date="2022-01-25T13:16:00Z">
            <w:rPr/>
          </w:rPrChange>
        </w:rPr>
        <w:t xml:space="preserve"> yet been formally </w:t>
      </w:r>
      <w:commentRangeStart w:id="150"/>
      <w:r w:rsidR="47FCFC42" w:rsidRPr="008B7E26">
        <w:rPr>
          <w:color w:val="FF0000"/>
          <w:rPrChange w:id="151" w:author="Daniel Stewart" w:date="2022-01-25T13:16:00Z">
            <w:rPr/>
          </w:rPrChange>
        </w:rPr>
        <w:t>investigated</w:t>
      </w:r>
      <w:commentRangeEnd w:id="150"/>
      <w:r w:rsidR="001118F9" w:rsidRPr="008B7E26">
        <w:rPr>
          <w:rStyle w:val="CommentReference"/>
          <w:color w:val="FF0000"/>
          <w:rPrChange w:id="152" w:author="Daniel Stewart" w:date="2022-01-25T13:16:00Z">
            <w:rPr>
              <w:rStyle w:val="CommentReference"/>
            </w:rPr>
          </w:rPrChange>
        </w:rPr>
        <w:commentReference w:id="150"/>
      </w:r>
      <w:r w:rsidR="1D736647" w:rsidRPr="008B7E26">
        <w:rPr>
          <w:color w:val="FF0000"/>
          <w:rPrChange w:id="153" w:author="Daniel Stewart" w:date="2022-01-25T13:16:00Z">
            <w:rPr/>
          </w:rPrChange>
        </w:rPr>
        <w:t>.</w:t>
      </w:r>
      <w:r w:rsidR="06CF80D1" w:rsidRPr="008B7E26">
        <w:rPr>
          <w:color w:val="FF0000"/>
          <w:rPrChange w:id="154" w:author="Daniel Stewart" w:date="2022-01-25T13:16:00Z">
            <w:rPr/>
          </w:rPrChange>
        </w:rPr>
        <w:t xml:space="preserve"> </w:t>
      </w:r>
      <w:r w:rsidR="001E337B" w:rsidRPr="008B7E26">
        <w:rPr>
          <w:color w:val="FF0000"/>
          <w:rPrChange w:id="155" w:author="Daniel Stewart" w:date="2022-01-25T13:16:00Z">
            <w:rPr/>
          </w:rPrChange>
        </w:rPr>
        <w:t>Using a combination of field sampling, remote sensing, and statistical modeling, w</w:t>
      </w:r>
      <w:r w:rsidR="389DFD53" w:rsidRPr="008B7E26">
        <w:rPr>
          <w:color w:val="FF0000"/>
          <w:rPrChange w:id="156" w:author="Daniel Stewart" w:date="2022-01-25T13:16:00Z">
            <w:rPr/>
          </w:rPrChange>
        </w:rPr>
        <w:t xml:space="preserve">e </w:t>
      </w:r>
      <w:del w:id="157" w:author="Eric Balke" w:date="2022-01-12T16:23:00Z">
        <w:r w:rsidR="389DFD53" w:rsidRPr="008B7E26" w:rsidDel="00551B83">
          <w:rPr>
            <w:color w:val="FF0000"/>
            <w:rPrChange w:id="158" w:author="Daniel Stewart" w:date="2022-01-25T13:16:00Z">
              <w:rPr/>
            </w:rPrChange>
          </w:rPr>
          <w:delText xml:space="preserve">aimed </w:delText>
        </w:r>
      </w:del>
      <w:ins w:id="159" w:author="Eric Balke" w:date="2022-01-12T16:23:00Z">
        <w:r w:rsidR="00551B83" w:rsidRPr="008B7E26">
          <w:rPr>
            <w:color w:val="FF0000"/>
            <w:rPrChange w:id="160" w:author="Daniel Stewart" w:date="2022-01-25T13:16:00Z">
              <w:rPr/>
            </w:rPrChange>
          </w:rPr>
          <w:t xml:space="preserve">aim </w:t>
        </w:r>
      </w:ins>
      <w:r w:rsidR="389DFD53" w:rsidRPr="008B7E26">
        <w:rPr>
          <w:color w:val="FF0000"/>
          <w:rPrChange w:id="161" w:author="Daniel Stewart" w:date="2022-01-25T13:16:00Z">
            <w:rPr/>
          </w:rPrChange>
        </w:rPr>
        <w:t xml:space="preserve">to address this knowledge gap by </w:t>
      </w:r>
      <w:commentRangeStart w:id="162"/>
      <w:r w:rsidR="389DFD53" w:rsidRPr="008B7E26">
        <w:rPr>
          <w:color w:val="FF0000"/>
          <w:rPrChange w:id="163" w:author="Daniel Stewart" w:date="2022-01-25T13:16:00Z">
            <w:rPr/>
          </w:rPrChange>
        </w:rPr>
        <w:t>asking</w:t>
      </w:r>
      <w:r w:rsidR="76D59857" w:rsidRPr="008B7E26">
        <w:rPr>
          <w:color w:val="FF0000"/>
          <w:rPrChange w:id="164" w:author="Daniel Stewart" w:date="2022-01-25T13:16:00Z">
            <w:rPr/>
          </w:rPrChange>
        </w:rPr>
        <w:t xml:space="preserve"> </w:t>
      </w:r>
      <w:commentRangeEnd w:id="162"/>
      <w:r w:rsidR="005F5681" w:rsidRPr="008B7E26">
        <w:rPr>
          <w:rStyle w:val="CommentReference"/>
          <w:color w:val="FF0000"/>
          <w:rPrChange w:id="165" w:author="Daniel Stewart" w:date="2022-01-25T13:16:00Z">
            <w:rPr>
              <w:rStyle w:val="CommentReference"/>
            </w:rPr>
          </w:rPrChange>
        </w:rPr>
        <w:commentReference w:id="162"/>
      </w:r>
      <w:r w:rsidR="76D59857" w:rsidRPr="008B7E26">
        <w:rPr>
          <w:color w:val="FF0000"/>
          <w:rPrChange w:id="166" w:author="Daniel Stewart" w:date="2022-01-25T13:16:00Z">
            <w:rPr/>
          </w:rPrChange>
        </w:rPr>
        <w:t>what factors</w:t>
      </w:r>
      <w:r w:rsidR="03A77843" w:rsidRPr="008B7E26">
        <w:rPr>
          <w:color w:val="FF0000"/>
          <w:rPrChange w:id="167" w:author="Daniel Stewart" w:date="2022-01-25T13:16:00Z">
            <w:rPr/>
          </w:rPrChange>
        </w:rPr>
        <w:t xml:space="preserve"> determine</w:t>
      </w:r>
      <w:r w:rsidR="76D59857" w:rsidRPr="008B7E26">
        <w:rPr>
          <w:color w:val="FF0000"/>
          <w:rPrChange w:id="168" w:author="Daniel Stewart" w:date="2022-01-25T13:16:00Z">
            <w:rPr/>
          </w:rPrChange>
        </w:rPr>
        <w:t xml:space="preserve"> </w:t>
      </w:r>
      <w:r w:rsidR="3E0DFBA0" w:rsidRPr="008B7E26">
        <w:rPr>
          <w:color w:val="FF0000"/>
          <w:rPrChange w:id="169" w:author="Daniel Stewart" w:date="2022-01-25T13:16:00Z">
            <w:rPr/>
          </w:rPrChange>
        </w:rPr>
        <w:t>(1)</w:t>
      </w:r>
      <w:r w:rsidR="5F4695D8" w:rsidRPr="008B7E26">
        <w:rPr>
          <w:color w:val="FF0000"/>
          <w:rPrChange w:id="170" w:author="Daniel Stewart" w:date="2022-01-25T13:16:00Z">
            <w:rPr/>
          </w:rPrChange>
        </w:rPr>
        <w:t xml:space="preserve"> </w:t>
      </w:r>
      <w:del w:id="171" w:author="Eric Balke" w:date="2022-01-12T16:23:00Z">
        <w:r w:rsidR="76D59857" w:rsidRPr="008B7E26" w:rsidDel="00551B83">
          <w:rPr>
            <w:color w:val="FF0000"/>
            <w:rPrChange w:id="172" w:author="Daniel Stewart" w:date="2022-01-25T13:16:00Z">
              <w:rPr/>
            </w:rPrChange>
          </w:rPr>
          <w:delText xml:space="preserve">whether </w:delText>
        </w:r>
      </w:del>
      <w:ins w:id="173" w:author="Eric Balke" w:date="2022-01-12T16:23:00Z">
        <w:r w:rsidR="00551B83" w:rsidRPr="008B7E26">
          <w:rPr>
            <w:color w:val="FF0000"/>
            <w:rPrChange w:id="174" w:author="Daniel Stewart" w:date="2022-01-25T13:16:00Z">
              <w:rPr/>
            </w:rPrChange>
          </w:rPr>
          <w:t xml:space="preserve">if </w:t>
        </w:r>
      </w:ins>
      <w:r w:rsidR="55226284" w:rsidRPr="008B7E26">
        <w:rPr>
          <w:color w:val="FF0000"/>
          <w:rPrChange w:id="175" w:author="Daniel Stewart" w:date="2022-01-25T13:16:00Z">
            <w:rPr/>
          </w:rPrChange>
        </w:rPr>
        <w:t>created</w:t>
      </w:r>
      <w:r w:rsidR="76D59857" w:rsidRPr="008B7E26">
        <w:rPr>
          <w:color w:val="FF0000"/>
          <w:rPrChange w:id="176" w:author="Daniel Stewart" w:date="2022-01-25T13:16:00Z">
            <w:rPr/>
          </w:rPrChange>
        </w:rPr>
        <w:t xml:space="preserve"> marshes remain </w:t>
      </w:r>
      <w:commentRangeStart w:id="177"/>
      <w:r w:rsidR="76D59857" w:rsidRPr="008B7E26">
        <w:rPr>
          <w:color w:val="FF0000"/>
          <w:rPrChange w:id="178" w:author="Daniel Stewart" w:date="2022-01-25T13:16:00Z">
            <w:rPr/>
          </w:rPrChange>
        </w:rPr>
        <w:t>vegetated</w:t>
      </w:r>
      <w:commentRangeEnd w:id="177"/>
      <w:r w:rsidR="001118F9" w:rsidRPr="008B7E26">
        <w:rPr>
          <w:rStyle w:val="CommentReference"/>
          <w:color w:val="FF0000"/>
          <w:rPrChange w:id="179" w:author="Daniel Stewart" w:date="2022-01-25T13:16:00Z">
            <w:rPr>
              <w:rStyle w:val="CommentReference"/>
            </w:rPr>
          </w:rPrChange>
        </w:rPr>
        <w:commentReference w:id="177"/>
      </w:r>
      <w:r w:rsidR="76D59857" w:rsidRPr="008B7E26">
        <w:rPr>
          <w:color w:val="FF0000"/>
          <w:rPrChange w:id="180" w:author="Daniel Stewart" w:date="2022-01-25T13:16:00Z">
            <w:rPr/>
          </w:rPrChange>
        </w:rPr>
        <w:t xml:space="preserve">, </w:t>
      </w:r>
      <w:r w:rsidR="2DBAF02D" w:rsidRPr="008B7E26">
        <w:rPr>
          <w:color w:val="FF0000"/>
          <w:rPrChange w:id="181" w:author="Daniel Stewart" w:date="2022-01-25T13:16:00Z">
            <w:rPr/>
          </w:rPrChange>
        </w:rPr>
        <w:t xml:space="preserve">and </w:t>
      </w:r>
      <w:r w:rsidR="76D59857" w:rsidRPr="008B7E26">
        <w:rPr>
          <w:color w:val="FF0000"/>
          <w:rPrChange w:id="182" w:author="Daniel Stewart" w:date="2022-01-25T13:16:00Z">
            <w:rPr/>
          </w:rPrChange>
        </w:rPr>
        <w:t xml:space="preserve">(2) the </w:t>
      </w:r>
      <w:r w:rsidR="00EC4FE8" w:rsidRPr="008B7E26">
        <w:rPr>
          <w:color w:val="FF0000"/>
          <w:rPrChange w:id="183" w:author="Daniel Stewart" w:date="2022-01-25T13:16:00Z">
            <w:rPr/>
          </w:rPrChange>
        </w:rPr>
        <w:t xml:space="preserve">resilience </w:t>
      </w:r>
      <w:r w:rsidR="14E88700" w:rsidRPr="008B7E26">
        <w:rPr>
          <w:color w:val="FF0000"/>
          <w:rPrChange w:id="184" w:author="Daniel Stewart" w:date="2022-01-25T13:16:00Z">
            <w:rPr/>
          </w:rPrChange>
        </w:rPr>
        <w:t xml:space="preserve">of </w:t>
      </w:r>
      <w:r w:rsidR="7898E534" w:rsidRPr="008B7E26">
        <w:rPr>
          <w:color w:val="FF0000"/>
          <w:rPrChange w:id="185" w:author="Daniel Stewart" w:date="2022-01-25T13:16:00Z">
            <w:rPr/>
          </w:rPrChange>
        </w:rPr>
        <w:t>created</w:t>
      </w:r>
      <w:r w:rsidR="41F46E9E" w:rsidRPr="008B7E26">
        <w:rPr>
          <w:color w:val="FF0000"/>
          <w:rPrChange w:id="186" w:author="Daniel Stewart" w:date="2022-01-25T13:16:00Z">
            <w:rPr/>
          </w:rPrChange>
        </w:rPr>
        <w:t xml:space="preserve"> marsh plant communities.</w:t>
      </w:r>
      <w:r w:rsidR="7409B9C4" w:rsidRPr="008B7E26">
        <w:rPr>
          <w:color w:val="FF0000"/>
          <w:rPrChange w:id="187" w:author="Daniel Stewart" w:date="2022-01-25T13:16:00Z">
            <w:rPr/>
          </w:rPrChange>
        </w:rPr>
        <w:t xml:space="preserve"> </w:t>
      </w:r>
      <w:r w:rsidR="3078D854" w:rsidRPr="008B7E26">
        <w:rPr>
          <w:color w:val="FF0000"/>
          <w:rPrChange w:id="188" w:author="Daniel Stewart" w:date="2022-01-25T13:16:00Z">
            <w:rPr/>
          </w:rPrChange>
        </w:rPr>
        <w:t xml:space="preserve">We </w:t>
      </w:r>
      <w:r w:rsidR="00360A89" w:rsidRPr="008B7E26">
        <w:rPr>
          <w:color w:val="FF0000"/>
          <w:rPrChange w:id="189" w:author="Daniel Stewart" w:date="2022-01-25T13:16:00Z">
            <w:rPr/>
          </w:rPrChange>
        </w:rPr>
        <w:t>observed recession</w:t>
      </w:r>
      <w:r w:rsidR="00EC4FE8" w:rsidRPr="008B7E26">
        <w:rPr>
          <w:color w:val="FF0000"/>
          <w:rPrChange w:id="190" w:author="Daniel Stewart" w:date="2022-01-25T13:16:00Z">
            <w:rPr/>
          </w:rPrChange>
        </w:rPr>
        <w:t xml:space="preserve"> in 37 of</w:t>
      </w:r>
      <w:r w:rsidR="001E337B" w:rsidRPr="008B7E26">
        <w:rPr>
          <w:color w:val="FF0000"/>
          <w:rPrChange w:id="191" w:author="Daniel Stewart" w:date="2022-01-25T13:16:00Z">
            <w:rPr/>
          </w:rPrChange>
        </w:rPr>
        <w:t xml:space="preserve"> </w:t>
      </w:r>
      <w:r w:rsidR="00E97C30" w:rsidRPr="008B7E26">
        <w:rPr>
          <w:color w:val="FF0000"/>
          <w:rPrChange w:id="192" w:author="Daniel Stewart" w:date="2022-01-25T13:16:00Z">
            <w:rPr/>
          </w:rPrChange>
        </w:rPr>
        <w:t xml:space="preserve">the 79 </w:t>
      </w:r>
      <w:r w:rsidR="001E337B" w:rsidRPr="008B7E26">
        <w:rPr>
          <w:color w:val="FF0000"/>
          <w:rPrChange w:id="193" w:author="Daniel Stewart" w:date="2022-01-25T13:16:00Z">
            <w:rPr/>
          </w:rPrChange>
        </w:rPr>
        <w:t>created marshes</w:t>
      </w:r>
      <w:r w:rsidR="007F21A8" w:rsidRPr="008B7E26">
        <w:rPr>
          <w:color w:val="FF0000"/>
          <w:rPrChange w:id="194" w:author="Daniel Stewart" w:date="2022-01-25T13:16:00Z">
            <w:rPr/>
          </w:rPrChange>
        </w:rPr>
        <w:t xml:space="preserve"> visited</w:t>
      </w:r>
      <w:r w:rsidR="001E337B" w:rsidRPr="008B7E26">
        <w:rPr>
          <w:color w:val="FF0000"/>
          <w:rPrChange w:id="195" w:author="Daniel Stewart" w:date="2022-01-25T13:16:00Z">
            <w:rPr/>
          </w:rPrChange>
        </w:rPr>
        <w:t xml:space="preserve">, </w:t>
      </w:r>
      <w:r w:rsidR="00360A89" w:rsidRPr="008B7E26">
        <w:rPr>
          <w:color w:val="FF0000"/>
          <w:rPrChange w:id="196" w:author="Daniel Stewart" w:date="2022-01-25T13:16:00Z">
            <w:rPr/>
          </w:rPrChange>
        </w:rPr>
        <w:t xml:space="preserve">representing losses of </w:t>
      </w:r>
      <w:commentRangeStart w:id="197"/>
      <w:r w:rsidR="00360A89" w:rsidRPr="008B7E26">
        <w:rPr>
          <w:color w:val="FF0000"/>
          <w:rPrChange w:id="198" w:author="Daniel Stewart" w:date="2022-01-25T13:16:00Z">
            <w:rPr/>
          </w:rPrChange>
        </w:rPr>
        <w:t>22,946 m</w:t>
      </w:r>
      <w:r w:rsidR="00360A89" w:rsidRPr="008B7E26">
        <w:rPr>
          <w:color w:val="FF0000"/>
          <w:vertAlign w:val="superscript"/>
          <w:rPrChange w:id="199" w:author="Daniel Stewart" w:date="2022-01-25T13:16:00Z">
            <w:rPr>
              <w:vertAlign w:val="superscript"/>
            </w:rPr>
          </w:rPrChange>
        </w:rPr>
        <w:t>2</w:t>
      </w:r>
      <w:r w:rsidR="00360A89" w:rsidRPr="008B7E26">
        <w:rPr>
          <w:color w:val="FF0000"/>
          <w:rPrChange w:id="200" w:author="Daniel Stewart" w:date="2022-01-25T13:16:00Z">
            <w:rPr/>
          </w:rPrChange>
        </w:rPr>
        <w:t xml:space="preserve"> of the 231,092 m</w:t>
      </w:r>
      <w:r w:rsidR="00360A89" w:rsidRPr="008B7E26">
        <w:rPr>
          <w:color w:val="FF0000"/>
          <w:vertAlign w:val="superscript"/>
          <w:rPrChange w:id="201" w:author="Daniel Stewart" w:date="2022-01-25T13:16:00Z">
            <w:rPr>
              <w:vertAlign w:val="superscript"/>
            </w:rPr>
          </w:rPrChange>
        </w:rPr>
        <w:t>2</w:t>
      </w:r>
      <w:del w:id="202" w:author="Eric Balke" w:date="2022-01-12T21:02:00Z">
        <w:r w:rsidR="00360A89" w:rsidRPr="008B7E26" w:rsidDel="00036285">
          <w:rPr>
            <w:color w:val="FF0000"/>
            <w:rPrChange w:id="203" w:author="Daniel Stewart" w:date="2022-01-25T13:16:00Z">
              <w:rPr>
                <w:vertAlign w:val="superscript"/>
              </w:rPr>
            </w:rPrChange>
          </w:rPr>
          <w:delText xml:space="preserve"> </w:delText>
        </w:r>
      </w:del>
      <w:ins w:id="204" w:author="Eric Balke" w:date="2022-01-12T21:02:00Z">
        <w:r w:rsidR="00036285" w:rsidRPr="008B7E26">
          <w:rPr>
            <w:color w:val="FF0000"/>
            <w:rPrChange w:id="205" w:author="Daniel Stewart" w:date="2022-01-25T13:16:00Z">
              <w:rPr/>
            </w:rPrChange>
          </w:rPr>
          <w:t xml:space="preserve">, or 9.9%, </w:t>
        </w:r>
      </w:ins>
      <w:r w:rsidR="00360A89" w:rsidRPr="008B7E26">
        <w:rPr>
          <w:color w:val="FF0000"/>
          <w:rPrChange w:id="206" w:author="Daniel Stewart" w:date="2022-01-25T13:16:00Z">
            <w:rPr>
              <w:vertAlign w:val="superscript"/>
            </w:rPr>
          </w:rPrChange>
        </w:rPr>
        <w:t xml:space="preserve">of </w:t>
      </w:r>
      <w:r w:rsidR="00360A89" w:rsidRPr="008B7E26">
        <w:rPr>
          <w:color w:val="FF0000"/>
          <w:rPrChange w:id="207" w:author="Daniel Stewart" w:date="2022-01-25T13:16:00Z">
            <w:rPr/>
          </w:rPrChange>
        </w:rPr>
        <w:t>habitat surveyed</w:t>
      </w:r>
      <w:commentRangeEnd w:id="197"/>
      <w:r w:rsidR="00036285" w:rsidRPr="008B7E26">
        <w:rPr>
          <w:rStyle w:val="CommentReference"/>
          <w:color w:val="FF0000"/>
          <w:rPrChange w:id="208" w:author="Daniel Stewart" w:date="2022-01-25T13:16:00Z">
            <w:rPr>
              <w:rStyle w:val="CommentReference"/>
            </w:rPr>
          </w:rPrChange>
        </w:rPr>
        <w:commentReference w:id="197"/>
      </w:r>
      <w:r w:rsidR="001E337B" w:rsidRPr="008B7E26">
        <w:rPr>
          <w:color w:val="FF0000"/>
          <w:rPrChange w:id="209" w:author="Daniel Stewart" w:date="2022-01-25T13:16:00Z">
            <w:rPr/>
          </w:rPrChange>
        </w:rPr>
        <w:t>.</w:t>
      </w:r>
      <w:r w:rsidR="009C7E6E" w:rsidRPr="008B7E26">
        <w:rPr>
          <w:color w:val="FF0000"/>
          <w:rPrChange w:id="210" w:author="Daniel Stewart" w:date="2022-01-25T13:16:00Z">
            <w:rPr/>
          </w:rPrChange>
        </w:rPr>
        <w:t xml:space="preserve"> </w:t>
      </w:r>
      <w:r w:rsidR="00E97C30" w:rsidRPr="008B7E26">
        <w:rPr>
          <w:color w:val="FF0000"/>
          <w:rPrChange w:id="211" w:author="Daniel Stewart" w:date="2022-01-25T13:16:00Z">
            <w:rPr/>
          </w:rPrChange>
        </w:rPr>
        <w:t>P</w:t>
      </w:r>
      <w:r w:rsidR="113FCE39" w:rsidRPr="008B7E26">
        <w:rPr>
          <w:color w:val="FF0000"/>
          <w:rPrChange w:id="212" w:author="Daniel Stewart" w:date="2022-01-25T13:16:00Z">
            <w:rPr/>
          </w:rPrChange>
        </w:rPr>
        <w:t>rotective infrastructure, specifically debris fencing and offshore structures such as marina docks and log</w:t>
      </w:r>
      <w:r w:rsidR="009C7E6E" w:rsidRPr="008B7E26">
        <w:rPr>
          <w:color w:val="FF0000"/>
          <w:rPrChange w:id="213" w:author="Daniel Stewart" w:date="2022-01-25T13:16:00Z">
            <w:rPr/>
          </w:rPrChange>
        </w:rPr>
        <w:t xml:space="preserve"> storage</w:t>
      </w:r>
      <w:r w:rsidR="113FCE39" w:rsidRPr="008B7E26">
        <w:rPr>
          <w:color w:val="FF0000"/>
          <w:rPrChange w:id="214" w:author="Daniel Stewart" w:date="2022-01-25T13:16:00Z">
            <w:rPr/>
          </w:rPrChange>
        </w:rPr>
        <w:t xml:space="preserve"> booms </w:t>
      </w:r>
      <w:r w:rsidR="009C7E6E" w:rsidRPr="008B7E26">
        <w:rPr>
          <w:color w:val="FF0000"/>
          <w:rPrChange w:id="215" w:author="Daniel Stewart" w:date="2022-01-25T13:16:00Z">
            <w:rPr/>
          </w:rPrChange>
        </w:rPr>
        <w:t xml:space="preserve">mitigated </w:t>
      </w:r>
      <w:commentRangeStart w:id="216"/>
      <w:r w:rsidR="009C7E6E" w:rsidRPr="008B7E26">
        <w:rPr>
          <w:color w:val="FF0000"/>
          <w:rPrChange w:id="217" w:author="Daniel Stewart" w:date="2022-01-25T13:16:00Z">
            <w:rPr/>
          </w:rPrChange>
        </w:rPr>
        <w:t>recession</w:t>
      </w:r>
      <w:commentRangeEnd w:id="216"/>
      <w:r w:rsidR="00277C71" w:rsidRPr="008B7E26">
        <w:rPr>
          <w:rStyle w:val="CommentReference"/>
          <w:color w:val="FF0000"/>
          <w:rPrChange w:id="218" w:author="Daniel Stewart" w:date="2022-01-25T13:16:00Z">
            <w:rPr>
              <w:rStyle w:val="CommentReference"/>
            </w:rPr>
          </w:rPrChange>
        </w:rPr>
        <w:commentReference w:id="216"/>
      </w:r>
      <w:r w:rsidR="00271AD8" w:rsidRPr="008B7E26">
        <w:rPr>
          <w:color w:val="FF0000"/>
          <w:rPrChange w:id="219" w:author="Daniel Stewart" w:date="2022-01-25T13:16:00Z">
            <w:rPr/>
          </w:rPrChange>
        </w:rPr>
        <w:t>.</w:t>
      </w:r>
      <w:r w:rsidR="68B48693" w:rsidRPr="008B7E26">
        <w:rPr>
          <w:color w:val="FF0000"/>
          <w:rPrChange w:id="220" w:author="Daniel Stewart" w:date="2022-01-25T13:16:00Z">
            <w:rPr/>
          </w:rPrChange>
        </w:rPr>
        <w:t xml:space="preserve"> </w:t>
      </w:r>
      <w:r w:rsidR="00271AD8" w:rsidRPr="008B7E26">
        <w:rPr>
          <w:color w:val="FF0000"/>
          <w:rPrChange w:id="221" w:author="Daniel Stewart" w:date="2022-01-25T13:16:00Z">
            <w:rPr/>
          </w:rPrChange>
        </w:rPr>
        <w:t>S</w:t>
      </w:r>
      <w:r w:rsidR="009C7E6E" w:rsidRPr="008B7E26">
        <w:rPr>
          <w:color w:val="FF0000"/>
          <w:rPrChange w:id="222" w:author="Daniel Stewart" w:date="2022-01-25T13:16:00Z">
            <w:rPr/>
          </w:rPrChange>
        </w:rPr>
        <w:t xml:space="preserve">ites built in the </w:t>
      </w:r>
      <w:r w:rsidR="7DE855E5" w:rsidRPr="008B7E26">
        <w:rPr>
          <w:color w:val="FF0000"/>
          <w:rPrChange w:id="223" w:author="Daniel Stewart" w:date="2022-01-25T13:16:00Z">
            <w:rPr/>
          </w:rPrChange>
        </w:rPr>
        <w:t xml:space="preserve">North Arm </w:t>
      </w:r>
      <w:r w:rsidR="009C7E6E" w:rsidRPr="008B7E26">
        <w:rPr>
          <w:color w:val="FF0000"/>
          <w:rPrChange w:id="224" w:author="Daniel Stewart" w:date="2022-01-25T13:16:00Z">
            <w:rPr/>
          </w:rPrChange>
        </w:rPr>
        <w:t>averaged 18% more recession</w:t>
      </w:r>
      <w:r w:rsidR="009C30EF" w:rsidRPr="008B7E26">
        <w:rPr>
          <w:color w:val="FF0000"/>
          <w:rPrChange w:id="225" w:author="Daniel Stewart" w:date="2022-01-25T13:16:00Z">
            <w:rPr/>
          </w:rPrChange>
        </w:rPr>
        <w:t xml:space="preserve"> than those in the </w:t>
      </w:r>
      <w:r w:rsidR="00987612" w:rsidRPr="008B7E26">
        <w:rPr>
          <w:color w:val="FF0000"/>
          <w:rPrChange w:id="226" w:author="Daniel Stewart" w:date="2022-01-25T13:16:00Z">
            <w:rPr/>
          </w:rPrChange>
        </w:rPr>
        <w:t xml:space="preserve">wider </w:t>
      </w:r>
      <w:r w:rsidR="009C30EF" w:rsidRPr="008B7E26">
        <w:rPr>
          <w:color w:val="FF0000"/>
          <w:rPrChange w:id="227" w:author="Daniel Stewart" w:date="2022-01-25T13:16:00Z">
            <w:rPr/>
          </w:rPrChange>
        </w:rPr>
        <w:t>South Arm</w:t>
      </w:r>
      <w:r w:rsidR="00360A89" w:rsidRPr="008B7E26">
        <w:rPr>
          <w:color w:val="FF0000"/>
          <w:rPrChange w:id="228" w:author="Daniel Stewart" w:date="2022-01-25T13:16:00Z">
            <w:rPr/>
          </w:rPrChange>
        </w:rPr>
        <w:t>, which may be attributed to higher wave energy.</w:t>
      </w:r>
      <w:r w:rsidR="7DE855E5" w:rsidRPr="008B7E26">
        <w:rPr>
          <w:color w:val="FF0000"/>
          <w:rPrChange w:id="229" w:author="Daniel Stewart" w:date="2022-01-25T13:16:00Z">
            <w:rPr/>
          </w:rPrChange>
        </w:rPr>
        <w:t xml:space="preserve"> </w:t>
      </w:r>
      <w:r w:rsidR="00E97C30" w:rsidRPr="008B7E26">
        <w:rPr>
          <w:color w:val="FF0000"/>
          <w:rPrChange w:id="230" w:author="Daniel Stewart" w:date="2022-01-25T13:16:00Z">
            <w:rPr/>
          </w:rPrChange>
        </w:rPr>
        <w:t>Sites that were lower in elevation and contained higher proportions of edge habitat were more vulnerable to recession than high elevation sites. Dominance of native species declined at a rate of 1% per kilometer upriver</w:t>
      </w:r>
      <w:r w:rsidR="00A349E0" w:rsidRPr="008B7E26">
        <w:rPr>
          <w:color w:val="FF0000"/>
          <w:rPrChange w:id="231" w:author="Daniel Stewart" w:date="2022-01-25T13:16:00Z">
            <w:rPr/>
          </w:rPrChange>
        </w:rPr>
        <w:t>.</w:t>
      </w:r>
      <w:r w:rsidR="00A836E3" w:rsidRPr="008B7E26">
        <w:rPr>
          <w:color w:val="FF0000"/>
          <w:rPrChange w:id="232" w:author="Daniel Stewart" w:date="2022-01-25T13:16:00Z">
            <w:rPr/>
          </w:rPrChange>
        </w:rPr>
        <w:t xml:space="preserve"> </w:t>
      </w:r>
      <w:r w:rsidR="00A349E0" w:rsidRPr="008B7E26">
        <w:rPr>
          <w:color w:val="FF0000"/>
          <w:rPrChange w:id="233" w:author="Daniel Stewart" w:date="2022-01-25T13:16:00Z">
            <w:rPr/>
          </w:rPrChange>
        </w:rPr>
        <w:t>I</w:t>
      </w:r>
      <w:r w:rsidR="007F21A8" w:rsidRPr="008B7E26">
        <w:rPr>
          <w:color w:val="FF0000"/>
          <w:rPrChange w:id="234" w:author="Daniel Stewart" w:date="2022-01-25T13:16:00Z">
            <w:rPr/>
          </w:rPrChange>
        </w:rPr>
        <w:t xml:space="preserve">nvasive cattail defied this trend, </w:t>
      </w:r>
      <w:r w:rsidR="00E97C30" w:rsidRPr="008B7E26">
        <w:rPr>
          <w:color w:val="FF0000"/>
          <w:rPrChange w:id="235" w:author="Daniel Stewart" w:date="2022-01-25T13:16:00Z">
            <w:rPr/>
          </w:rPrChange>
        </w:rPr>
        <w:t>dominating</w:t>
      </w:r>
      <w:r w:rsidR="007F21A8" w:rsidRPr="008B7E26">
        <w:rPr>
          <w:color w:val="FF0000"/>
          <w:rPrChange w:id="236" w:author="Daniel Stewart" w:date="2022-01-25T13:16:00Z">
            <w:rPr/>
          </w:rPrChange>
        </w:rPr>
        <w:t xml:space="preserve"> many of the</w:t>
      </w:r>
      <w:r w:rsidR="00E97C30" w:rsidRPr="008B7E26">
        <w:rPr>
          <w:color w:val="FF0000"/>
          <w:rPrChange w:id="237" w:author="Daniel Stewart" w:date="2022-01-25T13:16:00Z">
            <w:rPr/>
          </w:rPrChange>
        </w:rPr>
        <w:t xml:space="preserve"> outer estuary sites</w:t>
      </w:r>
      <w:ins w:id="238" w:author="Eric Balke" w:date="2022-01-12T16:26:00Z">
        <w:r w:rsidR="00551B83" w:rsidRPr="008B7E26">
          <w:rPr>
            <w:color w:val="FF0000"/>
            <w:rPrChange w:id="239" w:author="Daniel Stewart" w:date="2022-01-25T13:16:00Z">
              <w:rPr/>
            </w:rPrChange>
          </w:rPr>
          <w:t xml:space="preserve"> in which</w:t>
        </w:r>
      </w:ins>
      <w:r w:rsidR="00E97C30" w:rsidRPr="008B7E26">
        <w:rPr>
          <w:color w:val="FF0000"/>
          <w:rPrChange w:id="240" w:author="Daniel Stewart" w:date="2022-01-25T13:16:00Z">
            <w:rPr/>
          </w:rPrChange>
        </w:rPr>
        <w:t xml:space="preserve"> it occurred</w:t>
      </w:r>
      <w:del w:id="241" w:author="Eric Balke" w:date="2022-01-12T16:26:00Z">
        <w:r w:rsidR="00E97C30" w:rsidRPr="008B7E26" w:rsidDel="00551B83">
          <w:rPr>
            <w:color w:val="FF0000"/>
            <w:rPrChange w:id="242" w:author="Daniel Stewart" w:date="2022-01-25T13:16:00Z">
              <w:rPr/>
            </w:rPrChange>
          </w:rPr>
          <w:delText xml:space="preserve"> in</w:delText>
        </w:r>
      </w:del>
      <w:r w:rsidR="00AD1432" w:rsidRPr="008B7E26">
        <w:rPr>
          <w:color w:val="FF0000"/>
          <w:rPrChange w:id="243" w:author="Daniel Stewart" w:date="2022-01-25T13:16:00Z">
            <w:rPr/>
          </w:rPrChange>
        </w:rPr>
        <w:t>.</w:t>
      </w:r>
      <w:r w:rsidR="00E97C30" w:rsidRPr="008B7E26">
        <w:rPr>
          <w:color w:val="FF0000"/>
          <w:rPrChange w:id="244" w:author="Daniel Stewart" w:date="2022-01-25T13:16:00Z">
            <w:rPr/>
          </w:rPrChange>
        </w:rPr>
        <w:t xml:space="preserve"> Native and non-native plant species richness shared similar trends across the estuary, </w:t>
      </w:r>
      <w:r w:rsidR="007F21A8" w:rsidRPr="008B7E26">
        <w:rPr>
          <w:color w:val="FF0000"/>
          <w:rPrChange w:id="245" w:author="Daniel Stewart" w:date="2022-01-25T13:16:00Z">
            <w:rPr/>
          </w:rPrChange>
        </w:rPr>
        <w:t xml:space="preserve">increasing with elevation and distance </w:t>
      </w:r>
      <w:commentRangeStart w:id="246"/>
      <w:r w:rsidR="007F21A8" w:rsidRPr="008B7E26">
        <w:rPr>
          <w:color w:val="FF0000"/>
          <w:rPrChange w:id="247" w:author="Daniel Stewart" w:date="2022-01-25T13:16:00Z">
            <w:rPr/>
          </w:rPrChange>
        </w:rPr>
        <w:t>upriver</w:t>
      </w:r>
      <w:commentRangeEnd w:id="246"/>
      <w:r w:rsidR="003E3EEB" w:rsidRPr="008B7E26">
        <w:rPr>
          <w:rStyle w:val="CommentReference"/>
          <w:color w:val="FF0000"/>
          <w:rPrChange w:id="248" w:author="Daniel Stewart" w:date="2022-01-25T13:16:00Z">
            <w:rPr>
              <w:rStyle w:val="CommentReference"/>
            </w:rPr>
          </w:rPrChange>
        </w:rPr>
        <w:commentReference w:id="246"/>
      </w:r>
      <w:r w:rsidR="007F21A8" w:rsidRPr="008B7E26">
        <w:rPr>
          <w:color w:val="FF0000"/>
          <w:rPrChange w:id="249" w:author="Daniel Stewart" w:date="2022-01-25T13:16:00Z">
            <w:rPr/>
          </w:rPrChange>
        </w:rPr>
        <w:t xml:space="preserve">. These findings offer insight into the role that site design and location play in the outcome of marsh creation projects, and the potential challenges posed by environmental change in the </w:t>
      </w:r>
      <w:commentRangeStart w:id="250"/>
      <w:r w:rsidR="007F21A8" w:rsidRPr="008B7E26">
        <w:rPr>
          <w:color w:val="FF0000"/>
          <w:rPrChange w:id="251" w:author="Daniel Stewart" w:date="2022-01-25T13:16:00Z">
            <w:rPr/>
          </w:rPrChange>
        </w:rPr>
        <w:t>estuary</w:t>
      </w:r>
      <w:commentRangeEnd w:id="250"/>
      <w:r w:rsidR="00947423" w:rsidRPr="008B7E26">
        <w:rPr>
          <w:rStyle w:val="CommentReference"/>
          <w:color w:val="FF0000"/>
          <w:rPrChange w:id="252" w:author="Daniel Stewart" w:date="2022-01-25T13:16:00Z">
            <w:rPr>
              <w:rStyle w:val="CommentReference"/>
            </w:rPr>
          </w:rPrChange>
        </w:rPr>
        <w:commentReference w:id="250"/>
      </w:r>
      <w:r w:rsidR="007F21A8" w:rsidRPr="008B7E26">
        <w:rPr>
          <w:color w:val="FF0000"/>
          <w:rPrChange w:id="253" w:author="Daniel Stewart" w:date="2022-01-25T13:16:00Z">
            <w:rPr/>
          </w:rPrChange>
        </w:rPr>
        <w:t xml:space="preserve">.  </w:t>
      </w:r>
    </w:p>
    <w:p w14:paraId="7F49CE9C" w14:textId="77777777" w:rsidR="00E97C30" w:rsidRPr="008B7E26" w:rsidRDefault="00E97C30" w:rsidP="004C769A">
      <w:pPr>
        <w:rPr>
          <w:color w:val="FF0000"/>
          <w:rPrChange w:id="254" w:author="Daniel Stewart" w:date="2022-01-25T13:16:00Z">
            <w:rPr/>
          </w:rPrChange>
        </w:rPr>
      </w:pPr>
    </w:p>
    <w:p w14:paraId="7BB417E1" w14:textId="77777777" w:rsidR="00E97C30" w:rsidRPr="008B7E26" w:rsidRDefault="00E97C30" w:rsidP="004C769A">
      <w:pPr>
        <w:rPr>
          <w:color w:val="FF0000"/>
          <w:rPrChange w:id="255" w:author="Daniel Stewart" w:date="2022-01-25T13:16:00Z">
            <w:rPr/>
          </w:rPrChange>
        </w:rPr>
      </w:pPr>
    </w:p>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3C33BDD4"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irable land</w:t>
      </w:r>
      <w:del w:id="256" w:author="Eric Balke" w:date="2022-01-12T16:29:00Z">
        <w:r w:rsidR="37008EF0" w:rsidRPr="559EFC6C" w:rsidDel="005F5681">
          <w:delText>,</w:delText>
        </w:r>
      </w:del>
      <w:ins w:id="257"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258" w:author="Eric Balke" w:date="2022-01-12T16:29:00Z">
        <w:r w:rsidR="7DF7DB11" w:rsidRPr="559EFC6C" w:rsidDel="005F5681">
          <w:delText>where</w:delText>
        </w:r>
        <w:r w:rsidR="456BE504" w:rsidRPr="559EFC6C" w:rsidDel="005F5681">
          <w:delText xml:space="preserve"> </w:delText>
        </w:r>
      </w:del>
      <w:ins w:id="259"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260" w:author="Eric Balke" w:date="2022-01-12T16:29:00Z">
        <w:r w:rsidR="005F5681">
          <w:t>-</w:t>
        </w:r>
      </w:ins>
      <w:del w:id="261"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4A8C1671"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ins w:id="262" w:author="Daniel Stewart" w:date="2022-01-25T13:35:00Z">
        <w:r w:rsidR="00255932">
          <w:t xml:space="preserve">In addition </w:t>
        </w:r>
      </w:ins>
      <w:ins w:id="263" w:author="Daniel Stewart" w:date="2022-01-25T13:38:00Z">
        <w:r w:rsidR="00255932">
          <w:t xml:space="preserve">to </w:t>
        </w:r>
      </w:ins>
      <w:ins w:id="264" w:author="Daniel Stewart" w:date="2022-01-25T13:35:00Z">
        <w:r w:rsidR="00255932">
          <w:t xml:space="preserve">ecosystem services, </w:t>
        </w:r>
      </w:ins>
      <w:ins w:id="265" w:author="Daniel Stewart" w:date="2022-01-25T13:36:00Z">
        <w:r w:rsidR="00255932">
          <w:t xml:space="preserve">these </w:t>
        </w:r>
      </w:ins>
      <w:del w:id="266" w:author="Daniel Stewart" w:date="2022-01-25T13:35:00Z">
        <w:r w:rsidR="7232720D" w:rsidRPr="201FC456" w:rsidDel="00255932">
          <w:delText>S</w:delText>
        </w:r>
      </w:del>
      <w:del w:id="267" w:author="Daniel Stewart" w:date="2022-01-25T13:36:00Z">
        <w:r w:rsidR="7232720D" w:rsidRPr="201FC456" w:rsidDel="00255932">
          <w:delText>uch</w:delText>
        </w:r>
      </w:del>
      <w:del w:id="268"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269" w:author="Daniel Stewart" w:date="2022-01-25T13:20:00Z">
        <w:r w:rsidR="135053D0" w:rsidRPr="201FC456" w:rsidDel="008B7E26">
          <w:delText>the</w:delText>
        </w:r>
      </w:del>
      <w:del w:id="270" w:author="Daniel Stewart" w:date="2022-01-25T13:26:00Z">
        <w:r w:rsidR="135053D0" w:rsidRPr="201FC456" w:rsidDel="002F46A2">
          <w:delText xml:space="preserve"> </w:delText>
        </w:r>
      </w:del>
      <w:del w:id="271" w:author="Eric Balke" w:date="2022-01-12T16:32:00Z">
        <w:r w:rsidR="135053D0" w:rsidRPr="201FC456" w:rsidDel="005F5681">
          <w:delText>host of</w:delText>
        </w:r>
      </w:del>
      <w:ins w:id="272"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273" w:author="Daniel Stewart" w:date="2022-01-25T13:28:00Z">
        <w:r w:rsidR="00A801B8">
          <w:t xml:space="preserve"> </w:t>
        </w:r>
      </w:ins>
      <w:ins w:id="274" w:author="Daniel Stewart" w:date="2022-01-25T13:37:00Z">
        <w:r w:rsidR="00255932">
          <w:t>spatially</w:t>
        </w:r>
      </w:ins>
      <w:ins w:id="275" w:author="Daniel Stewart" w:date="2022-01-25T13:28:00Z">
        <w:r w:rsidR="00A801B8">
          <w:t xml:space="preserve">-restricted plant species such as </w:t>
        </w:r>
      </w:ins>
      <w:ins w:id="276" w:author="Daniel Stewart" w:date="2022-01-25T13:33:00Z">
        <w:r w:rsidR="00A801B8">
          <w:t>Henderson’s checker</w:t>
        </w:r>
      </w:ins>
      <w:ins w:id="277" w:author="Daniel Stewart" w:date="2022-01-25T13:38:00Z">
        <w:r w:rsidR="00255932">
          <w:t>-</w:t>
        </w:r>
      </w:ins>
      <w:ins w:id="278" w:author="Daniel Stewart" w:date="2022-01-25T13:33:00Z">
        <w:r w:rsidR="00A801B8">
          <w:t>mallow</w:t>
        </w:r>
      </w:ins>
      <w:ins w:id="279" w:author="Daniel Stewart" w:date="2022-01-25T13:34:00Z">
        <w:r w:rsidR="00255932">
          <w:t xml:space="preserve"> </w:t>
        </w:r>
      </w:ins>
      <w:ins w:id="280" w:author="Daniel Stewart" w:date="2022-01-25T13:33:00Z">
        <w:r w:rsidR="00A801B8">
          <w:t>(</w:t>
        </w:r>
        <w:proofErr w:type="spellStart"/>
        <w:r w:rsidR="00A801B8">
          <w:rPr>
            <w:i/>
            <w:iCs/>
          </w:rPr>
          <w:t>Sidalcea</w:t>
        </w:r>
        <w:proofErr w:type="spellEnd"/>
        <w:r w:rsidR="00A801B8">
          <w:rPr>
            <w:i/>
            <w:iCs/>
          </w:rPr>
          <w:t xml:space="preserve"> </w:t>
        </w:r>
        <w:proofErr w:type="spellStart"/>
        <w:r w:rsidR="00A801B8">
          <w:rPr>
            <w:i/>
            <w:iCs/>
          </w:rPr>
          <w:t>hendersonii</w:t>
        </w:r>
        <w:proofErr w:type="spellEnd"/>
        <w:r w:rsidR="00A801B8" w:rsidRPr="00A801B8">
          <w:rPr>
            <w:rPrChange w:id="281" w:author="Daniel Stewart" w:date="2022-01-25T13:33:00Z">
              <w:rPr>
                <w:i/>
                <w:iCs/>
              </w:rPr>
            </w:rPrChange>
          </w:rPr>
          <w:t>)</w:t>
        </w:r>
      </w:ins>
      <w:ins w:id="282" w:author="Daniel Stewart" w:date="2022-01-25T13:28:00Z">
        <w:r w:rsidR="00A801B8">
          <w:t xml:space="preserve"> and Van</w:t>
        </w:r>
      </w:ins>
      <w:ins w:id="283" w:author="Daniel Stewart" w:date="2022-01-25T13:30:00Z">
        <w:r w:rsidR="00A801B8">
          <w:t>couver Island beggarticks (</w:t>
        </w:r>
        <w:r w:rsidR="00A801B8">
          <w:rPr>
            <w:i/>
            <w:iCs/>
          </w:rPr>
          <w:t>Bidens amplissima</w:t>
        </w:r>
        <w:r w:rsidR="00A801B8">
          <w:t>), and</w:t>
        </w:r>
      </w:ins>
      <w:r w:rsidR="35A6CC13" w:rsidRPr="201FC456">
        <w:t xml:space="preserve"> </w:t>
      </w:r>
      <w:r w:rsidR="135053D0" w:rsidRPr="201FC456">
        <w:t xml:space="preserve">declining Pacific </w:t>
      </w:r>
      <w:ins w:id="284" w:author="Eric Balke" w:date="2022-01-12T16:32:00Z">
        <w:r w:rsidR="005F5681">
          <w:t>s</w:t>
        </w:r>
      </w:ins>
      <w:del w:id="285" w:author="Eric Balke" w:date="2022-01-12T16:32:00Z">
        <w:r w:rsidR="56500B64" w:rsidRPr="201FC456" w:rsidDel="005F5681">
          <w:delText>S</w:delText>
        </w:r>
      </w:del>
      <w:r w:rsidR="7232720D" w:rsidRPr="201FC456">
        <w:t>almon</w:t>
      </w:r>
      <w:r w:rsidR="0D942F74" w:rsidRPr="201FC456">
        <w:t xml:space="preserve"> populations</w:t>
      </w:r>
      <w:ins w:id="286" w:author="Eric Balke" w:date="2022-01-12T16:32:00Z">
        <w:r w:rsidR="005F5681">
          <w:t xml:space="preserve"> that</w:t>
        </w:r>
      </w:ins>
      <w:ins w:id="287" w:author="Daniel Stewart" w:date="2022-01-25T13:16:00Z">
        <w:r w:rsidR="008B7E26">
          <w:t xml:space="preserve"> </w:t>
        </w:r>
      </w:ins>
      <w:del w:id="288"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289" w:author="Daniel Stewart" w:date="2022-01-25T13:17:00Z">
        <w:r w:rsidR="008B7E26">
          <w:t>se</w:t>
        </w:r>
      </w:ins>
      <w:del w:id="290"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291"/>
      <w:del w:id="292" w:author="Eric Balke" w:date="2022-01-12T16:33:00Z">
        <w:r w:rsidR="21B87841" w:rsidRPr="201FC456" w:rsidDel="005F5681">
          <w:delText xml:space="preserve">west </w:delText>
        </w:r>
      </w:del>
      <w:commentRangeEnd w:id="291"/>
      <w:r w:rsidR="005F5681">
        <w:rPr>
          <w:rStyle w:val="CommentReference"/>
        </w:rPr>
        <w:commentReference w:id="291"/>
      </w:r>
      <w:del w:id="293" w:author="Eric Balke" w:date="2022-01-12T16:33:00Z">
        <w:r w:rsidR="21B87841" w:rsidRPr="201FC456" w:rsidDel="005F5681">
          <w:delText>coast</w:delText>
        </w:r>
      </w:del>
      <w:ins w:id="294"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commentRangeStart w:id="295"/>
      <w:commentRangeStart w:id="296"/>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commentRangeEnd w:id="295"/>
      <w:r w:rsidR="00E82C9F">
        <w:rPr>
          <w:rStyle w:val="CommentReference"/>
        </w:rPr>
        <w:commentReference w:id="295"/>
      </w:r>
      <w:commentRangeEnd w:id="296"/>
      <w:r w:rsidR="00024A90">
        <w:rPr>
          <w:rStyle w:val="CommentReference"/>
        </w:rPr>
        <w:commentReference w:id="296"/>
      </w:r>
      <w:r w:rsidR="77EAA6A6" w:rsidRPr="201FC456">
        <w:t>.</w:t>
      </w:r>
    </w:p>
    <w:p w14:paraId="21466ADA" w14:textId="3ACB1E84" w:rsidR="46F3B442" w:rsidRDefault="46F3B442" w:rsidP="004C769A"/>
    <w:p w14:paraId="4E5FFBF3" w14:textId="31539707"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ins w:id="297" w:author="Daniel Stewart" w:date="2022-01-27T12:11:00Z">
        <w:r w:rsidR="00680EBC">
          <w:t xml:space="preserve"> </w:t>
        </w:r>
      </w:ins>
      <w:r w:rsidR="00680EBC">
        <w:fldChar w:fldCharType="begin"/>
      </w:r>
      <w:r w:rsidR="00680EBC">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rPr>
          <w:noProof/>
        </w:rPr>
        <w:t>(Broome et al. 2019)</w:t>
      </w:r>
      <w:r w:rsidR="00680EBC">
        <w:fldChar w:fldCharType="end"/>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257AD6">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298"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commentRangeStart w:id="299"/>
      <w:r w:rsidR="00895739">
        <w:fldChar w:fldCharType="begin"/>
      </w:r>
      <w:r w:rsidR="000F1124">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commentRangeEnd w:id="299"/>
      <w:r w:rsidR="002C04CE">
        <w:rPr>
          <w:rStyle w:val="CommentReference"/>
        </w:rPr>
        <w:commentReference w:id="299"/>
      </w:r>
      <w:r w:rsidR="00895739">
        <w:t xml:space="preserve">. </w:t>
      </w:r>
      <w:del w:id="300" w:author="Eric Balke" w:date="2022-01-12T16:46:00Z">
        <w:r w:rsidR="5A4F6BF6" w:rsidRPr="46F3B442" w:rsidDel="00F75759">
          <w:delText xml:space="preserve">In </w:delText>
        </w:r>
      </w:del>
      <w:ins w:id="301"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302" w:author="Daniel Stewart" w:date="2022-01-25T13:51:00Z">
        <w:r w:rsidR="59C629AB" w:rsidRPr="46F3B442" w:rsidDel="002C04CE">
          <w:delText xml:space="preserve">compensatory </w:delText>
        </w:r>
      </w:del>
      <w:ins w:id="303"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304" w:author="Eric Balke" w:date="2022-01-12T16:46:00Z">
        <w:r w:rsidR="78E8229F" w:rsidRPr="46F3B442" w:rsidDel="00F75759">
          <w:delText>present</w:delText>
        </w:r>
      </w:del>
      <w:ins w:id="305"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5B6C2C69"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306" w:author="Daniel Stewart" w:date="2022-01-27T11:57:00Z">
        <w:r w:rsidR="00186EF4">
          <w:t xml:space="preserve"> </w:t>
        </w:r>
      </w:ins>
      <w:ins w:id="307" w:author="Daniel Stewart" w:date="2022-01-27T12:00:00Z">
        <w:r w:rsidR="00A22AD2">
          <w:t xml:space="preserve">In summer of 1992, </w:t>
        </w:r>
      </w:ins>
      <w:r w:rsidR="00186EF4">
        <w:fldChar w:fldCharType="begin"/>
      </w:r>
      <w:r w:rsidR="00186EF4">
        <w:instrText xml:space="preserve"> ADDIN ZOTERO_ITEM CSL_CITATION {"citationID":"wyCGb13s","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186EF4">
        <w:fldChar w:fldCharType="separate"/>
      </w:r>
      <w:del w:id="308" w:author="Daniel Stewart" w:date="2022-01-27T11:57:00Z">
        <w:r w:rsidR="00186EF4" w:rsidDel="00186EF4">
          <w:rPr>
            <w:noProof/>
          </w:rPr>
          <w:delText>(</w:delText>
        </w:r>
      </w:del>
      <w:r w:rsidR="00186EF4">
        <w:rPr>
          <w:noProof/>
        </w:rPr>
        <w:t xml:space="preserve">Kistritz et al. </w:t>
      </w:r>
      <w:ins w:id="309" w:author="Daniel Stewart" w:date="2022-01-27T11:57:00Z">
        <w:r w:rsidR="00186EF4">
          <w:rPr>
            <w:noProof/>
          </w:rPr>
          <w:t>(</w:t>
        </w:r>
      </w:ins>
      <w:r w:rsidR="00186EF4">
        <w:rPr>
          <w:noProof/>
        </w:rPr>
        <w:t>1992)</w:t>
      </w:r>
      <w:r w:rsidR="00186EF4">
        <w:fldChar w:fldCharType="end"/>
      </w:r>
      <w:ins w:id="310" w:author="Daniel Stewart" w:date="2022-01-27T11:57:00Z">
        <w:r w:rsidR="00A22AD2">
          <w:t xml:space="preserve"> noted that some habitat compensation sites were </w:t>
        </w:r>
      </w:ins>
      <w:ins w:id="311" w:author="Daniel Stewart" w:date="2022-01-27T11:59:00Z">
        <w:r w:rsidR="00A22AD2">
          <w:t xml:space="preserve">degraded by </w:t>
        </w:r>
      </w:ins>
      <w:ins w:id="312" w:author="Daniel Stewart" w:date="2022-01-27T11:57:00Z">
        <w:r w:rsidR="00A22AD2">
          <w:t>erosion and drift</w:t>
        </w:r>
      </w:ins>
      <w:ins w:id="313" w:author="Daniel Stewart" w:date="2022-01-27T11:58:00Z">
        <w:r w:rsidR="00A22AD2">
          <w:t>wood</w:t>
        </w:r>
      </w:ins>
      <w:ins w:id="314" w:author="Daniel Stewart" w:date="2022-01-27T11:59:00Z">
        <w:r w:rsidR="00A22AD2">
          <w:t xml:space="preserve"> accumulations</w:t>
        </w:r>
      </w:ins>
      <w:ins w:id="315" w:author="Daniel Stewart" w:date="2022-01-27T11:58:00Z">
        <w:r w:rsidR="00A22AD2">
          <w:t>, likely due to ineffective shear booms or erosion protection.</w:t>
        </w:r>
      </w:ins>
      <w:r w:rsidR="46FF3EF4" w:rsidRPr="3A5D7FCA">
        <w:t xml:space="preserve"> </w:t>
      </w:r>
      <w:commentRangeStart w:id="316"/>
      <w:commentRangeStart w:id="317"/>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318" w:author="Eric Balke" w:date="2022-01-12T16:50:00Z">
        <w:r w:rsidR="6FED6D18" w:rsidRPr="3A5D7FCA" w:rsidDel="00161C11">
          <w:delText xml:space="preserve">between </w:delText>
        </w:r>
      </w:del>
      <w:ins w:id="319"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w:t>
      </w:r>
      <w:r w:rsidR="336D5587" w:rsidRPr="3A5D7FCA">
        <w:lastRenderedPageBreak/>
        <w:t>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320" w:author="Eric Balke" w:date="2022-01-12T16:51:00Z">
        <w:r w:rsidR="00161C11">
          <w:t>less than</w:t>
        </w:r>
      </w:ins>
      <w:del w:id="321"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322"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323" w:author="Daniel Stewart" w:date="2022-01-27T12:01:00Z">
        <w:r w:rsidR="00A22AD2">
          <w:t>.</w:t>
        </w:r>
      </w:ins>
      <w:del w:id="324" w:author="Daniel Stewart" w:date="2022-01-27T12:01:00Z">
        <w:r w:rsidR="0162FBA3" w:rsidRPr="3A5D7FCA" w:rsidDel="00A22AD2">
          <w:delText>, and a</w:delText>
        </w:r>
      </w:del>
      <w:ins w:id="325" w:author="Daniel Stewart" w:date="2022-01-27T12:02:00Z">
        <w:r w:rsidR="00A22AD2">
          <w:t xml:space="preserve"> A</w:t>
        </w:r>
      </w:ins>
      <w:r w:rsidR="0162FBA3" w:rsidRPr="3A5D7FCA">
        <w:t xml:space="preserve">lthough no differences were found in </w:t>
      </w:r>
      <w:del w:id="326" w:author="Eric Balke" w:date="2022-01-12T16:51:00Z">
        <w:r w:rsidR="0162FBA3" w:rsidRPr="3A5D7FCA" w:rsidDel="00161C11">
          <w:delText xml:space="preserve">chinook </w:delText>
        </w:r>
      </w:del>
      <w:commentRangeStart w:id="327"/>
      <w:ins w:id="328" w:author="Eric Balke" w:date="2022-01-12T16:51:00Z">
        <w:r w:rsidR="00161C11">
          <w:t>C</w:t>
        </w:r>
        <w:r w:rsidR="00161C11" w:rsidRPr="3A5D7FCA">
          <w:t xml:space="preserve">hinook </w:t>
        </w:r>
        <w:commentRangeEnd w:id="327"/>
        <w:r w:rsidR="00161C11">
          <w:rPr>
            <w:rStyle w:val="CommentReference"/>
          </w:rPr>
          <w:commentReference w:id="327"/>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 xml:space="preserve">were more prone to </w:t>
      </w:r>
      <w:commentRangeStart w:id="329"/>
      <w:r w:rsidR="02701C21" w:rsidRPr="3A5D7FCA">
        <w:t>failure</w:t>
      </w:r>
      <w:commentRangeEnd w:id="329"/>
      <w:r w:rsidR="006E5CC4">
        <w:rPr>
          <w:rStyle w:val="CommentReference"/>
        </w:rPr>
        <w:commentReference w:id="329"/>
      </w:r>
      <w:r w:rsidR="2A8F4CD0" w:rsidRPr="3A5D7FCA">
        <w:t>, likely</w:t>
      </w:r>
      <w:r w:rsidR="466B248E" w:rsidRPr="3A5D7FCA">
        <w:t xml:space="preserve"> due to</w:t>
      </w:r>
      <w:r w:rsidR="00CE38AE">
        <w:t xml:space="preserve"> inappropriate species selection</w:t>
      </w:r>
      <w:del w:id="330"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commentRangeStart w:id="331"/>
      <w:commentRangeStart w:id="332"/>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commentRangeEnd w:id="331"/>
      <w:r w:rsidR="003250EC">
        <w:rPr>
          <w:rStyle w:val="CommentReference"/>
        </w:rPr>
        <w:commentReference w:id="331"/>
      </w:r>
      <w:commentRangeEnd w:id="332"/>
      <w:r w:rsidR="00161C11">
        <w:rPr>
          <w:rStyle w:val="CommentReference"/>
        </w:rPr>
        <w:commentReference w:id="332"/>
      </w:r>
      <w:r w:rsidR="385E9237" w:rsidRPr="3A5D7FCA">
        <w:t xml:space="preserve"> </w:t>
      </w:r>
      <w:del w:id="333" w:author="Eric Balke" w:date="2022-01-12T16:58:00Z">
        <w:r w:rsidR="3758D0C8" w:rsidRPr="3A5D7FCA" w:rsidDel="00161C11">
          <w:delText>attempted to evaluate</w:delText>
        </w:r>
      </w:del>
      <w:ins w:id="334" w:author="Eric Balke" w:date="2022-01-12T16:58:00Z">
        <w:r w:rsidR="00161C11">
          <w:t>evaluated</w:t>
        </w:r>
      </w:ins>
      <w:r w:rsidR="3758D0C8" w:rsidRPr="3A5D7FCA">
        <w:t xml:space="preserve"> </w:t>
      </w:r>
      <w:del w:id="335" w:author="Daniel Stewart" w:date="2022-01-27T12:02:00Z">
        <w:r w:rsidR="3758D0C8" w:rsidRPr="3A5D7FCA" w:rsidDel="00A22AD2">
          <w:delText>the success of a</w:delText>
        </w:r>
      </w:del>
      <w:ins w:id="336" w:author="Daniel Stewart" w:date="2022-01-27T12:02:00Z">
        <w:r w:rsidR="00A22AD2">
          <w:t>a</w:t>
        </w:r>
      </w:ins>
      <w:r w:rsidR="3758D0C8" w:rsidRPr="3A5D7FCA">
        <w:t xml:space="preserve"> subset of </w:t>
      </w:r>
      <w:ins w:id="337" w:author="Daniel Stewart" w:date="2022-01-27T12:02:00Z">
        <w:r w:rsidR="00A22AD2">
          <w:t>FRE</w:t>
        </w:r>
      </w:ins>
      <w:del w:id="338" w:author="Daniel Stewart" w:date="2022-01-27T12:02:00Z">
        <w:r w:rsidR="3758D0C8" w:rsidRPr="3A5D7FCA" w:rsidDel="00A85EB0">
          <w:delText>these</w:delText>
        </w:r>
      </w:del>
      <w:r w:rsidR="3758D0C8" w:rsidRPr="3A5D7FCA">
        <w:t xml:space="preserve"> projects</w:t>
      </w:r>
      <w:r w:rsidR="008A1E3A">
        <w:t xml:space="preserve"> based on </w:t>
      </w:r>
      <w:del w:id="339"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340" w:author="Daniel Stewart" w:date="2022-01-27T12:04:00Z">
        <w:r w:rsidR="00A85EB0">
          <w:t xml:space="preserve">these </w:t>
        </w:r>
      </w:ins>
      <w:del w:id="341" w:author="Daniel Stewart" w:date="2022-01-27T12:04:00Z">
        <w:r w:rsidR="0037208A" w:rsidDel="00A85EB0">
          <w:delText>the</w:delText>
        </w:r>
      </w:del>
      <w:del w:id="342" w:author="Daniel Stewart" w:date="2022-01-27T12:03:00Z">
        <w:r w:rsidR="0037208A" w:rsidDel="00A85EB0">
          <w:delText>se</w:delText>
        </w:r>
      </w:del>
      <w:del w:id="343" w:author="Daniel Stewart" w:date="2022-01-27T12:04:00Z">
        <w:r w:rsidR="0037208A" w:rsidDel="00A85EB0">
          <w:delText xml:space="preserve"> </w:delText>
        </w:r>
      </w:del>
      <w:ins w:id="344" w:author="Daniel Stewart" w:date="2022-01-25T14:10:00Z">
        <w:r w:rsidR="000E1211">
          <w:t xml:space="preserve">were not </w:t>
        </w:r>
      </w:ins>
      <w:del w:id="345"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346" w:author="Daniel Stewart" w:date="2022-01-25T14:11:00Z">
        <w:r w:rsidR="000E1211">
          <w:t xml:space="preserve">assessed </w:t>
        </w:r>
      </w:ins>
      <w:del w:id="347" w:author="Daniel Stewart" w:date="2022-01-25T14:11:00Z">
        <w:r w:rsidR="00686720" w:rsidDel="000E1211">
          <w:delText xml:space="preserve">judged </w:delText>
        </w:r>
      </w:del>
      <w:r w:rsidR="00CE11A3">
        <w:t>by regulators</w:t>
      </w:r>
      <w:ins w:id="348" w:author="Eric Balke" w:date="2022-01-12T16:58:00Z">
        <w:del w:id="349" w:author="Daniel Stewart" w:date="2022-01-25T14:12:00Z">
          <w:r w:rsidR="00161C11" w:rsidDel="000E1211">
            <w:delText>;</w:delText>
          </w:r>
        </w:del>
      </w:ins>
      <w:ins w:id="350" w:author="Daniel Stewart" w:date="2022-01-25T14:12:00Z">
        <w:r w:rsidR="000E1211">
          <w:t>. T</w:t>
        </w:r>
      </w:ins>
      <w:ins w:id="351" w:author="Eric Balke" w:date="2022-01-12T16:58:00Z">
        <w:del w:id="352" w:author="Daniel Stewart" w:date="2022-01-25T14:12:00Z">
          <w:r w:rsidR="00161C11" w:rsidDel="000E1211">
            <w:delText xml:space="preserve"> t</w:delText>
          </w:r>
        </w:del>
      </w:ins>
      <w:del w:id="353"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commentRangeEnd w:id="316"/>
      <w:r w:rsidR="00F75759">
        <w:rPr>
          <w:rStyle w:val="CommentReference"/>
        </w:rPr>
        <w:commentReference w:id="316"/>
      </w:r>
      <w:commentRangeEnd w:id="317"/>
      <w:r w:rsidR="00135DB3">
        <w:rPr>
          <w:rStyle w:val="CommentReference"/>
        </w:rPr>
        <w:commentReference w:id="317"/>
      </w:r>
    </w:p>
    <w:p w14:paraId="5082EFA8" w14:textId="5C2D59B2" w:rsidR="46F3B442" w:rsidRDefault="46F3B442" w:rsidP="004C769A"/>
    <w:p w14:paraId="201BDC6F" w14:textId="6F11ED79" w:rsidR="00070C94" w:rsidRDefault="1D5F28C3" w:rsidP="004C769A">
      <w:pPr>
        <w:rPr>
          <w:ins w:id="354" w:author="Daniel Stewart" w:date="2022-01-26T12:01:00Z"/>
        </w:rPr>
      </w:pPr>
      <w:r w:rsidRPr="3A5D7FCA">
        <w:t>Th</w:t>
      </w:r>
      <w:r w:rsidR="1D2FDB72" w:rsidRPr="3A5D7FCA">
        <w:t xml:space="preserve">ese reports have described in detail the status </w:t>
      </w:r>
      <w:ins w:id="355" w:author="Daniel Stewart" w:date="2022-01-27T12:19:00Z">
        <w:r w:rsidR="00B5332F">
          <w:t>of</w:t>
        </w:r>
      </w:ins>
      <w:del w:id="356" w:author="Daniel Stewart" w:date="2022-01-27T12:18:00Z">
        <w:r w:rsidR="1D2FDB72" w:rsidRPr="3A5D7FCA" w:rsidDel="00B5332F">
          <w:delText>of many</w:delText>
        </w:r>
      </w:del>
      <w:r w:rsidR="1D2FDB72" w:rsidRPr="3A5D7FCA">
        <w:t xml:space="preserve"> created </w:t>
      </w:r>
      <w:ins w:id="357"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358" w:author="Daniel Stewart" w:date="2022-01-27T12:19:00Z">
        <w:r w:rsidR="3AD4296D" w:rsidRPr="3A5D7FCA" w:rsidDel="00B5332F">
          <w:delText xml:space="preserve">formally </w:delText>
        </w:r>
      </w:del>
      <w:r w:rsidR="08973B25" w:rsidRPr="3A5D7FCA">
        <w:t>investigate</w:t>
      </w:r>
      <w:ins w:id="359" w:author="Daniel Stewart" w:date="2022-01-25T16:23:00Z">
        <w:r w:rsidR="00955294">
          <w:t xml:space="preserve"> the</w:t>
        </w:r>
      </w:ins>
      <w:del w:id="360" w:author="Daniel Stewart" w:date="2022-01-25T16:23:00Z">
        <w:r w:rsidR="7CB8AF42" w:rsidRPr="3A5D7FCA" w:rsidDel="00955294">
          <w:delText xml:space="preserve"> </w:delText>
        </w:r>
      </w:del>
      <w:del w:id="361" w:author="Daniel Stewart" w:date="2022-01-25T16:22:00Z">
        <w:r w:rsidR="7CB8AF42" w:rsidRPr="3A5D7FCA" w:rsidDel="00955294">
          <w:delText>the</w:delText>
        </w:r>
        <w:r w:rsidR="5165F66E" w:rsidRPr="3A5D7FCA" w:rsidDel="00955294">
          <w:delText xml:space="preserve"> </w:delText>
        </w:r>
      </w:del>
      <w:ins w:id="362"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363" w:author="Daniel Stewart" w:date="2022-01-26T11:53:00Z">
        <w:r w:rsidR="4EF4F5DC" w:rsidRPr="3A5D7FCA" w:rsidDel="006C03ED">
          <w:delText xml:space="preserve">success </w:delText>
        </w:r>
      </w:del>
      <w:ins w:id="364" w:author="Daniel Stewart" w:date="2022-01-26T11:54:00Z">
        <w:r w:rsidR="006C03ED">
          <w:t>success</w:t>
        </w:r>
      </w:ins>
      <w:ins w:id="365" w:author="Daniel Stewart" w:date="2022-01-26T12:08:00Z">
        <w:r w:rsidR="00257563">
          <w:t xml:space="preserve"> or failure</w:t>
        </w:r>
      </w:ins>
      <w:ins w:id="366" w:author="Daniel Stewart" w:date="2022-01-26T11:53:00Z">
        <w:r w:rsidR="006C03ED" w:rsidRPr="3A5D7FCA">
          <w:t xml:space="preserve"> </w:t>
        </w:r>
      </w:ins>
      <w:del w:id="367"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w:t>
      </w:r>
      <w:commentRangeStart w:id="368"/>
      <w:r w:rsidR="3B56808D" w:rsidRPr="3A5D7FCA">
        <w:t>One</w:t>
      </w:r>
      <w:commentRangeEnd w:id="368"/>
      <w:r w:rsidR="000B1C26">
        <w:rPr>
          <w:rStyle w:val="CommentReference"/>
        </w:rPr>
        <w:commentReference w:id="368"/>
      </w:r>
      <w:r w:rsidR="3B56808D" w:rsidRPr="3A5D7FCA">
        <w:t xml:space="preserve"> of the challenges to such an investigation is </w:t>
      </w:r>
      <w:r w:rsidR="3B56808D" w:rsidRPr="00161C11">
        <w:rPr>
          <w:rPrChange w:id="369"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370" w:author="Daniel Stewart" w:date="2022-01-26T11:54:00Z">
        <w:r w:rsidR="006C03ED">
          <w:t>“</w:t>
        </w:r>
      </w:ins>
      <w:r w:rsidR="3B56808D" w:rsidRPr="3A5D7FCA">
        <w:t>success</w:t>
      </w:r>
      <w:ins w:id="371" w:author="Daniel Stewart" w:date="2022-01-26T11:54:00Z">
        <w:r w:rsidR="006C03ED">
          <w:t>”</w:t>
        </w:r>
      </w:ins>
      <w:r w:rsidR="3B56808D" w:rsidRPr="3A5D7FCA">
        <w:t>,</w:t>
      </w:r>
      <w:ins w:id="372" w:author="Daniel Stewart" w:date="2022-01-26T11:54:00Z">
        <w:r w:rsidR="006C03ED">
          <w:t xml:space="preserve"> </w:t>
        </w:r>
      </w:ins>
      <w:ins w:id="373" w:author="Daniel Stewart" w:date="2022-01-26T11:55:00Z">
        <w:r w:rsidR="006C03ED">
          <w:t>as this word is imprecise</w:t>
        </w:r>
      </w:ins>
      <w:ins w:id="374" w:author="Daniel Stewart" w:date="2022-01-26T11:56:00Z">
        <w:r w:rsidR="006C03ED">
          <w:t xml:space="preserve">, often controversial in ecology, and </w:t>
        </w:r>
      </w:ins>
      <w:ins w:id="375" w:author="Daniel Stewart" w:date="2022-01-26T11:59:00Z">
        <w:r w:rsidR="00070C94">
          <w:t>the</w:t>
        </w:r>
      </w:ins>
      <w:ins w:id="376" w:author="Daniel Stewart" w:date="2022-01-26T11:57:00Z">
        <w:r w:rsidR="006C03ED">
          <w:t xml:space="preserve"> definition</w:t>
        </w:r>
      </w:ins>
      <w:ins w:id="377" w:author="Daniel Stewart" w:date="2022-01-26T12:00:00Z">
        <w:r w:rsidR="00070C94">
          <w:t xml:space="preserve"> can vary</w:t>
        </w:r>
      </w:ins>
      <w:ins w:id="378" w:author="Daniel Stewart" w:date="2022-01-26T11:57:00Z">
        <w:r w:rsidR="006C03ED">
          <w:t xml:space="preserve"> </w:t>
        </w:r>
      </w:ins>
      <w:ins w:id="379"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380" w:author="Daniel Stewart" w:date="2022-01-26T11:57:00Z">
        <w:r w:rsidR="006C03ED">
          <w:t>.</w:t>
        </w:r>
      </w:ins>
      <w:ins w:id="381" w:author="Daniel Stewart" w:date="2022-01-26T12:03:00Z">
        <w:r w:rsidR="00257563">
          <w:t xml:space="preserve"> </w:t>
        </w:r>
      </w:ins>
      <w:ins w:id="382" w:author="Daniel Stewart" w:date="2022-01-27T12:27:00Z">
        <w:r w:rsidR="00FE1470">
          <w:t>T</w:t>
        </w:r>
      </w:ins>
      <w:ins w:id="383" w:author="Daniel Stewart" w:date="2022-01-27T12:26:00Z">
        <w:r w:rsidR="00FE1470">
          <w:t xml:space="preserve">his disunity </w:t>
        </w:r>
      </w:ins>
      <w:ins w:id="384" w:author="Daniel Stewart" w:date="2022-01-27T12:29:00Z">
        <w:r w:rsidR="00FE1470">
          <w:t xml:space="preserve">is further </w:t>
        </w:r>
      </w:ins>
      <w:ins w:id="385" w:author="Daniel Stewart" w:date="2022-01-27T12:26:00Z">
        <w:r w:rsidR="00FE1470">
          <w:t xml:space="preserve">compounded by a lack of </w:t>
        </w:r>
      </w:ins>
      <w:del w:id="386" w:author="Daniel Stewart" w:date="2022-01-26T11:55:00Z">
        <w:r w:rsidR="6891F7FE" w:rsidRPr="3A5D7FCA" w:rsidDel="006C03ED">
          <w:delText xml:space="preserve"> </w:delText>
        </w:r>
      </w:del>
      <w:del w:id="387" w:author="Daniel Stewart" w:date="2022-01-26T12:00:00Z">
        <w:r w:rsidR="1F451E5B" w:rsidRPr="3A5D7FCA" w:rsidDel="00070C94">
          <w:delText>as</w:delText>
        </w:r>
      </w:del>
      <w:del w:id="388" w:author="Daniel Stewart" w:date="2022-01-26T12:04:00Z">
        <w:r w:rsidR="1F451E5B" w:rsidRPr="3A5D7FCA" w:rsidDel="00257563">
          <w:delText xml:space="preserve"> indicated by</w:delText>
        </w:r>
      </w:del>
      <w:del w:id="389"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390" w:author="Daniel Stewart" w:date="2022-01-27T12:26:00Z">
        <w:r w:rsidR="5DEA038C" w:rsidRPr="3A5D7FCA" w:rsidDel="00FE1470">
          <w:delText xml:space="preserve">variety </w:delText>
        </w:r>
      </w:del>
      <w:ins w:id="391" w:author="Daniel Stewart" w:date="2022-01-26T15:33:00Z">
        <w:r w:rsidR="00CD7041">
          <w:t xml:space="preserve">standardized </w:t>
        </w:r>
      </w:ins>
      <w:del w:id="392"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393"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394" w:author="Daniel Stewart" w:date="2022-01-26T12:08:00Z">
        <w:r w:rsidR="00D21089">
          <w:t xml:space="preserve"> </w:t>
        </w:r>
      </w:ins>
      <w:del w:id="395" w:author="Daniel Stewart" w:date="2022-01-26T12:08:00Z">
        <w:r w:rsidR="00230431" w:rsidRPr="3A5D7FCA" w:rsidDel="00D21089">
          <w:delText xml:space="preserve">wetland </w:delText>
        </w:r>
      </w:del>
      <w:r w:rsidR="00230431" w:rsidRPr="3A5D7FCA">
        <w:t>monitoring pr</w:t>
      </w:r>
      <w:ins w:id="396" w:author="Daniel Stewart" w:date="2022-01-27T12:28:00Z">
        <w:r w:rsidR="00FE1470">
          <w:t>otocols in the region, which several authors have</w:t>
        </w:r>
      </w:ins>
      <w:ins w:id="397" w:author="Daniel Stewart" w:date="2022-01-27T12:30:00Z">
        <w:r w:rsidR="00FE1470">
          <w:t xml:space="preserve"> </w:t>
        </w:r>
      </w:ins>
      <w:ins w:id="398" w:author="Daniel Stewart" w:date="2022-01-27T12:43:00Z">
        <w:r w:rsidR="000A2D8D">
          <w:t>already brought to light</w:t>
        </w:r>
      </w:ins>
      <w:del w:id="399" w:author="Daniel Stewart" w:date="2022-01-27T12:28:00Z">
        <w:r w:rsidR="00230431" w:rsidRPr="3A5D7FCA" w:rsidDel="00FE1470">
          <w:delText>ograms</w:delText>
        </w:r>
      </w:del>
      <w:ins w:id="400" w:author="Daniel Stewart" w:date="2022-01-27T12:25:00Z">
        <w:r w:rsidR="0075208F">
          <w:t xml:space="preserve"> </w:t>
        </w:r>
      </w:ins>
      <w:del w:id="401" w:author="Daniel Stewart" w:date="2022-01-27T12:25:00Z">
        <w:r w:rsidR="12E522A3" w:rsidRPr="3A5D7FCA" w:rsidDel="0075208F">
          <w:delText xml:space="preserve"> </w:delText>
        </w:r>
      </w:del>
      <w:del w:id="402" w:author="Daniel Stewart" w:date="2022-01-27T12:21:00Z">
        <w:r w:rsidR="12E522A3" w:rsidRPr="3A5D7FCA" w:rsidDel="0075208F">
          <w:delText>to date</w:delText>
        </w:r>
        <w:r w:rsidR="00895739" w:rsidDel="0075208F">
          <w:delText xml:space="preserve"> </w:delText>
        </w:r>
      </w:del>
      <w:r w:rsidR="00895739">
        <w:fldChar w:fldCharType="begin"/>
      </w:r>
      <w:r w:rsidR="00C73DCE">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403" w:author="Daniel Stewart" w:date="2022-01-26T12:02:00Z">
        <w:r w:rsidR="00070C94">
          <w:t xml:space="preserve"> For the purposes of this report, we deviate from the yes/no terms of “success” or “failure”</w:t>
        </w:r>
      </w:ins>
      <w:ins w:id="404" w:author="Daniel Stewart" w:date="2022-01-27T12:31:00Z">
        <w:r w:rsidR="000764E4">
          <w:t xml:space="preserve">, acknowledging that even “failed” sites </w:t>
        </w:r>
      </w:ins>
      <w:ins w:id="405" w:author="Daniel Stewart" w:date="2022-01-27T12:45:00Z">
        <w:r w:rsidR="000A2D8D">
          <w:t>possess</w:t>
        </w:r>
      </w:ins>
      <w:ins w:id="406" w:author="Daniel Stewart" w:date="2022-01-27T12:31:00Z">
        <w:r w:rsidR="000764E4">
          <w:t xml:space="preserve"> ecological values,</w:t>
        </w:r>
      </w:ins>
      <w:ins w:id="407" w:author="Daniel Stewart" w:date="2022-01-26T12:02:00Z">
        <w:r w:rsidR="00070C94">
          <w:t xml:space="preserve"> and instead </w:t>
        </w:r>
      </w:ins>
      <w:ins w:id="408" w:author="Daniel Stewart" w:date="2022-01-26T15:58:00Z">
        <w:r w:rsidR="00E01B21">
          <w:t xml:space="preserve">focus on </w:t>
        </w:r>
      </w:ins>
      <w:ins w:id="409" w:author="Daniel Stewart" w:date="2022-01-26T12:05:00Z">
        <w:r w:rsidR="00257563">
          <w:t>“</w:t>
        </w:r>
      </w:ins>
      <w:ins w:id="410" w:author="Daniel Stewart" w:date="2022-01-26T12:02:00Z">
        <w:r w:rsidR="00257563">
          <w:t>resilienc</w:t>
        </w:r>
      </w:ins>
      <w:ins w:id="411" w:author="Daniel Stewart" w:date="2022-01-26T12:09:00Z">
        <w:r w:rsidR="00D21089">
          <w:t>e</w:t>
        </w:r>
      </w:ins>
      <w:ins w:id="412" w:author="Daniel Stewart" w:date="2022-01-26T12:05:00Z">
        <w:r w:rsidR="00257563">
          <w:t>”</w:t>
        </w:r>
      </w:ins>
      <w:ins w:id="413" w:author="Daniel Stewart" w:date="2022-01-26T12:09:00Z">
        <w:r w:rsidR="00D21089">
          <w:t xml:space="preserve">, which we define as the ability of </w:t>
        </w:r>
      </w:ins>
      <w:ins w:id="414" w:author="Daniel Stewart" w:date="2022-01-27T12:44:00Z">
        <w:r w:rsidR="000A2D8D">
          <w:t xml:space="preserve">these projects </w:t>
        </w:r>
      </w:ins>
      <w:ins w:id="415" w:author="Daniel Stewart" w:date="2022-01-26T12:09:00Z">
        <w:r w:rsidR="00D21089">
          <w:t xml:space="preserve">to </w:t>
        </w:r>
      </w:ins>
      <w:ins w:id="416" w:author="Daniel Stewart" w:date="2022-01-26T12:20:00Z">
        <w:r w:rsidR="00C96608">
          <w:t xml:space="preserve">function and </w:t>
        </w:r>
      </w:ins>
      <w:ins w:id="417" w:author="Daniel Stewart" w:date="2022-01-26T12:09:00Z">
        <w:r w:rsidR="00D21089">
          <w:t>persist</w:t>
        </w:r>
      </w:ins>
      <w:ins w:id="418" w:author="Daniel Stewart" w:date="2022-01-27T12:44:00Z">
        <w:r w:rsidR="000A2D8D">
          <w:t xml:space="preserve"> as </w:t>
        </w:r>
      </w:ins>
      <w:ins w:id="419" w:author="Daniel Stewart" w:date="2022-01-27T13:08:00Z">
        <w:r w:rsidR="000661F2">
          <w:t xml:space="preserve">vegetated </w:t>
        </w:r>
      </w:ins>
      <w:ins w:id="420" w:author="Daniel Stewart" w:date="2022-01-27T12:44:00Z">
        <w:r w:rsidR="000A2D8D">
          <w:t>tidal marshes</w:t>
        </w:r>
      </w:ins>
      <w:ins w:id="421" w:author="Daniel Stewart" w:date="2022-01-26T12:10:00Z">
        <w:r w:rsidR="00D21089">
          <w:t xml:space="preserve"> </w:t>
        </w:r>
      </w:ins>
      <w:ins w:id="422" w:author="Daniel Stewart" w:date="2022-01-27T12:46:00Z">
        <w:r w:rsidR="000A2D8D">
          <w:t>with</w:t>
        </w:r>
      </w:ins>
      <w:ins w:id="423" w:author="Daniel Stewart" w:date="2022-01-26T12:10:00Z">
        <w:r w:rsidR="00D21089">
          <w:t>in the</w:t>
        </w:r>
      </w:ins>
      <w:ins w:id="424" w:author="Daniel Stewart" w:date="2022-01-26T15:58:00Z">
        <w:r w:rsidR="00E01B21">
          <w:t xml:space="preserve"> environmental</w:t>
        </w:r>
      </w:ins>
      <w:ins w:id="425" w:author="Daniel Stewart" w:date="2022-01-26T12:10:00Z">
        <w:r w:rsidR="00D21089">
          <w:t xml:space="preserve"> context of the FRE</w:t>
        </w:r>
      </w:ins>
      <w:ins w:id="426"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427" w:author="Daniel Stewart" w:date="2022-01-26T12:02:00Z">
        <w:r w:rsidR="00257563">
          <w:t xml:space="preserve">. </w:t>
        </w:r>
      </w:ins>
    </w:p>
    <w:p w14:paraId="6DEFBDCD" w14:textId="77777777" w:rsidR="00070C94" w:rsidRDefault="00070C94" w:rsidP="004C769A">
      <w:pPr>
        <w:rPr>
          <w:ins w:id="428" w:author="Daniel Stewart" w:date="2022-01-26T12:01:00Z"/>
        </w:rPr>
      </w:pPr>
    </w:p>
    <w:p w14:paraId="66AB6FEB" w14:textId="2D03B52C" w:rsidR="42F6C84D" w:rsidRDefault="00230431" w:rsidP="004C769A">
      <w:del w:id="429" w:author="Daniel Stewart" w:date="2022-01-26T12:05:00Z">
        <w:r w:rsidRPr="3A5D7FCA" w:rsidDel="00257563">
          <w:delText xml:space="preserve"> </w:delText>
        </w:r>
      </w:del>
      <w:del w:id="430" w:author="Daniel Stewart" w:date="2022-01-26T12:39:00Z">
        <w:r w:rsidRPr="3A5D7FCA" w:rsidDel="000E3FA6">
          <w:delText>Coverage by tidal marsh</w:delText>
        </w:r>
      </w:del>
      <w:ins w:id="431" w:author="Daniel Stewart" w:date="2022-01-26T12:39:00Z">
        <w:r w:rsidR="000E3FA6">
          <w:t>Vegetative cover</w:t>
        </w:r>
      </w:ins>
      <w:del w:id="432" w:author="Daniel Stewart" w:date="2022-01-26T12:39:00Z">
        <w:r w:rsidRPr="3A5D7FCA" w:rsidDel="000E3FA6">
          <w:delText xml:space="preserve"> vegetation</w:delText>
        </w:r>
      </w:del>
      <w:r w:rsidRPr="3A5D7FCA">
        <w:t xml:space="preserve"> is </w:t>
      </w:r>
      <w:del w:id="433" w:author="Daniel Stewart" w:date="2022-01-26T12:21:00Z">
        <w:r w:rsidRPr="3A5D7FCA" w:rsidDel="00C96608">
          <w:delText xml:space="preserve">often </w:delText>
        </w:r>
      </w:del>
      <w:ins w:id="434" w:author="Daniel Stewart" w:date="2022-01-26T12:46:00Z">
        <w:r w:rsidR="001F688F">
          <w:t xml:space="preserve">commonly </w:t>
        </w:r>
      </w:ins>
      <w:ins w:id="435" w:author="Daniel Stewart" w:date="2022-01-26T12:44:00Z">
        <w:r w:rsidR="001F688F">
          <w:t>used to evaluate</w:t>
        </w:r>
      </w:ins>
      <w:ins w:id="436" w:author="Daniel Stewart" w:date="2022-01-26T12:45:00Z">
        <w:r w:rsidR="001F688F">
          <w:t xml:space="preserve"> created tidal marshes</w:t>
        </w:r>
      </w:ins>
      <w:ins w:id="437" w:author="Daniel Stewart" w:date="2022-01-26T15:34:00Z">
        <w:r w:rsidR="00CD7041">
          <w:t>,</w:t>
        </w:r>
      </w:ins>
      <w:del w:id="438"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439" w:author="Daniel Stewart" w:date="2022-01-26T12:58:00Z">
        <w:r w:rsidR="00B73453">
          <w:t xml:space="preserve"> </w:t>
        </w:r>
      </w:ins>
      <w:del w:id="440" w:author="Daniel Stewart" w:date="2022-01-26T12:44:00Z">
        <w:r w:rsidRPr="3A5D7FCA" w:rsidDel="000E3FA6">
          <w:delText>evaluated as a surrogate for</w:delText>
        </w:r>
      </w:del>
      <w:del w:id="441" w:author="Daniel Stewart" w:date="2022-01-26T12:40:00Z">
        <w:r w:rsidRPr="3A5D7FCA" w:rsidDel="000E3FA6">
          <w:delText xml:space="preserve"> </w:delText>
        </w:r>
      </w:del>
      <w:del w:id="442" w:author="Daniel Stewart" w:date="2022-01-26T12:58:00Z">
        <w:r w:rsidRPr="3A5D7FCA" w:rsidDel="00B73453">
          <w:delText xml:space="preserve">fish habitat </w:delText>
        </w:r>
      </w:del>
      <w:del w:id="443" w:author="Daniel Stewart" w:date="2022-01-26T12:34:00Z">
        <w:r w:rsidRPr="3A5D7FCA" w:rsidDel="000048D9">
          <w:delText>quality</w:delText>
        </w:r>
      </w:del>
      <w:ins w:id="444" w:author="Daniel Stewart" w:date="2022-01-26T12:46:00Z">
        <w:r w:rsidR="001F688F">
          <w:t>and</w:t>
        </w:r>
      </w:ins>
      <w:ins w:id="445" w:author="Daniel Stewart" w:date="2022-01-26T12:34:00Z">
        <w:r w:rsidR="000048D9">
          <w:t xml:space="preserve"> </w:t>
        </w:r>
      </w:ins>
      <w:ins w:id="446" w:author="Daniel Stewart" w:date="2022-01-26T12:29:00Z">
        <w:r w:rsidR="00014E11">
          <w:t xml:space="preserve">is a </w:t>
        </w:r>
      </w:ins>
      <w:ins w:id="447" w:author="Daniel Stewart" w:date="2022-01-26T12:48:00Z">
        <w:r w:rsidR="001F688F">
          <w:t xml:space="preserve">success </w:t>
        </w:r>
      </w:ins>
      <w:ins w:id="448" w:author="Daniel Stewart" w:date="2022-01-26T12:29:00Z">
        <w:r w:rsidR="00014E11">
          <w:t xml:space="preserve">metric </w:t>
        </w:r>
      </w:ins>
      <w:ins w:id="449" w:author="Daniel Stewart" w:date="2022-01-26T13:12:00Z">
        <w:r w:rsidR="006F0481">
          <w:t xml:space="preserve">employed </w:t>
        </w:r>
      </w:ins>
      <w:ins w:id="450" w:author="Daniel Stewart" w:date="2022-01-26T12:48:00Z">
        <w:r w:rsidR="001F688F">
          <w:t xml:space="preserve">in </w:t>
        </w:r>
      </w:ins>
      <w:ins w:id="451" w:author="Daniel Stewart" w:date="2022-01-26T13:09:00Z">
        <w:r w:rsidR="00782963">
          <w:t>FRE</w:t>
        </w:r>
      </w:ins>
      <w:ins w:id="452" w:author="Daniel Stewart" w:date="2022-01-26T12:56:00Z">
        <w:r w:rsidR="00B73453">
          <w:t xml:space="preserve"> monitoring programs </w:t>
        </w:r>
      </w:ins>
      <w:r w:rsidR="001F688F">
        <w:fldChar w:fldCharType="begin"/>
      </w:r>
      <w:r w:rsidR="00CD7041">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453" w:author="Daniel Stewart" w:date="2022-01-26T12:49:00Z">
        <w:r w:rsidR="001F688F">
          <w:t>.</w:t>
        </w:r>
      </w:ins>
      <w:ins w:id="454" w:author="Daniel Stewart" w:date="2022-01-26T12:25:00Z">
        <w:r w:rsidR="007E23BC">
          <w:t xml:space="preserve"> </w:t>
        </w:r>
      </w:ins>
      <w:del w:id="455" w:author="Daniel Stewart" w:date="2022-01-26T12:21:00Z">
        <w:r w:rsidRPr="3A5D7FCA" w:rsidDel="00C96608">
          <w:delText xml:space="preserve"> in estuaries</w:delText>
        </w:r>
      </w:del>
      <w:del w:id="456" w:author="Daniel Stewart" w:date="2022-01-26T12:49:00Z">
        <w:r w:rsidRPr="3A5D7FCA" w:rsidDel="001F688F">
          <w:delText xml:space="preserve">, </w:delText>
        </w:r>
      </w:del>
      <w:ins w:id="457" w:author="Daniel Stewart" w:date="2022-01-26T12:23:00Z">
        <w:r w:rsidR="00C96608">
          <w:t>Functioning t</w:t>
        </w:r>
      </w:ins>
      <w:ins w:id="458" w:author="Daniel Stewart" w:date="2022-01-26T12:22:00Z">
        <w:r w:rsidR="00C96608">
          <w:t>idal marshes support high levels of net primary production (NPP)</w:t>
        </w:r>
      </w:ins>
      <w:ins w:id="459" w:author="Daniel Stewart" w:date="2022-01-26T12:34:00Z">
        <w:r w:rsidR="000048D9">
          <w:t xml:space="preserve">, </w:t>
        </w:r>
      </w:ins>
      <w:ins w:id="460" w:author="Daniel Stewart" w:date="2022-01-26T13:14:00Z">
        <w:r w:rsidR="006F0481">
          <w:t xml:space="preserve">that over time </w:t>
        </w:r>
      </w:ins>
      <w:ins w:id="461" w:author="Daniel Stewart" w:date="2022-01-26T13:15:00Z">
        <w:r w:rsidR="006F0481">
          <w:t>accumulates in the form of soil organic matter. This organic surface s</w:t>
        </w:r>
      </w:ins>
      <w:ins w:id="462" w:author="Daniel Stewart" w:date="2022-01-26T13:16:00Z">
        <w:r w:rsidR="006F0481">
          <w:t xml:space="preserve">oil horizon is an integral part of </w:t>
        </w:r>
        <w:r w:rsidR="00B50541">
          <w:t xml:space="preserve">the </w:t>
        </w:r>
        <w:r w:rsidR="006F0481">
          <w:t>detritus-based food web</w:t>
        </w:r>
      </w:ins>
      <w:ins w:id="463" w:author="Daniel Stewart" w:date="2022-01-26T13:17:00Z">
        <w:r w:rsidR="00B50541">
          <w:t xml:space="preserve"> of estuaries.</w:t>
        </w:r>
      </w:ins>
      <w:del w:id="464" w:author="Daniel Stewart" w:date="2022-01-26T12:19:00Z">
        <w:r w:rsidRPr="3A5D7FCA" w:rsidDel="00C96608">
          <w:delText>due to the role of w</w:delText>
        </w:r>
      </w:del>
      <w:del w:id="465" w:author="Daniel Stewart" w:date="2022-01-26T12:26:00Z">
        <w:r w:rsidRPr="3A5D7FCA" w:rsidDel="007E23BC">
          <w:delText>etland macrophytes</w:delText>
        </w:r>
      </w:del>
      <w:del w:id="466" w:author="Daniel Stewart" w:date="2022-01-26T12:27:00Z">
        <w:r w:rsidRPr="3A5D7FCA" w:rsidDel="007E23BC">
          <w:delText xml:space="preserve"> </w:delText>
        </w:r>
      </w:del>
      <w:ins w:id="467" w:author="Daniel Stewart" w:date="2022-01-26T13:18:00Z">
        <w:r w:rsidR="00B50541">
          <w:t xml:space="preserve"> F</w:t>
        </w:r>
      </w:ins>
      <w:ins w:id="468" w:author="Daniel Stewart" w:date="2022-01-26T13:06:00Z">
        <w:r w:rsidR="00782963">
          <w:t>o</w:t>
        </w:r>
      </w:ins>
      <w:ins w:id="469" w:author="Daniel Stewart" w:date="2022-01-26T13:07:00Z">
        <w:r w:rsidR="00782963">
          <w:t xml:space="preserve">r this reason, as well as </w:t>
        </w:r>
      </w:ins>
      <w:ins w:id="470" w:author="Daniel Stewart" w:date="2022-01-26T15:47:00Z">
        <w:r w:rsidR="00E01B21">
          <w:t>refuge</w:t>
        </w:r>
      </w:ins>
      <w:ins w:id="471" w:author="Daniel Stewart" w:date="2022-01-26T13:07:00Z">
        <w:r w:rsidR="00782963">
          <w:t xml:space="preserve"> offered by </w:t>
        </w:r>
      </w:ins>
      <w:ins w:id="472" w:author="Daniel Stewart" w:date="2022-01-26T13:18:00Z">
        <w:r w:rsidR="00B50541">
          <w:t>a</w:t>
        </w:r>
      </w:ins>
      <w:ins w:id="473" w:author="Daniel Stewart" w:date="2022-01-26T13:07:00Z">
        <w:r w:rsidR="00782963">
          <w:t>boveground biomass, vegetati</w:t>
        </w:r>
      </w:ins>
      <w:ins w:id="474" w:author="Daniel Stewart" w:date="2022-01-26T13:18:00Z">
        <w:r w:rsidR="00B50541">
          <w:t xml:space="preserve">ve cover </w:t>
        </w:r>
      </w:ins>
      <w:ins w:id="475" w:author="Daniel Stewart" w:date="2022-01-26T13:07:00Z">
        <w:r w:rsidR="00782963">
          <w:t xml:space="preserve">has historically been used as a proxy for </w:t>
        </w:r>
      </w:ins>
      <w:ins w:id="476" w:author="Daniel Stewart" w:date="2022-01-26T13:10:00Z">
        <w:r w:rsidR="00782963">
          <w:t xml:space="preserve">high-quality </w:t>
        </w:r>
      </w:ins>
      <w:ins w:id="477" w:author="Daniel Stewart" w:date="2022-01-26T13:07:00Z">
        <w:r w:rsidR="00782963">
          <w:t>fish habitat</w:t>
        </w:r>
      </w:ins>
      <w:ins w:id="478" w:author="Daniel Stewart" w:date="2022-01-26T13:11:00Z">
        <w:r w:rsidR="006F0481">
          <w:t xml:space="preserve"> in the region</w:t>
        </w:r>
      </w:ins>
      <w:ins w:id="479" w:author="Daniel Stewart" w:date="2022-01-26T13:08:00Z">
        <w:r w:rsidR="00782963">
          <w:t xml:space="preserve"> </w:t>
        </w:r>
      </w:ins>
      <w:r w:rsidR="00782963">
        <w:fldChar w:fldCharType="begin"/>
      </w:r>
      <w:r w:rsidR="00C92A3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480"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481" w:author="Daniel Stewart" w:date="2022-01-26T12:25:00Z">
        <w:r w:rsidR="007E23BC">
          <w:t>.</w:t>
        </w:r>
      </w:ins>
      <w:del w:id="482" w:author="Daniel Stewart" w:date="2022-01-26T12:24:00Z">
        <w:r w:rsidRPr="3A5D7FCA" w:rsidDel="007E23BC">
          <w:delText>i</w:delText>
        </w:r>
      </w:del>
      <w:del w:id="483" w:author="Daniel Stewart" w:date="2022-01-26T12:25:00Z">
        <w:r w:rsidRPr="3A5D7FCA" w:rsidDel="007E23BC">
          <w:delText xml:space="preserve">n </w:delText>
        </w:r>
      </w:del>
      <w:del w:id="484"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485" w:author="Daniel Stewart" w:date="2022-01-26T12:28:00Z">
        <w:r w:rsidR="00895739" w:rsidDel="007E23BC">
          <w:delText>.</w:delText>
        </w:r>
      </w:del>
      <w:r w:rsidR="00895739">
        <w:t xml:space="preserve"> </w:t>
      </w:r>
      <w:ins w:id="486" w:author="Daniel Stewart" w:date="2022-01-26T13:19:00Z">
        <w:r w:rsidR="00B50541">
          <w:t>In addition to</w:t>
        </w:r>
      </w:ins>
      <w:ins w:id="487" w:author="Daniel Stewart" w:date="2022-01-26T15:35:00Z">
        <w:r w:rsidR="00CD7041">
          <w:t xml:space="preserve"> </w:t>
        </w:r>
      </w:ins>
      <w:ins w:id="488" w:author="Daniel Stewart" w:date="2022-01-26T15:36:00Z">
        <w:r w:rsidR="00CD7041">
          <w:t xml:space="preserve">providing food and </w:t>
        </w:r>
      </w:ins>
      <w:ins w:id="489" w:author="Daniel Stewart" w:date="2022-01-26T15:37:00Z">
        <w:r w:rsidR="00CD7041">
          <w:t xml:space="preserve">refuge for numerous other </w:t>
        </w:r>
      </w:ins>
      <w:ins w:id="490" w:author="Daniel Stewart" w:date="2022-01-26T15:35:00Z">
        <w:r w:rsidR="00CD7041">
          <w:t>species</w:t>
        </w:r>
      </w:ins>
      <w:ins w:id="491" w:author="Daniel Stewart" w:date="2022-01-26T13:20:00Z">
        <w:r w:rsidR="00B50541">
          <w:t xml:space="preserve">, </w:t>
        </w:r>
      </w:ins>
      <w:ins w:id="492" w:author="Daniel Stewart" w:date="2022-01-26T15:36:00Z">
        <w:r w:rsidR="00CD7041">
          <w:t xml:space="preserve">tidal </w:t>
        </w:r>
      </w:ins>
      <w:ins w:id="493" w:author="Daniel Stewart" w:date="2022-01-26T13:20:00Z">
        <w:r w:rsidR="00B50541">
          <w:t xml:space="preserve">marshes provide </w:t>
        </w:r>
      </w:ins>
      <w:del w:id="494" w:author="Daniel Stewart" w:date="2022-01-26T13:19:00Z">
        <w:r w:rsidR="7C0E6D9E" w:rsidRPr="3A5D7FCA" w:rsidDel="00B50541">
          <w:delText>M</w:delText>
        </w:r>
        <w:r w:rsidRPr="3A5D7FCA" w:rsidDel="00B50541">
          <w:delText>arsh vegetation</w:delText>
        </w:r>
      </w:del>
      <w:del w:id="495" w:author="Daniel Stewart" w:date="2022-01-26T12:36:00Z">
        <w:r w:rsidR="597A4C11" w:rsidRPr="3A5D7FCA" w:rsidDel="000048D9">
          <w:delText xml:space="preserve"> also </w:delText>
        </w:r>
      </w:del>
      <w:del w:id="496" w:author="Daniel Stewart" w:date="2022-01-26T13:19:00Z">
        <w:r w:rsidR="597A4C11" w:rsidRPr="3A5D7FCA" w:rsidDel="00B50541">
          <w:delText>provides</w:delText>
        </w:r>
      </w:del>
      <w:ins w:id="497" w:author="Daniel Stewart" w:date="2022-01-26T15:35:00Z">
        <w:r w:rsidR="00CD7041">
          <w:t>a multit</w:t>
        </w:r>
      </w:ins>
      <w:ins w:id="498" w:author="Daniel Stewart" w:date="2022-01-26T15:36:00Z">
        <w:r w:rsidR="00CD7041">
          <w:t>ude of ecological</w:t>
        </w:r>
      </w:ins>
      <w:del w:id="499" w:author="Daniel Stewart" w:date="2022-01-26T15:35:00Z">
        <w:r w:rsidR="597A4C11" w:rsidRPr="3A5D7FCA" w:rsidDel="00CD7041">
          <w:delText xml:space="preserve"> other critical ecological</w:delText>
        </w:r>
      </w:del>
      <w:r w:rsidR="597A4C11" w:rsidRPr="3A5D7FCA">
        <w:t xml:space="preserve"> services</w:t>
      </w:r>
      <w:ins w:id="500" w:author="Daniel Stewart" w:date="2022-01-26T15:36:00Z">
        <w:r w:rsidR="00CD7041">
          <w:t xml:space="preserve">, </w:t>
        </w:r>
      </w:ins>
      <w:del w:id="501"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502" w:author="Daniel Stewart" w:date="2022-01-27T13:05:00Z">
        <w:r w:rsidR="000661F2">
          <w:t xml:space="preserve">and </w:t>
        </w:r>
      </w:ins>
      <w:r w:rsidR="1FF97E12" w:rsidRPr="3A5D7FCA">
        <w:t xml:space="preserve">nutrient cycling </w:t>
      </w:r>
      <w:del w:id="503" w:author="Daniel Stewart" w:date="2022-01-27T13:05:00Z">
        <w:r w:rsidR="1FF97E12" w:rsidRPr="3A5D7FCA" w:rsidDel="000661F2">
          <w:delText>and sequestration</w:delText>
        </w:r>
      </w:del>
      <w:del w:id="504"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505" w:author="Eric Balke" w:date="2022-01-12T17:00:00Z">
        <w:del w:id="506" w:author="Daniel Stewart" w:date="2022-01-26T15:37:00Z">
          <w:r w:rsidR="004C3AF3" w:rsidDel="00CD7041">
            <w:delText xml:space="preserve">food and </w:delText>
          </w:r>
        </w:del>
      </w:ins>
      <w:del w:id="507" w:author="Daniel Stewart" w:date="2022-01-26T12:50:00Z">
        <w:r w:rsidRPr="3A5D7FCA" w:rsidDel="00133CA7">
          <w:delText xml:space="preserve">habitat </w:delText>
        </w:r>
      </w:del>
      <w:del w:id="508" w:author="Daniel Stewart" w:date="2022-01-26T15:37:00Z">
        <w:r w:rsidRPr="3A5D7FCA" w:rsidDel="00CD7041">
          <w:delText xml:space="preserve">for numerous </w:delText>
        </w:r>
      </w:del>
      <w:del w:id="509" w:author="Daniel Stewart" w:date="2022-01-26T12:28:00Z">
        <w:r w:rsidRPr="3A5D7FCA" w:rsidDel="007E23BC">
          <w:delText xml:space="preserve">non-fish </w:delText>
        </w:r>
      </w:del>
      <w:del w:id="510" w:author="Daniel Stewart" w:date="2022-01-26T15:37:00Z">
        <w:r w:rsidRPr="3A5D7FCA" w:rsidDel="00CD7041">
          <w:delText>species</w:delText>
        </w:r>
      </w:del>
      <w:r w:rsidR="55279389" w:rsidRPr="3A5D7FCA">
        <w:t xml:space="preserve"> </w:t>
      </w:r>
      <w:r w:rsidR="00895739">
        <w:fldChar w:fldCharType="begin"/>
      </w:r>
      <w:r w:rsidR="00CD7041">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CD7041">
        <w:rPr>
          <w:rFonts w:ascii="Cambria Math" w:hAnsi="Cambria Math" w:cs="Cambria Math"/>
        </w:rPr>
        <w:instrText>∼</w:instrText>
      </w:r>
      <w:r w:rsidR="00CD7041">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accessed":{"date-parts":[["2021",12,3]]},"issued":{"date-parts":[["2021",12,2]]}}}],"schema":"https://github.com/citation-style-language/schema/raw/master/csl-citation.json"} </w:instrText>
      </w:r>
      <w:r w:rsidR="00895739">
        <w:fldChar w:fldCharType="separate"/>
      </w:r>
      <w:r w:rsidR="00CD7041">
        <w:rPr>
          <w:noProof/>
        </w:rPr>
        <w:t>(</w:t>
      </w:r>
      <w:ins w:id="511" w:author="Daniel Stewart" w:date="2022-01-26T15:44:00Z">
        <w:r w:rsidR="00007063">
          <w:rPr>
            <w:noProof/>
          </w:rPr>
          <w:t>e</w:t>
        </w:r>
      </w:ins>
      <w:ins w:id="512" w:author="Daniel Stewart" w:date="2022-01-26T15:46:00Z">
        <w:r w:rsidR="00007063">
          <w:rPr>
            <w:noProof/>
          </w:rPr>
          <w:t>.g</w:t>
        </w:r>
      </w:ins>
      <w:ins w:id="513" w:author="Daniel Stewart" w:date="2022-01-26T15:44:00Z">
        <w:r w:rsidR="00007063">
          <w:rPr>
            <w:noProof/>
          </w:rPr>
          <w:t>.</w:t>
        </w:r>
      </w:ins>
      <w:ins w:id="514" w:author="Daniel Stewart" w:date="2022-01-26T15:46:00Z">
        <w:r w:rsidR="00E01B21">
          <w:rPr>
            <w:noProof/>
          </w:rPr>
          <w:t>,</w:t>
        </w:r>
      </w:ins>
      <w:ins w:id="515"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516" w:author="Daniel Stewart" w:date="2022-01-25T14:28:00Z">
        <w:r w:rsidR="000E4922">
          <w:t xml:space="preserve"> </w:t>
        </w:r>
      </w:ins>
    </w:p>
    <w:p w14:paraId="3BEE8854" w14:textId="3D9EB03B" w:rsidR="42F6C84D" w:rsidRDefault="42F6C84D" w:rsidP="004C769A"/>
    <w:p w14:paraId="2F73406F" w14:textId="7B37A728" w:rsidR="00E01B21" w:rsidRDefault="005A6FFD" w:rsidP="004C769A">
      <w:pPr>
        <w:rPr>
          <w:ins w:id="517" w:author="Daniel Stewart" w:date="2022-01-27T13:17:00Z"/>
        </w:rPr>
      </w:pPr>
      <w:commentRangeStart w:id="518"/>
      <w:ins w:id="519" w:author="Daniel Stewart" w:date="2022-01-27T13:26:00Z">
        <w:r>
          <w:t>S</w:t>
        </w:r>
      </w:ins>
      <w:ins w:id="520" w:author="Daniel Stewart" w:date="2022-01-27T13:15:00Z">
        <w:r w:rsidR="00694C33">
          <w:t xml:space="preserve">pecies </w:t>
        </w:r>
      </w:ins>
      <w:ins w:id="521" w:author="Daniel Stewart" w:date="2022-01-27T13:12:00Z">
        <w:r w:rsidR="00694C33">
          <w:t xml:space="preserve">composition </w:t>
        </w:r>
      </w:ins>
      <w:ins w:id="522" w:author="Daniel Stewart" w:date="2022-01-27T13:26:00Z">
        <w:r>
          <w:t>c</w:t>
        </w:r>
      </w:ins>
      <w:ins w:id="523" w:author="Daniel Stewart" w:date="2022-01-27T13:13:00Z">
        <w:r w:rsidR="00694C33">
          <w:t xml:space="preserve">an </w:t>
        </w:r>
      </w:ins>
      <w:ins w:id="524" w:author="Daniel Stewart" w:date="2022-01-27T13:20:00Z">
        <w:r w:rsidR="00D47219">
          <w:t xml:space="preserve">greatly </w:t>
        </w:r>
      </w:ins>
      <w:ins w:id="525" w:author="Daniel Stewart" w:date="2022-01-27T15:18:00Z">
        <w:r w:rsidR="00A86C70">
          <w:t>influence</w:t>
        </w:r>
      </w:ins>
      <w:ins w:id="526" w:author="Daniel Stewart" w:date="2022-01-27T13:20:00Z">
        <w:r w:rsidR="00D47219">
          <w:t xml:space="preserve"> th</w:t>
        </w:r>
      </w:ins>
      <w:ins w:id="527" w:author="Daniel Stewart" w:date="2022-01-27T13:17:00Z">
        <w:r w:rsidR="00D47219">
          <w:t xml:space="preserve">e </w:t>
        </w:r>
      </w:ins>
      <w:ins w:id="528" w:author="Daniel Stewart" w:date="2022-01-27T13:27:00Z">
        <w:r>
          <w:t xml:space="preserve">ecological </w:t>
        </w:r>
      </w:ins>
      <w:ins w:id="529" w:author="Daniel Stewart" w:date="2022-01-27T13:13:00Z">
        <w:r w:rsidR="00694C33">
          <w:t>function</w:t>
        </w:r>
      </w:ins>
      <w:ins w:id="530" w:author="Daniel Stewart" w:date="2022-01-27T13:27:00Z">
        <w:r>
          <w:t>s</w:t>
        </w:r>
      </w:ins>
      <w:ins w:id="531" w:author="Daniel Stewart" w:date="2022-01-27T13:13:00Z">
        <w:r w:rsidR="00694C33">
          <w:t xml:space="preserve"> and</w:t>
        </w:r>
      </w:ins>
      <w:ins w:id="532" w:author="Daniel Stewart" w:date="2022-01-27T13:27:00Z">
        <w:r>
          <w:t xml:space="preserve"> services </w:t>
        </w:r>
      </w:ins>
      <w:ins w:id="533" w:author="Daniel Stewart" w:date="2022-01-27T14:14:00Z">
        <w:r w:rsidR="0080668B">
          <w:t xml:space="preserve">of </w:t>
        </w:r>
      </w:ins>
      <w:ins w:id="534" w:author="Daniel Stewart" w:date="2022-01-27T13:26:00Z">
        <w:r>
          <w:t>a plant community</w:t>
        </w:r>
      </w:ins>
      <w:ins w:id="535" w:author="Daniel Stewart" w:date="2022-01-27T15:13:00Z">
        <w:r w:rsidR="001B272C">
          <w:t xml:space="preserve"> </w:t>
        </w:r>
      </w:ins>
      <w:del w:id="536" w:author="Daniel Stewart" w:date="2022-01-27T14:14:00Z">
        <w:r w:rsidDel="0080668B">
          <w:delText xml:space="preserve"> </w:delText>
        </w:r>
      </w:del>
      <w:r>
        <w:t>(e.g.</w:t>
      </w:r>
      <w:ins w:id="537" w:author="Daniel Stewart" w:date="2022-01-27T15:49:00Z">
        <w:r w:rsidR="00155EDC">
          <w:t>,</w:t>
        </w:r>
      </w:ins>
      <w:ins w:id="538" w:author="Daniel Stewart" w:date="2022-01-27T13:30:00Z">
        <w:r w:rsidR="00F35CFF">
          <w:t xml:space="preserve"> </w:t>
        </w:r>
      </w:ins>
      <w:del w:id="539" w:author="Daniel Stewart" w:date="2022-01-27T13:30:00Z">
        <w:r w:rsidDel="00F35CFF">
          <w:delText xml:space="preserve"> </w:delText>
        </w:r>
      </w:del>
      <w:r w:rsidR="00F35CFF">
        <w:fldChar w:fldCharType="begin"/>
      </w:r>
      <w:r w:rsidR="00B5031C">
        <w:instrText xml:space="preserve"> ADDIN ZOTERO_ITEM CSL_CITATION {"citationID":"wObYb1Lf","properties":{"formattedCitation":"(Haines &amp; Hanson 1979; Jessop et al. 2015; Alldred &amp; Baines 2016; Forysinski 2019)","plainCitation":"(Haines &amp; Hanson 1979; Jessop et al. 2015; Alldred &amp; Baines 2016; Forysinski 201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540"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541" w:author="Daniel Stewart" w:date="2022-01-27T13:21:00Z">
        <w:r w:rsidR="00D47219">
          <w:t>.</w:t>
        </w:r>
      </w:ins>
      <w:ins w:id="542" w:author="Daniel Stewart" w:date="2022-01-27T15:50:00Z">
        <w:r w:rsidR="00155EDC">
          <w:t xml:space="preserve"> The abundance of invasive species is </w:t>
        </w:r>
      </w:ins>
      <w:ins w:id="543" w:author="Daniel Stewart" w:date="2022-01-27T15:51:00Z">
        <w:r w:rsidR="00155EDC">
          <w:t>regularly used to monitor site function</w:t>
        </w:r>
      </w:ins>
      <w:del w:id="544"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545" w:author="Eric Balke" w:date="2022-01-12T17:01:00Z">
        <w:del w:id="546" w:author="Daniel Stewart" w:date="2022-01-27T13:12:00Z">
          <w:r w:rsidR="004C3AF3" w:rsidDel="00694C33">
            <w:delText xml:space="preserve"> (e.g.,</w:delText>
          </w:r>
        </w:del>
      </w:ins>
      <w:del w:id="547"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548" w:author="Daniel Stewart" w:date="2022-01-26T15:48:00Z">
        <w:r w:rsidR="532E731C" w:rsidRPr="00DF37F5" w:rsidDel="00E01B21">
          <w:delText>nvasive</w:delText>
        </w:r>
      </w:del>
      <w:del w:id="549" w:author="Daniel Stewart" w:date="2022-01-27T13:17:00Z">
        <w:r w:rsidR="532E731C" w:rsidRPr="00DF37F5" w:rsidDel="00D47219">
          <w:delText xml:space="preserve"> species</w:delText>
        </w:r>
      </w:del>
      <w:ins w:id="550" w:author="Eric Balke" w:date="2022-01-12T17:01:00Z">
        <w:del w:id="551" w:author="Daniel Stewart" w:date="2022-01-27T13:12:00Z">
          <w:r w:rsidR="004C3AF3" w:rsidDel="00694C33">
            <w:delText>)</w:delText>
          </w:r>
        </w:del>
      </w:ins>
      <w:del w:id="552" w:author="Daniel Stewart" w:date="2022-01-27T13:12:00Z">
        <w:r w:rsidR="133FC7F4" w:rsidRPr="00DF37F5" w:rsidDel="00694C33">
          <w:delText>,</w:delText>
        </w:r>
      </w:del>
      <w:del w:id="553"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554" w:author="Daniel Stewart" w:date="2022-01-26T16:10:00Z">
        <w:r w:rsidR="0AEDCA66" w:rsidRPr="3A5D7FCA" w:rsidDel="00B21ED9">
          <w:delText xml:space="preserve">provisional </w:delText>
        </w:r>
      </w:del>
      <w:del w:id="555"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556" w:author="Eric Balke" w:date="2022-01-12T17:01:00Z">
        <w:del w:id="557" w:author="Daniel Stewart" w:date="2022-01-27T13:17:00Z">
          <w:r w:rsidR="004C3AF3" w:rsidDel="00D47219">
            <w:rPr>
              <w:noProof/>
            </w:rPr>
            <w:delText xml:space="preserve">.g., </w:delText>
          </w:r>
        </w:del>
      </w:ins>
      <w:del w:id="558"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559" w:author="Daniel Stewart" w:date="2022-01-27T15:51:00Z">
        <w:r w:rsidR="00155EDC">
          <w:t>,</w:t>
        </w:r>
      </w:ins>
      <w:ins w:id="560" w:author="Daniel Stewart" w:date="2022-01-27T15:13:00Z">
        <w:r w:rsidR="001B272C">
          <w:t xml:space="preserve"> as</w:t>
        </w:r>
      </w:ins>
      <w:ins w:id="561" w:author="Daniel Stewart" w:date="2022-01-26T16:09:00Z">
        <w:r w:rsidR="00B21ED9">
          <w:t xml:space="preserve"> they </w:t>
        </w:r>
      </w:ins>
      <w:ins w:id="562" w:author="Daniel Stewart" w:date="2022-01-26T16:11:00Z">
        <w:r w:rsidR="00B21ED9">
          <w:t>can</w:t>
        </w:r>
      </w:ins>
      <w:ins w:id="563" w:author="Daniel Stewart" w:date="2022-01-26T16:09:00Z">
        <w:r w:rsidR="00B21ED9">
          <w:t xml:space="preserve"> </w:t>
        </w:r>
      </w:ins>
      <w:ins w:id="564" w:author="Daniel Stewart" w:date="2022-01-26T16:10:00Z">
        <w:r w:rsidR="00B21ED9">
          <w:t xml:space="preserve">displace native </w:t>
        </w:r>
      </w:ins>
      <w:ins w:id="565" w:author="Daniel Stewart" w:date="2022-01-26T16:12:00Z">
        <w:r w:rsidR="00B21ED9">
          <w:t xml:space="preserve">flora </w:t>
        </w:r>
        <w:r w:rsidR="00580482">
          <w:t>over large</w:t>
        </w:r>
      </w:ins>
      <w:ins w:id="566" w:author="Daniel Stewart" w:date="2022-01-27T15:18:00Z">
        <w:r w:rsidR="00A86C70">
          <w:t xml:space="preserve"> areas</w:t>
        </w:r>
      </w:ins>
      <w:ins w:id="567" w:author="Daniel Stewart" w:date="2022-01-26T16:14:00Z">
        <w:r w:rsidR="00580482">
          <w:t>,</w:t>
        </w:r>
      </w:ins>
      <w:ins w:id="568" w:author="Daniel Stewart" w:date="2022-01-26T16:12:00Z">
        <w:r w:rsidR="00580482">
          <w:t xml:space="preserve"> and</w:t>
        </w:r>
      </w:ins>
      <w:ins w:id="569" w:author="Daniel Stewart" w:date="2022-01-27T13:47:00Z">
        <w:r w:rsidR="002A3458">
          <w:t xml:space="preserve"> may </w:t>
        </w:r>
      </w:ins>
      <w:ins w:id="570" w:author="Daniel Stewart" w:date="2022-01-27T15:14:00Z">
        <w:r w:rsidR="001B272C">
          <w:t xml:space="preserve">subsequently </w:t>
        </w:r>
      </w:ins>
      <w:ins w:id="571" w:author="Daniel Stewart" w:date="2022-01-27T13:45:00Z">
        <w:r w:rsidR="000D6E34">
          <w:t xml:space="preserve">alter the structure, biodiversity, </w:t>
        </w:r>
      </w:ins>
      <w:ins w:id="572" w:author="Daniel Stewart" w:date="2022-01-27T13:46:00Z">
        <w:r w:rsidR="000D6E34">
          <w:t xml:space="preserve">productivity, and food webs of wetlands </w:t>
        </w:r>
      </w:ins>
      <w:r w:rsidR="000D6E34">
        <w:fldChar w:fldCharType="begin"/>
      </w:r>
      <w:r w:rsidR="000D6E34">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573" w:author="Daniel Stewart" w:date="2022-01-27T15:14:00Z">
        <w:r w:rsidR="001B272C">
          <w:t xml:space="preserve">. </w:t>
        </w:r>
      </w:ins>
      <w:ins w:id="574" w:author="Daniel Stewart" w:date="2022-01-27T15:19:00Z">
        <w:r w:rsidR="00A86C70">
          <w:t>Though few in number, s</w:t>
        </w:r>
      </w:ins>
      <w:ins w:id="575" w:author="Daniel Stewart" w:date="2022-01-27T15:17:00Z">
        <w:r w:rsidR="00A86C70">
          <w:t xml:space="preserve">tudies </w:t>
        </w:r>
      </w:ins>
      <w:ins w:id="576" w:author="Daniel Stewart" w:date="2022-01-27T15:20:00Z">
        <w:r w:rsidR="00A86C70">
          <w:t xml:space="preserve">that have investigated </w:t>
        </w:r>
      </w:ins>
      <w:ins w:id="577" w:author="Daniel Stewart" w:date="2022-01-27T15:17:00Z">
        <w:r w:rsidR="00A86C70">
          <w:t xml:space="preserve">the </w:t>
        </w:r>
      </w:ins>
      <w:ins w:id="578" w:author="Daniel Stewart" w:date="2022-01-27T15:19:00Z">
        <w:r w:rsidR="00A86C70">
          <w:t>effects</w:t>
        </w:r>
      </w:ins>
      <w:ins w:id="579" w:author="Daniel Stewart" w:date="2022-01-27T15:17:00Z">
        <w:r w:rsidR="00A86C70">
          <w:t xml:space="preserve"> of invasive species</w:t>
        </w:r>
      </w:ins>
      <w:ins w:id="580" w:author="Daniel Stewart" w:date="2022-01-27T15:19:00Z">
        <w:r w:rsidR="00A86C70">
          <w:t xml:space="preserve"> in the FRE </w:t>
        </w:r>
      </w:ins>
      <w:ins w:id="581" w:author="Daniel Stewart" w:date="2022-01-27T15:17:00Z">
        <w:r w:rsidR="00A86C70">
          <w:t>support this</w:t>
        </w:r>
      </w:ins>
      <w:ins w:id="582" w:author="Daniel Stewart" w:date="2022-01-27T15:15:00Z">
        <w:r w:rsidR="001B272C">
          <w:t xml:space="preserve">. </w:t>
        </w:r>
      </w:ins>
      <w:del w:id="583"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584"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585" w:author="Daniel Stewart" w:date="2022-01-27T14:05:00Z">
        <w:r w:rsidR="00AB2F4A">
          <w:t>D</w:t>
        </w:r>
      </w:ins>
      <w:moveToRangeStart w:id="586" w:author="Daniel Stewart" w:date="2022-01-26T16:09:00Z" w:name="move94105764"/>
      <w:moveTo w:id="587" w:author="Daniel Stewart" w:date="2022-01-26T16:09:00Z">
        <w:del w:id="588" w:author="Daniel Stewart" w:date="2022-01-26T16:09:00Z">
          <w:r w:rsidR="00B21ED9" w:rsidRPr="3A5D7FCA" w:rsidDel="00B21ED9">
            <w:delText>d</w:delText>
          </w:r>
        </w:del>
        <w:r w:rsidR="00B21ED9" w:rsidRPr="3A5D7FCA">
          <w:t xml:space="preserve">ecomposition rates of </w:t>
        </w:r>
        <w:del w:id="589"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590" w:author="Daniel Stewart" w:date="2022-01-26T16:35:00Z">
        <w:r w:rsidR="00C42E13">
          <w:t xml:space="preserve"> are known to</w:t>
        </w:r>
      </w:ins>
      <w:moveTo w:id="591" w:author="Daniel Stewart" w:date="2022-01-26T16:09:00Z">
        <w:del w:id="592" w:author="Daniel Stewart" w:date="2022-01-26T16:35:00Z">
          <w:r w:rsidR="00B21ED9" w:rsidRPr="3A5D7FCA" w:rsidDel="00C42E13">
            <w:delText xml:space="preserve"> were</w:delText>
          </w:r>
        </w:del>
      </w:moveTo>
      <w:ins w:id="593" w:author="Daniel Stewart" w:date="2022-01-26T16:13:00Z">
        <w:r w:rsidR="00580482">
          <w:t xml:space="preserve"> be</w:t>
        </w:r>
      </w:ins>
      <w:moveTo w:id="594" w:author="Daniel Stewart" w:date="2022-01-26T16:09:00Z">
        <w:r w:rsidR="00B21ED9" w:rsidRPr="3A5D7FCA">
          <w:t xml:space="preserve"> significantly faster than native </w:t>
        </w:r>
      </w:moveTo>
      <w:ins w:id="595" w:author="Daniel Stewart" w:date="2022-01-26T16:23:00Z">
        <w:r w:rsidR="00D55B8B">
          <w:t>Lyngbye’s sedge (</w:t>
        </w:r>
      </w:ins>
      <w:moveTo w:id="596" w:author="Daniel Stewart" w:date="2022-01-26T16:09:00Z">
        <w:r w:rsidR="00B21ED9" w:rsidRPr="3A5D7FCA">
          <w:rPr>
            <w:i/>
            <w:iCs/>
          </w:rPr>
          <w:t>C</w:t>
        </w:r>
        <w:del w:id="597" w:author="Daniel Stewart" w:date="2022-01-26T16:13:00Z">
          <w:r w:rsidR="00B21ED9" w:rsidRPr="3A5D7FCA" w:rsidDel="00580482">
            <w:rPr>
              <w:i/>
              <w:iCs/>
            </w:rPr>
            <w:delText>.</w:delText>
          </w:r>
        </w:del>
      </w:moveTo>
      <w:ins w:id="598" w:author="Daniel Stewart" w:date="2022-01-26T16:13:00Z">
        <w:r w:rsidR="00580482">
          <w:rPr>
            <w:i/>
            <w:iCs/>
          </w:rPr>
          <w:t>arex</w:t>
        </w:r>
      </w:ins>
      <w:moveTo w:id="599" w:author="Daniel Stewart" w:date="2022-01-26T16:09:00Z">
        <w:r w:rsidR="00B21ED9" w:rsidRPr="3A5D7FCA">
          <w:rPr>
            <w:i/>
            <w:iCs/>
          </w:rPr>
          <w:t xml:space="preserve"> lyngbyei</w:t>
        </w:r>
      </w:moveTo>
      <w:ins w:id="600" w:author="Daniel Stewart" w:date="2022-01-27T14:19:00Z">
        <w:r w:rsidR="002F4884">
          <w:t>)</w:t>
        </w:r>
      </w:ins>
      <w:ins w:id="601" w:author="Daniel Stewart" w:date="2022-01-27T14:20:00Z">
        <w:r w:rsidR="002F4884">
          <w:t xml:space="preserve">, </w:t>
        </w:r>
      </w:ins>
      <w:moveTo w:id="602" w:author="Daniel Stewart" w:date="2022-01-26T16:09:00Z">
        <w:del w:id="603"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604" w:author="Daniel Stewart" w:date="2022-01-26T16:14:00Z">
        <w:r w:rsidR="00580482">
          <w:t xml:space="preserve"> </w:t>
        </w:r>
      </w:ins>
      <w:r w:rsidR="00580482">
        <w:fldChar w:fldCharType="begin"/>
      </w:r>
      <w:r w:rsidR="00580482">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605" w:author="Daniel Stewart" w:date="2022-01-26T16:09:00Z">
        <w:r w:rsidR="00B21ED9" w:rsidRPr="3A5D7FCA">
          <w:t>.</w:t>
        </w:r>
      </w:moveTo>
      <w:moveToRangeEnd w:id="586"/>
      <w:ins w:id="606" w:author="Daniel Stewart" w:date="2022-01-26T16:19:00Z">
        <w:r w:rsidR="00580482">
          <w:t xml:space="preserve"> </w:t>
        </w:r>
        <w:r w:rsidR="00D55B8B">
          <w:t xml:space="preserve">Non-native </w:t>
        </w:r>
      </w:ins>
      <w:ins w:id="607" w:author="Daniel Stewart" w:date="2022-01-26T16:33:00Z">
        <w:r w:rsidR="00C42E13">
          <w:t xml:space="preserve">cattail, </w:t>
        </w:r>
      </w:ins>
      <w:ins w:id="608" w:author="Daniel Stewart" w:date="2022-01-26T16:19:00Z">
        <w:r w:rsidR="00D55B8B">
          <w:t xml:space="preserve">especially </w:t>
        </w:r>
      </w:ins>
      <w:ins w:id="609" w:author="Daniel Stewart" w:date="2022-01-26T16:23:00Z">
        <w:r w:rsidR="00D55B8B">
          <w:t xml:space="preserve">hybrid </w:t>
        </w:r>
      </w:ins>
      <w:ins w:id="610" w:author="Daniel Stewart" w:date="2022-01-26T16:19:00Z">
        <w:r w:rsidR="00D55B8B">
          <w:rPr>
            <w:i/>
            <w:iCs/>
          </w:rPr>
          <w:t>Typh</w:t>
        </w:r>
      </w:ins>
      <w:ins w:id="611" w:author="Daniel Stewart" w:date="2022-01-26T16:20:00Z">
        <w:r w:rsidR="00D55B8B">
          <w:rPr>
            <w:i/>
            <w:iCs/>
          </w:rPr>
          <w:t>a</w:t>
        </w:r>
      </w:ins>
      <w:ins w:id="612" w:author="Daniel Stewart" w:date="2022-01-27T14:13:00Z">
        <w:r w:rsidR="0080668B">
          <w:rPr>
            <w:i/>
            <w:iCs/>
          </w:rPr>
          <w:t xml:space="preserve"> </w:t>
        </w:r>
        <w:r w:rsidR="0080668B" w:rsidRPr="00BE18B7">
          <w:rPr>
            <w:i/>
            <w:iCs/>
          </w:rPr>
          <w:t>×</w:t>
        </w:r>
      </w:ins>
      <w:ins w:id="613" w:author="Daniel Stewart" w:date="2022-01-26T16:20:00Z">
        <w:r w:rsidR="00D55B8B">
          <w:t xml:space="preserve"> </w:t>
        </w:r>
        <w:r w:rsidR="00D55B8B">
          <w:rPr>
            <w:i/>
            <w:iCs/>
          </w:rPr>
          <w:t>glauca</w:t>
        </w:r>
      </w:ins>
      <w:ins w:id="614" w:author="Daniel Stewart" w:date="2022-01-26T16:33:00Z">
        <w:r w:rsidR="00C42E13">
          <w:t xml:space="preserve"> </w:t>
        </w:r>
      </w:ins>
      <w:ins w:id="615" w:author="Daniel Stewart" w:date="2022-01-27T14:16:00Z">
        <w:r w:rsidR="002F4884">
          <w:t xml:space="preserve">currently </w:t>
        </w:r>
      </w:ins>
      <w:ins w:id="616" w:author="Daniel Stewart" w:date="2022-01-26T16:20:00Z">
        <w:r w:rsidR="00D55B8B">
          <w:t>occup</w:t>
        </w:r>
      </w:ins>
      <w:ins w:id="617" w:author="Daniel Stewart" w:date="2022-01-27T14:16:00Z">
        <w:r w:rsidR="002F4884">
          <w:t>ies</w:t>
        </w:r>
      </w:ins>
      <w:ins w:id="618" w:author="Daniel Stewart" w:date="2022-01-26T16:20:00Z">
        <w:r w:rsidR="00D55B8B">
          <w:t xml:space="preserve"> an estimated </w:t>
        </w:r>
      </w:ins>
      <w:ins w:id="619" w:author="Daniel Stewart" w:date="2022-01-27T15:59:00Z">
        <w:r w:rsidR="004478F5">
          <w:t>4</w:t>
        </w:r>
      </w:ins>
      <w:ins w:id="620" w:author="Daniel Stewart" w:date="2022-01-26T16:20:00Z">
        <w:r w:rsidR="00D55B8B">
          <w:t xml:space="preserve">% or </w:t>
        </w:r>
      </w:ins>
      <w:ins w:id="621" w:author="Daniel Stewart" w:date="2022-01-27T16:02:00Z">
        <w:r w:rsidR="004478F5">
          <w:t>50</w:t>
        </w:r>
      </w:ins>
      <w:ins w:id="622" w:author="Daniel Stewart" w:date="2022-01-26T16:20:00Z">
        <w:r w:rsidR="00D55B8B">
          <w:t>0,000 m</w:t>
        </w:r>
        <w:r w:rsidR="00D55B8B" w:rsidRPr="00D55B8B">
          <w:rPr>
            <w:vertAlign w:val="superscript"/>
            <w:rPrChange w:id="623" w:author="Daniel Stewart" w:date="2022-01-26T16:21:00Z">
              <w:rPr/>
            </w:rPrChange>
          </w:rPr>
          <w:t>2</w:t>
        </w:r>
      </w:ins>
      <w:ins w:id="624" w:author="Daniel Stewart" w:date="2022-01-26T16:21:00Z">
        <w:r w:rsidR="00D55B8B">
          <w:rPr>
            <w:vertAlign w:val="superscript"/>
          </w:rPr>
          <w:t xml:space="preserve"> </w:t>
        </w:r>
      </w:ins>
      <w:ins w:id="625" w:author="Daniel Stewart" w:date="2022-01-26T16:20:00Z">
        <w:r w:rsidR="00D55B8B">
          <w:t xml:space="preserve">of </w:t>
        </w:r>
        <w:r w:rsidR="00D55B8B">
          <w:lastRenderedPageBreak/>
          <w:t>tidal marsh habitats in the</w:t>
        </w:r>
      </w:ins>
      <w:ins w:id="626" w:author="Daniel Stewart" w:date="2022-01-26T16:34:00Z">
        <w:r w:rsidR="00C42E13">
          <w:t xml:space="preserve"> </w:t>
        </w:r>
      </w:ins>
      <w:ins w:id="627" w:author="Daniel Stewart" w:date="2022-01-27T14:17:00Z">
        <w:r w:rsidR="002F4884">
          <w:t>FRE</w:t>
        </w:r>
      </w:ins>
      <w:ins w:id="628" w:author="Daniel Stewart" w:date="2022-01-26T16:21:00Z">
        <w:r w:rsidR="00D55B8B">
          <w:t>, forming near monocultures</w:t>
        </w:r>
      </w:ins>
      <w:ins w:id="629" w:author="Daniel Stewart" w:date="2022-01-27T14:17:00Z">
        <w:r w:rsidR="002F4884">
          <w:t xml:space="preserve"> where established. Th</w:t>
        </w:r>
      </w:ins>
      <w:ins w:id="630" w:author="Daniel Stewart" w:date="2022-01-27T15:23:00Z">
        <w:r w:rsidR="007526A0">
          <w:t>is ongoing</w:t>
        </w:r>
      </w:ins>
      <w:ins w:id="631" w:author="Daniel Stewart" w:date="2022-01-27T14:17:00Z">
        <w:r w:rsidR="002F4884">
          <w:t xml:space="preserve"> </w:t>
        </w:r>
      </w:ins>
      <w:ins w:id="632" w:author="Daniel Stewart" w:date="2022-01-27T15:21:00Z">
        <w:r w:rsidR="007526A0">
          <w:t xml:space="preserve">cattail </w:t>
        </w:r>
      </w:ins>
      <w:ins w:id="633" w:author="Daniel Stewart" w:date="2022-01-27T15:23:00Z">
        <w:r w:rsidR="007526A0">
          <w:t xml:space="preserve">invasion </w:t>
        </w:r>
      </w:ins>
      <w:ins w:id="634" w:author="Daniel Stewart" w:date="2022-01-27T15:21:00Z">
        <w:r w:rsidR="007526A0">
          <w:t xml:space="preserve">may represent a major </w:t>
        </w:r>
      </w:ins>
      <w:ins w:id="635" w:author="Daniel Stewart" w:date="2022-01-27T15:26:00Z">
        <w:r w:rsidR="007526A0">
          <w:t>disruption</w:t>
        </w:r>
      </w:ins>
      <w:ins w:id="636" w:author="Daniel Stewart" w:date="2022-01-27T15:21:00Z">
        <w:r w:rsidR="007526A0">
          <w:t xml:space="preserve"> to biodiversity and food web interactions</w:t>
        </w:r>
      </w:ins>
      <w:ins w:id="637" w:author="Daniel Stewart" w:date="2022-01-27T15:22:00Z">
        <w:r w:rsidR="007526A0">
          <w:t xml:space="preserve"> in the FRE</w:t>
        </w:r>
      </w:ins>
      <w:ins w:id="638" w:author="Daniel Stewart" w:date="2022-01-27T15:21:00Z">
        <w:r w:rsidR="007526A0">
          <w:t xml:space="preserve">, as </w:t>
        </w:r>
      </w:ins>
      <w:ins w:id="639" w:author="Daniel Stewart" w:date="2022-01-27T15:26:00Z">
        <w:r w:rsidR="003F11E6">
          <w:t>monocultures are significan</w:t>
        </w:r>
      </w:ins>
      <w:ins w:id="640" w:author="Daniel Stewart" w:date="2022-01-27T15:27:00Z">
        <w:r w:rsidR="003F11E6">
          <w:t>tly less floristically diverse</w:t>
        </w:r>
      </w:ins>
      <w:ins w:id="641" w:author="Daniel Stewart" w:date="2022-01-27T14:18:00Z">
        <w:r w:rsidR="002F4884">
          <w:t xml:space="preserve">, and </w:t>
        </w:r>
      </w:ins>
      <w:ins w:id="642" w:author="Daniel Stewart" w:date="2022-01-27T15:27:00Z">
        <w:r w:rsidR="003F11E6">
          <w:t xml:space="preserve">contain </w:t>
        </w:r>
      </w:ins>
      <w:ins w:id="643" w:author="Daniel Stewart" w:date="2022-01-27T16:02:00Z">
        <w:r w:rsidR="004478F5">
          <w:t xml:space="preserve">fewer </w:t>
        </w:r>
      </w:ins>
      <w:del w:id="644"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645" w:author="Daniel Stewart" w:date="2022-01-26T16:32:00Z">
        <w:r w:rsidR="00C42E13">
          <w:t>chironomid</w:t>
        </w:r>
      </w:ins>
      <w:ins w:id="646" w:author="Daniel Stewart" w:date="2022-01-27T16:02:00Z">
        <w:r w:rsidR="004478F5">
          <w:t>s</w:t>
        </w:r>
      </w:ins>
      <w:ins w:id="647" w:author="Daniel Stewart" w:date="2022-01-26T16:32:00Z">
        <w:r w:rsidR="00C42E13">
          <w:t xml:space="preserve"> and </w:t>
        </w:r>
      </w:ins>
      <w:ins w:id="648" w:author="Daniel Stewart" w:date="2022-01-26T16:31:00Z">
        <w:r w:rsidR="00C42E13">
          <w:t xml:space="preserve">overall </w:t>
        </w:r>
      </w:ins>
      <w:ins w:id="649" w:author="Daniel Stewart" w:date="2022-01-26T16:28:00Z">
        <w:r w:rsidR="00ED7A5C">
          <w:t>benthic invertebrate</w:t>
        </w:r>
      </w:ins>
      <w:ins w:id="650" w:author="Daniel Stewart" w:date="2022-01-27T16:02:00Z">
        <w:r w:rsidR="004478F5">
          <w:t>s</w:t>
        </w:r>
      </w:ins>
      <w:ins w:id="651" w:author="Daniel Stewart" w:date="2022-01-26T16:29:00Z">
        <w:r w:rsidR="00ED7A5C">
          <w:t xml:space="preserve"> than nearby sedge meadows </w:t>
        </w:r>
      </w:ins>
      <w:r w:rsidR="00ED7A5C">
        <w:fldChar w:fldCharType="begin"/>
      </w:r>
      <w:r w:rsidR="007526A0">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652" w:author="Daniel Stewart" w:date="2022-01-26T16:29:00Z">
        <w:r w:rsidR="00ED7A5C">
          <w:t xml:space="preserve">.  </w:t>
        </w:r>
      </w:ins>
      <w:commentRangeEnd w:id="518"/>
      <w:ins w:id="653" w:author="Daniel Stewart" w:date="2022-01-28T08:51:00Z">
        <w:r w:rsidR="003A2E28">
          <w:rPr>
            <w:rStyle w:val="CommentReference"/>
          </w:rPr>
          <w:commentReference w:id="518"/>
        </w:r>
      </w:ins>
    </w:p>
    <w:p w14:paraId="564C8B0C" w14:textId="74873873" w:rsidR="42F6C84D" w:rsidDel="00AB2F4A" w:rsidRDefault="74CEFB4F" w:rsidP="004C769A">
      <w:pPr>
        <w:rPr>
          <w:del w:id="654" w:author="Daniel Stewart" w:date="2022-01-26T16:34:00Z"/>
        </w:rPr>
      </w:pPr>
      <w:del w:id="655"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656" w:author="Daniel Stewart" w:date="2022-01-26T16:09:00Z" w:name="move94105764"/>
      <w:moveFrom w:id="657" w:author="Daniel Stewart" w:date="2022-01-26T16:09:00Z">
        <w:del w:id="658"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656"/>
      <w:del w:id="659"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4C769A"/>
    <w:p w14:paraId="0D5BE04D" w14:textId="1E2B78FA" w:rsidR="006114FF" w:rsidRDefault="77E71623" w:rsidP="004C769A">
      <w:pPr>
        <w:rPr>
          <w:ins w:id="660" w:author="Daniel Stewart" w:date="2022-01-28T09:07:00Z"/>
        </w:rPr>
      </w:pPr>
      <w:del w:id="661" w:author="Daniel Stewart" w:date="2022-01-27T16:14:00Z">
        <w:r w:rsidRPr="00DF37F5" w:rsidDel="00C93053">
          <w:delText>Species</w:delText>
        </w:r>
      </w:del>
      <w:ins w:id="662" w:author="Daniel Stewart" w:date="2022-01-27T16:14:00Z">
        <w:r w:rsidR="00C93053">
          <w:t>Diversity</w:t>
        </w:r>
      </w:ins>
      <w:del w:id="663" w:author="Daniel Stewart" w:date="2022-01-27T16:14:00Z">
        <w:r w:rsidRPr="00DF37F5" w:rsidDel="00C93053">
          <w:delText xml:space="preserve"> </w:delText>
        </w:r>
      </w:del>
      <w:ins w:id="664" w:author="Daniel Stewart" w:date="2022-01-27T16:14:00Z">
        <w:r w:rsidR="00C93053">
          <w:t xml:space="preserve"> </w:t>
        </w:r>
      </w:ins>
      <w:del w:id="665" w:author="Daniel Stewart" w:date="2022-01-27T16:14:00Z">
        <w:r w:rsidRPr="00DF37F5" w:rsidDel="00C93053">
          <w:delText xml:space="preserve">diversity </w:delText>
        </w:r>
      </w:del>
      <w:ins w:id="666" w:author="Daniel Stewart" w:date="2022-01-27T16:10:00Z">
        <w:r w:rsidR="00C93053">
          <w:t xml:space="preserve">is </w:t>
        </w:r>
      </w:ins>
      <w:ins w:id="667" w:author="Daniel Stewart" w:date="2022-01-27T16:12:00Z">
        <w:r w:rsidR="00C93053">
          <w:t>another metric of</w:t>
        </w:r>
      </w:ins>
      <w:ins w:id="668" w:author="Daniel Stewart" w:date="2022-01-27T16:13:00Z">
        <w:r w:rsidR="00C93053">
          <w:t xml:space="preserve"> composition that may offer insights into the resilience and functioning of a tidal marsh</w:t>
        </w:r>
      </w:ins>
      <w:ins w:id="669"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670" w:author="Daniel Stewart" w:date="2022-01-27T16:13:00Z">
        <w:r w:rsidR="00C93053">
          <w:t xml:space="preserve">. </w:t>
        </w:r>
      </w:ins>
      <w:ins w:id="671" w:author="Daniel Stewart" w:date="2022-01-27T16:14:00Z">
        <w:r w:rsidR="00C93053">
          <w:t xml:space="preserve">Diverse </w:t>
        </w:r>
      </w:ins>
      <w:ins w:id="672" w:author="Daniel Stewart" w:date="2022-01-28T09:01:00Z">
        <w:r w:rsidR="002E43B9">
          <w:t xml:space="preserve">plant </w:t>
        </w:r>
      </w:ins>
      <w:ins w:id="673" w:author="Daniel Stewart" w:date="2022-01-27T16:14:00Z">
        <w:r w:rsidR="00C93053">
          <w:t xml:space="preserve">communities </w:t>
        </w:r>
      </w:ins>
      <w:ins w:id="674" w:author="Daniel Stewart" w:date="2022-01-27T16:15:00Z">
        <w:r w:rsidR="00A40339">
          <w:t xml:space="preserve">have been shown to </w:t>
        </w:r>
      </w:ins>
      <w:ins w:id="675" w:author="Daniel Stewart" w:date="2022-01-27T16:16:00Z">
        <w:r w:rsidR="00A40339">
          <w:t xml:space="preserve">be more </w:t>
        </w:r>
      </w:ins>
      <w:ins w:id="676" w:author="Daniel Stewart" w:date="2022-01-27T16:15:00Z">
        <w:r w:rsidR="00A40339">
          <w:t>temporally stable</w:t>
        </w:r>
      </w:ins>
      <w:ins w:id="677" w:author="Daniel Stewart" w:date="2022-01-28T09:08:00Z">
        <w:r w:rsidR="006114FF">
          <w:t xml:space="preserve">, </w:t>
        </w:r>
      </w:ins>
      <w:ins w:id="678" w:author="Daniel Stewart" w:date="2022-01-28T09:13:00Z">
        <w:r w:rsidR="00E4753F">
          <w:t xml:space="preserve">higher functioning, </w:t>
        </w:r>
      </w:ins>
      <w:ins w:id="679" w:author="Daniel Stewart" w:date="2022-01-28T09:09:00Z">
        <w:r w:rsidR="006114FF">
          <w:t xml:space="preserve">and potentially more resilient to environmental change than less diverse ones </w:t>
        </w:r>
      </w:ins>
      <w:r w:rsidR="006114FF">
        <w:fldChar w:fldCharType="begin"/>
      </w:r>
      <w:r w:rsidR="006114F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680" w:author="Daniel Stewart" w:date="2022-01-28T09:31:00Z">
        <w:r w:rsidR="006D4115">
          <w:t>, but not necessarily an increase in services</w:t>
        </w:r>
      </w:ins>
      <w:ins w:id="681"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682" w:author="Daniel Stewart" w:date="2022-01-28T09:32:00Z">
        <w:r w:rsidR="006D4115" w:rsidDel="006D4115">
          <w:delText>j</w:delText>
        </w:r>
      </w:del>
      <w:ins w:id="683" w:author="Daniel Stewart" w:date="2022-01-28T09:31:00Z">
        <w:r w:rsidR="006D4115">
          <w:t xml:space="preserve">. </w:t>
        </w:r>
      </w:ins>
      <w:moveToRangeStart w:id="684" w:author="Daniel Stewart" w:date="2022-01-28T09:12:00Z" w:name="move94253565"/>
      <w:moveTo w:id="685"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684"/>
      <w:ins w:id="686" w:author="Daniel Stewart" w:date="2022-01-28T09:13:00Z">
        <w:r w:rsidR="00E4753F">
          <w:t xml:space="preserve"> </w:t>
        </w:r>
      </w:ins>
      <w:ins w:id="687" w:author="Daniel Stewart" w:date="2022-01-28T09:21:00Z">
        <w:r w:rsidR="0058385A">
          <w:t xml:space="preserve">How these ecological concepts translate to the </w:t>
        </w:r>
      </w:ins>
      <w:ins w:id="688" w:author="Daniel Stewart" w:date="2022-01-28T09:24:00Z">
        <w:r w:rsidR="0058385A">
          <w:t>delta front</w:t>
        </w:r>
      </w:ins>
      <w:ins w:id="689" w:author="Daniel Stewart" w:date="2022-01-28T09:30:00Z">
        <w:r w:rsidR="00AD65E3">
          <w:t>,</w:t>
        </w:r>
      </w:ins>
      <w:ins w:id="690" w:author="Daniel Stewart" w:date="2022-01-28T09:24:00Z">
        <w:r w:rsidR="0058385A">
          <w:t xml:space="preserve"> </w:t>
        </w:r>
      </w:ins>
      <w:ins w:id="691" w:author="Daniel Stewart" w:date="2022-01-28T09:23:00Z">
        <w:r w:rsidR="0058385A">
          <w:t>where salt and inundation stress are highest</w:t>
        </w:r>
      </w:ins>
      <w:ins w:id="692" w:author="Daniel Stewart" w:date="2022-01-28T09:30:00Z">
        <w:r w:rsidR="00AD65E3">
          <w:t xml:space="preserve"> </w:t>
        </w:r>
      </w:ins>
      <w:ins w:id="693" w:author="Daniel Stewart" w:date="2022-01-28T09:23:00Z">
        <w:r w:rsidR="0058385A">
          <w:t>and only a small number of</w:t>
        </w:r>
      </w:ins>
      <w:ins w:id="694" w:author="Daniel Stewart" w:date="2022-01-28T09:24:00Z">
        <w:r w:rsidR="0058385A">
          <w:t xml:space="preserve"> species can exist</w:t>
        </w:r>
      </w:ins>
      <w:ins w:id="695" w:author="Daniel Stewart" w:date="2022-01-28T09:30:00Z">
        <w:r w:rsidR="00AD65E3">
          <w:t>, is uncertain.</w:t>
        </w:r>
      </w:ins>
      <w:ins w:id="696" w:author="Daniel Stewart" w:date="2022-01-28T09:24:00Z">
        <w:r w:rsidR="0058385A">
          <w:t xml:space="preserve"> </w:t>
        </w:r>
      </w:ins>
      <w:ins w:id="697" w:author="Daniel Stewart" w:date="2022-01-28T09:27:00Z">
        <w:r w:rsidR="00AD65E3">
          <w:t>However,</w:t>
        </w:r>
      </w:ins>
      <w:ins w:id="698" w:author="Daniel Stewart" w:date="2022-01-28T09:24:00Z">
        <w:r w:rsidR="0058385A">
          <w:t xml:space="preserve"> for the remai</w:t>
        </w:r>
      </w:ins>
      <w:ins w:id="699" w:author="Daniel Stewart" w:date="2022-01-28T09:25:00Z">
        <w:r w:rsidR="0058385A">
          <w:t>nder of the estuary,</w:t>
        </w:r>
      </w:ins>
      <w:ins w:id="700" w:author="Daniel Stewart" w:date="2022-01-28T09:16:00Z">
        <w:r w:rsidR="00E4753F" w:rsidRPr="3A5D7FCA">
          <w:t xml:space="preserve"> it is likely that </w:t>
        </w:r>
      </w:ins>
      <w:ins w:id="701" w:author="Daniel Stewart" w:date="2022-01-28T09:25:00Z">
        <w:r w:rsidR="0058385A">
          <w:t xml:space="preserve">richness plays a role in the value, function, and </w:t>
        </w:r>
      </w:ins>
      <w:ins w:id="702" w:author="Daniel Stewart" w:date="2022-01-28T09:16:00Z">
        <w:r w:rsidR="00E4753F" w:rsidRPr="3A5D7FCA">
          <w:t>long-term resilience of created marsh communities.</w:t>
        </w:r>
      </w:ins>
    </w:p>
    <w:p w14:paraId="489B6F0A" w14:textId="1E1E48BF" w:rsidR="00152B2D" w:rsidDel="000E3FA6" w:rsidRDefault="00A40339" w:rsidP="004C769A">
      <w:pPr>
        <w:rPr>
          <w:del w:id="703" w:author="Daniel Stewart" w:date="2022-01-26T12:39:00Z"/>
        </w:rPr>
      </w:pPr>
      <w:del w:id="704"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705" w:author="Daniel Stewart" w:date="2022-01-27T16:10:00Z">
        <w:r w:rsidR="77E71623" w:rsidRPr="00DF37F5" w:rsidDel="00C93053">
          <w:delText>is</w:delText>
        </w:r>
        <w:r w:rsidR="77E71623" w:rsidRPr="3A5D7FCA" w:rsidDel="00C93053">
          <w:delText xml:space="preserve"> a</w:delText>
        </w:r>
      </w:del>
      <w:del w:id="706" w:author="Daniel Stewart" w:date="2022-01-27T16:06:00Z">
        <w:r w:rsidR="77E71623" w:rsidRPr="3A5D7FCA" w:rsidDel="005A7852">
          <w:delText>nother</w:delText>
        </w:r>
      </w:del>
      <w:del w:id="707"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708" w:author="Daniel Stewart" w:date="2022-01-27T16:09:00Z">
        <w:r w:rsidR="77E71623" w:rsidRPr="3A5D7FCA" w:rsidDel="005A7852">
          <w:delText>health</w:delText>
        </w:r>
        <w:r w:rsidR="2809CCD6" w:rsidRPr="3A5D7FCA" w:rsidDel="005A7852">
          <w:delText xml:space="preserve"> and </w:delText>
        </w:r>
        <w:commentRangeStart w:id="709"/>
        <w:commentRangeStart w:id="710"/>
        <w:commentRangeStart w:id="711"/>
        <w:r w:rsidR="2809CCD6" w:rsidRPr="3A5D7FCA" w:rsidDel="005A7852">
          <w:delText>resilience</w:delText>
        </w:r>
        <w:commentRangeEnd w:id="709"/>
        <w:r w:rsidR="008B4BC2" w:rsidDel="005A7852">
          <w:rPr>
            <w:rStyle w:val="CommentReference"/>
          </w:rPr>
          <w:commentReference w:id="709"/>
        </w:r>
        <w:commentRangeEnd w:id="710"/>
        <w:r w:rsidR="00061FD3" w:rsidDel="005A7852">
          <w:rPr>
            <w:rStyle w:val="CommentReference"/>
          </w:rPr>
          <w:commentReference w:id="710"/>
        </w:r>
        <w:commentRangeEnd w:id="711"/>
        <w:r w:rsidR="005F6945" w:rsidDel="005A7852">
          <w:rPr>
            <w:rStyle w:val="CommentReference"/>
          </w:rPr>
          <w:commentReference w:id="711"/>
        </w:r>
      </w:del>
      <w:del w:id="712"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713"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714" w:author="Daniel Stewart" w:date="2022-01-27T16:18:00Z">
        <w:r w:rsidR="26F9B856" w:rsidRPr="3A5D7FCA" w:rsidDel="00A40339">
          <w:delText xml:space="preserve">, but </w:delText>
        </w:r>
        <w:r w:rsidR="096B6A0C" w:rsidRPr="3A5D7FCA" w:rsidDel="00A40339">
          <w:delText xml:space="preserve"> r</w:delText>
        </w:r>
      </w:del>
      <w:del w:id="715"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716"/>
        <w:r w:rsidR="78A2BF4C" w:rsidRPr="3A5D7FCA" w:rsidDel="002C63DF">
          <w:delText xml:space="preserve">stabilizing effect on any </w:delText>
        </w:r>
        <w:r w:rsidR="40C87E32" w:rsidRPr="3A5D7FCA" w:rsidDel="002C63DF">
          <w:delText xml:space="preserve">individual species </w:delText>
        </w:r>
        <w:commentRangeEnd w:id="716"/>
        <w:r w:rsidR="00E413B5" w:rsidDel="002C63DF">
          <w:rPr>
            <w:rStyle w:val="CommentReference"/>
          </w:rPr>
          <w:commentReference w:id="716"/>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717" w:author="Daniel Stewart" w:date="2022-01-28T09:12:00Z" w:name="move94253565"/>
      <w:moveFrom w:id="718" w:author="Daniel Stewart" w:date="2022-01-28T09:12:00Z">
        <w:del w:id="719"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717"/>
      <w:del w:id="720"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4C769A"/>
    <w:p w14:paraId="137AB60A" w14:textId="2CBAEE59" w:rsidR="00EE508D" w:rsidRDefault="683AE3B8" w:rsidP="00EE508D">
      <w:pPr>
        <w:rPr>
          <w:ins w:id="721" w:author="Daniel Stewart" w:date="2022-01-28T12:58:00Z"/>
        </w:rPr>
      </w:pPr>
      <w:r w:rsidRPr="43C0CAC4">
        <w:t xml:space="preserve">A second obstacle to investigating the mechanisms behind the </w:t>
      </w:r>
      <w:ins w:id="722" w:author="Daniel Stewart" w:date="2022-01-28T09:51:00Z">
        <w:r w:rsidR="00C227C9">
          <w:t xml:space="preserve">resilience of </w:t>
        </w:r>
      </w:ins>
      <w:del w:id="723"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724"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725" w:author="Daniel Stewart" w:date="2022-01-28T09:58:00Z">
        <w:r w:rsidR="00EE3CD3">
          <w:t xml:space="preserve"> measures </w:t>
        </w:r>
      </w:ins>
      <w:del w:id="726"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727" w:author="Daniel Stewart" w:date="2022-01-28T09:48:00Z">
        <w:r w:rsidR="7739CDBD" w:rsidRPr="43C0CAC4" w:rsidDel="00C227C9">
          <w:delText xml:space="preserve"> </w:delText>
        </w:r>
      </w:del>
      <w:ins w:id="728" w:author="Daniel Stewart" w:date="2022-01-28T09:48:00Z">
        <w:r w:rsidR="00C227C9">
          <w:t xml:space="preserve"> embayments</w:t>
        </w:r>
      </w:ins>
      <w:del w:id="729" w:author="Daniel Stewart" w:date="2022-01-28T09:48:00Z">
        <w:r w:rsidR="7739CDBD" w:rsidRPr="43C0CAC4" w:rsidDel="00C227C9">
          <w:delText>excavated inland basins</w:delText>
        </w:r>
      </w:del>
      <w:r w:rsidR="7739CDBD" w:rsidRPr="43C0CAC4">
        <w:t xml:space="preserve">, </w:t>
      </w:r>
      <w:r w:rsidR="31EE8A1A" w:rsidRPr="43C0CAC4">
        <w:t xml:space="preserve">each </w:t>
      </w:r>
      <w:ins w:id="730" w:author="Eric Balke" w:date="2022-01-12T17:19:00Z">
        <w:del w:id="731" w:author="Daniel Stewart" w:date="2022-01-28T09:49:00Z">
          <w:r w:rsidR="005F6945" w:rsidDel="00C227C9">
            <w:delText xml:space="preserve">of which </w:delText>
          </w:r>
        </w:del>
        <w:r w:rsidR="005F6945">
          <w:t>differ</w:t>
        </w:r>
      </w:ins>
      <w:ins w:id="732" w:author="Daniel Stewart" w:date="2022-01-28T09:49:00Z">
        <w:r w:rsidR="00C227C9">
          <w:t>ing</w:t>
        </w:r>
      </w:ins>
      <w:ins w:id="733" w:author="Eric Balke" w:date="2022-01-12T17:19:00Z">
        <w:del w:id="734" w:author="Daniel Stewart" w:date="2022-01-28T09:49:00Z">
          <w:r w:rsidR="005F6945" w:rsidDel="00C227C9">
            <w:delText>s</w:delText>
          </w:r>
        </w:del>
      </w:ins>
      <w:del w:id="735" w:author="Eric Balke" w:date="2022-01-12T17:19:00Z">
        <w:r w:rsidR="7739CDBD" w:rsidRPr="43C0CAC4" w:rsidDel="005F6945">
          <w:delText>differing</w:delText>
        </w:r>
      </w:del>
      <w:r w:rsidR="7739CDBD" w:rsidRPr="43C0CAC4">
        <w:t xml:space="preserve"> in size, shape, elevation, age</w:t>
      </w:r>
      <w:del w:id="736" w:author="Daniel Stewart" w:date="2022-01-28T09:59:00Z">
        <w:r w:rsidR="7739CDBD" w:rsidRPr="43C0CAC4" w:rsidDel="007B4F45">
          <w:delText xml:space="preserve">, </w:delText>
        </w:r>
      </w:del>
      <w:ins w:id="737" w:author="Daniel Stewart" w:date="2022-01-28T09:57:00Z">
        <w:r w:rsidR="00EE3CD3">
          <w:t xml:space="preserve">, </w:t>
        </w:r>
      </w:ins>
      <w:ins w:id="738"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739" w:author="Daniel Stewart" w:date="2022-01-28T12:49:00Z">
        <w:r w:rsidR="007704CF">
          <w:t>Each site also occurs in a unique environmental context,</w:t>
        </w:r>
      </w:ins>
      <w:del w:id="740"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741" w:author="Daniel Stewart" w:date="2022-01-28T12:25:00Z">
        <w:r w:rsidR="02797936" w:rsidRPr="43C0CAC4" w:rsidDel="00695DAB">
          <w:delText xml:space="preserve">is </w:delText>
        </w:r>
      </w:del>
      <w:del w:id="742" w:author="Daniel Stewart" w:date="2022-01-28T10:05:00Z">
        <w:r w:rsidR="004F024D" w:rsidDel="006118B4">
          <w:delText>different</w:delText>
        </w:r>
      </w:del>
      <w:del w:id="743" w:author="Daniel Stewart" w:date="2022-01-28T12:49:00Z">
        <w:r w:rsidR="22196CDB" w:rsidRPr="43C0CAC4" w:rsidDel="007704CF">
          <w:delText xml:space="preserve">, </w:delText>
        </w:r>
        <w:r w:rsidR="50767787" w:rsidRPr="43C0CAC4" w:rsidDel="007704CF">
          <w:delText xml:space="preserve">each </w:delText>
        </w:r>
      </w:del>
      <w:ins w:id="744"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745"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746" w:author="Daniel Stewart" w:date="2022-01-28T12:25:00Z">
        <w:r w:rsidR="00695DAB">
          <w:t>debris accumulation</w:t>
        </w:r>
      </w:ins>
      <w:del w:id="747"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748" w:author="Daniel Stewart" w:date="2022-01-28T12:57:00Z">
        <w:r w:rsidR="00EE508D">
          <w:t>vary based on location in the estuary, and elevation</w:t>
        </w:r>
      </w:ins>
      <w:del w:id="749" w:author="Daniel Stewart" w:date="2022-01-28T12:57:00Z">
        <w:r w:rsidR="78303054" w:rsidRPr="43C0CAC4" w:rsidDel="00EE508D">
          <w:delText>vary based</w:delText>
        </w:r>
        <w:r w:rsidR="22196CDB" w:rsidRPr="43C0CAC4" w:rsidDel="00EE508D">
          <w:delText xml:space="preserve"> on</w:delText>
        </w:r>
      </w:del>
      <w:ins w:id="750" w:author="Daniel Stewart" w:date="2022-01-28T12:56:00Z">
        <w:r w:rsidR="00EE508D">
          <w:t>.</w:t>
        </w:r>
        <w:r w:rsidR="00EE508D" w:rsidRPr="00EE508D">
          <w:t xml:space="preserve"> </w:t>
        </w:r>
        <w:r w:rsidR="00EE508D">
          <w:t xml:space="preserve">The </w:t>
        </w:r>
      </w:ins>
      <w:ins w:id="751" w:author="Daniel Stewart" w:date="2022-01-28T12:57:00Z">
        <w:r w:rsidR="00EE508D">
          <w:t>regulatory</w:t>
        </w:r>
      </w:ins>
      <w:ins w:id="752" w:author="Daniel Stewart" w:date="2022-01-28T12:56:00Z">
        <w:r w:rsidR="00EE508D">
          <w:t xml:space="preserve"> environment of each project is also </w:t>
        </w:r>
      </w:ins>
      <w:proofErr w:type="gramStart"/>
      <w:ins w:id="753" w:author="Daniel Stewart" w:date="2022-01-28T13:00:00Z">
        <w:r w:rsidR="00EE508D">
          <w:t>unique, and</w:t>
        </w:r>
      </w:ins>
      <w:proofErr w:type="gramEnd"/>
      <w:ins w:id="754" w:author="Daniel Stewart" w:date="2022-01-28T12:56:00Z">
        <w:r w:rsidR="00EE508D">
          <w:t xml:space="preserve"> </w:t>
        </w:r>
      </w:ins>
      <w:ins w:id="755" w:author="Daniel Stewart" w:date="2022-01-28T12:58:00Z">
        <w:r w:rsidR="00EE508D">
          <w:t>based upon measure</w:t>
        </w:r>
      </w:ins>
      <w:ins w:id="756" w:author="Daniel Stewart" w:date="2022-01-28T13:09:00Z">
        <w:r w:rsidR="00674F4B">
          <w:t xml:space="preserve">s </w:t>
        </w:r>
      </w:ins>
      <w:ins w:id="757" w:author="Daniel Stewart" w:date="2022-01-28T13:10:00Z">
        <w:r w:rsidR="00674F4B">
          <w:t>committed</w:t>
        </w:r>
      </w:ins>
      <w:ins w:id="758" w:author="Daniel Stewart" w:date="2022-01-28T13:09:00Z">
        <w:r w:rsidR="00674F4B">
          <w:t xml:space="preserve"> to by </w:t>
        </w:r>
      </w:ins>
      <w:ins w:id="759" w:author="Daniel Stewart" w:date="2022-01-28T13:10:00Z">
        <w:r w:rsidR="00674F4B">
          <w:t>proponents</w:t>
        </w:r>
      </w:ins>
      <w:ins w:id="760" w:author="Daniel Stewart" w:date="2022-01-28T13:09:00Z">
        <w:r w:rsidR="00674F4B">
          <w:t xml:space="preserve"> </w:t>
        </w:r>
      </w:ins>
      <w:ins w:id="761" w:author="Daniel Stewart" w:date="2022-01-28T12:58:00Z">
        <w:r w:rsidR="00EE508D">
          <w:t xml:space="preserve">in </w:t>
        </w:r>
      </w:ins>
      <w:ins w:id="762" w:author="Daniel Stewart" w:date="2022-01-28T13:12:00Z">
        <w:r w:rsidR="00674F4B">
          <w:t xml:space="preserve">their </w:t>
        </w:r>
      </w:ins>
      <w:ins w:id="763" w:author="Daniel Stewart" w:date="2022-01-28T13:13:00Z">
        <w:r w:rsidR="00674F4B">
          <w:t xml:space="preserve">respective </w:t>
        </w:r>
      </w:ins>
      <w:ins w:id="764" w:author="Daniel Stewart" w:date="2022-01-28T12:58:00Z">
        <w:r w:rsidR="00EE508D" w:rsidRPr="00EE508D">
          <w:rPr>
            <w:i/>
            <w:iCs/>
            <w:rPrChange w:id="765" w:author="Daniel Stewart" w:date="2022-01-28T13:01:00Z">
              <w:rPr/>
            </w:rPrChange>
          </w:rPr>
          <w:t>Fisheries Act</w:t>
        </w:r>
        <w:r w:rsidR="00EE508D">
          <w:t xml:space="preserve"> Authorization applications</w:t>
        </w:r>
      </w:ins>
      <w:ins w:id="766" w:author="Daniel Stewart" w:date="2022-01-28T13:10:00Z">
        <w:r w:rsidR="00674F4B">
          <w:t xml:space="preserve">. These measures </w:t>
        </w:r>
      </w:ins>
      <w:ins w:id="767" w:author="Daniel Stewart" w:date="2022-01-28T12:59:00Z">
        <w:r w:rsidR="00EE508D">
          <w:t xml:space="preserve">were </w:t>
        </w:r>
      </w:ins>
      <w:ins w:id="768" w:author="Daniel Stewart" w:date="2022-01-28T13:10:00Z">
        <w:r w:rsidR="00674F4B">
          <w:t xml:space="preserve">then </w:t>
        </w:r>
      </w:ins>
      <w:ins w:id="769" w:author="Daniel Stewart" w:date="2022-01-28T12:59:00Z">
        <w:r w:rsidR="00EE508D">
          <w:t>accepted and later approved by Fisheries and Oceans Canada (DFO)</w:t>
        </w:r>
      </w:ins>
      <w:ins w:id="770" w:author="Daniel Stewart" w:date="2022-01-28T13:01:00Z">
        <w:r w:rsidR="00EE508D">
          <w:t xml:space="preserve"> </w:t>
        </w:r>
      </w:ins>
      <w:ins w:id="771" w:author="Daniel Stewart" w:date="2022-01-28T12:59:00Z">
        <w:r w:rsidR="00EE508D">
          <w:t>after a determined monitoring period.</w:t>
        </w:r>
      </w:ins>
      <w:ins w:id="772" w:author="Daniel Stewart" w:date="2022-01-28T13:10:00Z">
        <w:r w:rsidR="00674F4B">
          <w:t xml:space="preserve"> </w:t>
        </w:r>
      </w:ins>
      <w:ins w:id="773" w:author="Daniel Stewart" w:date="2022-01-28T13:11:00Z">
        <w:r w:rsidR="00674F4B">
          <w:t xml:space="preserve">In general these measures have </w:t>
        </w:r>
      </w:ins>
      <w:ins w:id="774" w:author="Daniel Stewart" w:date="2022-01-28T13:08:00Z">
        <w:r w:rsidR="00C6148D">
          <w:t xml:space="preserve">become more robust over time, </w:t>
        </w:r>
        <w:r w:rsidR="00674F4B">
          <w:t xml:space="preserve">which has contributed </w:t>
        </w:r>
      </w:ins>
      <w:ins w:id="775" w:author="Daniel Stewart" w:date="2022-01-28T13:09:00Z">
        <w:r w:rsidR="00674F4B">
          <w:t xml:space="preserve">to the success of many </w:t>
        </w:r>
      </w:ins>
      <w:ins w:id="776" w:author="Daniel Stewart" w:date="2022-01-28T13:33:00Z">
        <w:r w:rsidR="00C92A3F">
          <w:t xml:space="preserve">more </w:t>
        </w:r>
      </w:ins>
      <w:ins w:id="777" w:author="Daniel Stewart" w:date="2022-01-28T13:34:00Z">
        <w:r w:rsidR="00C92A3F">
          <w:t xml:space="preserve">recent </w:t>
        </w:r>
      </w:ins>
      <w:ins w:id="778" w:author="Daniel Stewart" w:date="2022-01-28T13:09:00Z">
        <w:r w:rsidR="00674F4B">
          <w:t>projects</w:t>
        </w:r>
      </w:ins>
      <w:ins w:id="779" w:author="Daniel Stewart" w:date="2022-01-28T13:11:00Z">
        <w:r w:rsidR="00674F4B">
          <w:t xml:space="preserve"> </w:t>
        </w:r>
      </w:ins>
      <w:r w:rsidR="00674F4B">
        <w:fldChar w:fldCharType="begin"/>
      </w:r>
      <w:r w:rsidR="00C92A3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780" w:author="Daniel Stewart" w:date="2022-01-28T13:11:00Z">
        <w:r w:rsidR="00674F4B" w:rsidDel="00674F4B">
          <w:delText>a</w:delText>
        </w:r>
      </w:del>
      <w:ins w:id="781" w:author="Daniel Stewart" w:date="2022-01-28T13:09:00Z">
        <w:r w:rsidR="00674F4B">
          <w:t>.</w:t>
        </w:r>
      </w:ins>
      <w:ins w:id="782" w:author="Daniel Stewart" w:date="2022-01-28T13:06:00Z">
        <w:r w:rsidR="00C6148D">
          <w:t xml:space="preserve"> </w:t>
        </w:r>
      </w:ins>
      <w:del w:id="783"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4C769A">
      <w:pPr>
        <w:rPr>
          <w:del w:id="784" w:author="Daniel Stewart" w:date="2022-01-28T13:00:00Z"/>
        </w:rPr>
      </w:pPr>
      <w:del w:id="785" w:author="Daniel Stewart" w:date="2022-01-28T12:59:00Z">
        <w:r w:rsidRPr="43C0CAC4" w:rsidDel="00EE508D">
          <w:delText xml:space="preserve"> </w:delText>
        </w:r>
      </w:del>
      <w:del w:id="786" w:author="Daniel Stewart" w:date="2022-01-28T13:00:00Z">
        <w:r w:rsidRPr="43C0CAC4" w:rsidDel="00EE508D">
          <w:delText>location in the</w:delText>
        </w:r>
      </w:del>
      <w:del w:id="787" w:author="Daniel Stewart" w:date="2022-01-28T12:50:00Z">
        <w:r w:rsidRPr="43C0CAC4" w:rsidDel="007704CF">
          <w:delText xml:space="preserve"> </w:delText>
        </w:r>
        <w:commentRangeStart w:id="788"/>
        <w:r w:rsidRPr="43C0CAC4" w:rsidDel="007704CF">
          <w:delText>FRE</w:delText>
        </w:r>
        <w:commentRangeEnd w:id="788"/>
        <w:r w:rsidR="00217937" w:rsidDel="007704CF">
          <w:rPr>
            <w:rStyle w:val="CommentReference"/>
          </w:rPr>
          <w:commentReference w:id="788"/>
        </w:r>
      </w:del>
      <w:del w:id="789" w:author="Daniel Stewart" w:date="2022-01-28T13:00:00Z">
        <w:r w:rsidRPr="43C0CAC4" w:rsidDel="00EE508D">
          <w:delText>.</w:delText>
        </w:r>
        <w:r w:rsidR="00006D78" w:rsidDel="00EE508D">
          <w:delText xml:space="preserve"> </w:delText>
        </w:r>
      </w:del>
    </w:p>
    <w:p w14:paraId="4DAB4D30" w14:textId="77777777" w:rsidR="00393EDB" w:rsidRDefault="00393EDB" w:rsidP="004C769A"/>
    <w:p w14:paraId="5290CFFF" w14:textId="295F1CC6"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790" w:author="Daniel Stewart" w:date="2022-01-28T10:06:00Z">
        <w:r w:rsidR="006118B4">
          <w:t xml:space="preserve">This is motivated by a </w:t>
        </w:r>
      </w:ins>
      <w:ins w:id="791" w:author="Daniel Stewart" w:date="2022-01-28T10:07:00Z">
        <w:r w:rsidR="006118B4">
          <w:t xml:space="preserve">recent </w:t>
        </w:r>
      </w:ins>
      <w:ins w:id="792" w:author="Daniel Stewart" w:date="2022-01-28T10:06:00Z">
        <w:r w:rsidR="006118B4">
          <w:t>surge of inter</w:t>
        </w:r>
      </w:ins>
      <w:ins w:id="793" w:author="Daniel Stewart" w:date="2022-01-28T10:07:00Z">
        <w:r w:rsidR="006118B4">
          <w:t xml:space="preserve">est among stakeholders in the estuary to build new </w:t>
        </w:r>
      </w:ins>
      <w:ins w:id="794" w:author="Daniel Stewart" w:date="2022-01-28T10:10:00Z">
        <w:r w:rsidR="006118B4">
          <w:t>habitats and</w:t>
        </w:r>
      </w:ins>
      <w:ins w:id="795" w:author="Daniel Stewart" w:date="2022-01-28T10:07:00Z">
        <w:r w:rsidR="006118B4">
          <w:t xml:space="preserve"> enhance</w:t>
        </w:r>
      </w:ins>
      <w:ins w:id="796" w:author="Daniel Stewart" w:date="2022-01-28T10:08:00Z">
        <w:r w:rsidR="006118B4">
          <w:t xml:space="preserve"> </w:t>
        </w:r>
      </w:ins>
      <w:ins w:id="797" w:author="Daniel Stewart" w:date="2022-01-28T13:36:00Z">
        <w:r w:rsidR="00C92A3F">
          <w:t xml:space="preserve">past </w:t>
        </w:r>
      </w:ins>
      <w:ins w:id="798" w:author="Daniel Stewart" w:date="2022-01-28T10:07:00Z">
        <w:r w:rsidR="006118B4">
          <w:t xml:space="preserve">projects. </w:t>
        </w:r>
      </w:ins>
      <w:ins w:id="799" w:author="Daniel Stewart" w:date="2022-01-28T10:08:00Z">
        <w:r w:rsidR="006118B4">
          <w:t>Examples of such initiatives include</w:t>
        </w:r>
      </w:ins>
      <w:ins w:id="800" w:author="Daniel Stewart" w:date="2022-01-28T10:10:00Z">
        <w:r w:rsidR="00C947B9">
          <w:t xml:space="preserve"> an upcoming</w:t>
        </w:r>
      </w:ins>
      <w:ins w:id="801" w:author="Daniel Stewart" w:date="2022-01-28T10:08:00Z">
        <w:r w:rsidR="006118B4">
          <w:t xml:space="preserve"> </w:t>
        </w:r>
      </w:ins>
      <w:ins w:id="802" w:author="Daniel Stewart" w:date="2022-01-28T10:09:00Z">
        <w:r w:rsidR="006118B4">
          <w:t xml:space="preserve">large-scale </w:t>
        </w:r>
      </w:ins>
      <w:ins w:id="803" w:author="Daniel Stewart" w:date="2022-01-28T10:10:00Z">
        <w:r w:rsidR="006118B4">
          <w:t xml:space="preserve">dike breach </w:t>
        </w:r>
      </w:ins>
      <w:ins w:id="804" w:author="Daniel Stewart" w:date="2022-01-28T10:08:00Z">
        <w:r w:rsidR="006118B4">
          <w:t>in the Alaksen Wildlife Area</w:t>
        </w:r>
      </w:ins>
      <w:ins w:id="805" w:author="Daniel Stewart" w:date="2022-01-28T10:09:00Z">
        <w:r w:rsidR="006118B4">
          <w:t xml:space="preserve"> </w:t>
        </w:r>
      </w:ins>
      <w:ins w:id="806" w:author="Daniel Stewart" w:date="2022-01-28T10:13:00Z">
        <w:r w:rsidR="00C947B9">
          <w:t>(Ducks Unlimited Canada)</w:t>
        </w:r>
      </w:ins>
      <w:ins w:id="807" w:author="Daniel Stewart" w:date="2022-01-28T10:08:00Z">
        <w:r w:rsidR="006118B4">
          <w:t>,</w:t>
        </w:r>
      </w:ins>
      <w:ins w:id="808" w:author="Daniel Stewart" w:date="2022-01-28T10:12:00Z">
        <w:r w:rsidR="00C947B9">
          <w:t xml:space="preserve"> tidal marsh creation </w:t>
        </w:r>
      </w:ins>
      <w:ins w:id="809" w:author="Daniel Stewart" w:date="2022-01-28T10:15:00Z">
        <w:r w:rsidR="00560231">
          <w:t xml:space="preserve">with the upcoming </w:t>
        </w:r>
      </w:ins>
      <w:ins w:id="810" w:author="Daniel Stewart" w:date="2022-01-28T10:12:00Z">
        <w:r w:rsidR="00C947B9">
          <w:t xml:space="preserve">Iona Wastewater Treatment Plant </w:t>
        </w:r>
      </w:ins>
      <w:ins w:id="811" w:author="Daniel Stewart" w:date="2022-01-28T13:36:00Z">
        <w:r w:rsidR="00C92A3F">
          <w:t>u</w:t>
        </w:r>
      </w:ins>
      <w:ins w:id="812" w:author="Daniel Stewart" w:date="2022-01-28T10:12:00Z">
        <w:r w:rsidR="00C947B9">
          <w:t>pgrades (Metro Van</w:t>
        </w:r>
      </w:ins>
      <w:ins w:id="813" w:author="Daniel Stewart" w:date="2022-01-28T10:13:00Z">
        <w:r w:rsidR="00C947B9">
          <w:t>couver Regional District), and priori</w:t>
        </w:r>
      </w:ins>
      <w:ins w:id="814" w:author="Daniel Stewart" w:date="2022-01-28T10:14:00Z">
        <w:r w:rsidR="00C947B9">
          <w:t xml:space="preserve">tisation planning for </w:t>
        </w:r>
      </w:ins>
      <w:ins w:id="815" w:author="Daniel Stewart" w:date="2022-01-28T13:37:00Z">
        <w:r w:rsidR="00C92A3F">
          <w:t>the enhancement of past</w:t>
        </w:r>
      </w:ins>
      <w:ins w:id="816" w:author="Daniel Stewart" w:date="2022-01-28T10:14:00Z">
        <w:r w:rsidR="00C947B9">
          <w:t xml:space="preserve"> projects (Fisheries and Oceans Canada, Ducks Unlimited Canada).</w:t>
        </w:r>
      </w:ins>
      <w:ins w:id="817"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Pr="00704BAF" w:rsidRDefault="1058571F" w:rsidP="0011244C">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11244C">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77DC3B8D" w:rsidR="1058571F" w:rsidRPr="002C63DF" w:rsidRDefault="1058571F" w:rsidP="0011244C">
      <w:pPr>
        <w:pStyle w:val="ListParagraph"/>
        <w:numPr>
          <w:ilvl w:val="0"/>
          <w:numId w:val="46"/>
        </w:numPr>
        <w:rPr>
          <w:ins w:id="818" w:author="Daniel Stewart" w:date="2022-01-27T16:35:00Z"/>
          <w:rFonts w:eastAsiaTheme="minorEastAsia"/>
          <w:rPrChange w:id="819" w:author="Daniel Stewart" w:date="2022-01-27T16:35:00Z">
            <w:rPr>
              <w:ins w:id="820" w:author="Daniel Stewart" w:date="2022-01-27T16:35:00Z"/>
            </w:rPr>
          </w:rPrChange>
        </w:rPr>
      </w:pPr>
      <w:r w:rsidRPr="005B1331">
        <w:t xml:space="preserve">What factors are associated with plant community diversity in both </w:t>
      </w:r>
      <w:r w:rsidR="00393EDB">
        <w:t xml:space="preserve">created </w:t>
      </w:r>
      <w:r w:rsidRPr="005B1331">
        <w:t>and natural tidal marshes?</w:t>
      </w:r>
    </w:p>
    <w:p w14:paraId="56E58ABB" w14:textId="04C49273" w:rsidR="002C63DF" w:rsidRPr="00C947B9" w:rsidDel="00C947B9" w:rsidRDefault="002C63DF">
      <w:pPr>
        <w:rPr>
          <w:del w:id="821" w:author="Daniel Stewart" w:date="2022-01-28T10:15:00Z"/>
          <w:rFonts w:eastAsiaTheme="minorEastAsia"/>
        </w:rPr>
        <w:pPrChange w:id="822" w:author="Daniel Stewart" w:date="2022-01-27T16:35:00Z">
          <w:pPr>
            <w:pStyle w:val="ListParagraph"/>
            <w:numPr>
              <w:numId w:val="46"/>
            </w:numPr>
            <w:ind w:hanging="360"/>
          </w:pPr>
        </w:pPrChange>
      </w:pP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008D9B07" w:rsidR="7D8B3343" w:rsidRPr="00E14013" w:rsidRDefault="00530F1C" w:rsidP="004C769A">
      <w:r>
        <w:rPr>
          <w:noProof/>
          <w:lang w:val="en-US"/>
        </w:rPr>
        <w:drawing>
          <wp:anchor distT="0" distB="0" distL="114300" distR="114300" simplePos="0" relativeHeight="251658240" behindDoc="0" locked="0" layoutInCell="1" allowOverlap="1" wp14:anchorId="7BDA164D" wp14:editId="2719BC57">
            <wp:simplePos x="0" y="0"/>
            <wp:positionH relativeFrom="margin">
              <wp:posOffset>12700</wp:posOffset>
            </wp:positionH>
            <wp:positionV relativeFrom="paragraph">
              <wp:posOffset>1711325</wp:posOffset>
            </wp:positionV>
            <wp:extent cx="5685790" cy="4022090"/>
            <wp:effectExtent l="12700" t="12700" r="16510" b="1651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5790" cy="40220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1" behindDoc="0" locked="0" layoutInCell="1" allowOverlap="1" wp14:anchorId="645CCAB6" wp14:editId="194DBE32">
                <wp:simplePos x="0" y="0"/>
                <wp:positionH relativeFrom="margin">
                  <wp:posOffset>12065</wp:posOffset>
                </wp:positionH>
                <wp:positionV relativeFrom="paragraph">
                  <wp:posOffset>5753897</wp:posOffset>
                </wp:positionV>
                <wp:extent cx="5731510" cy="439420"/>
                <wp:effectExtent l="0" t="0" r="0" b="5080"/>
                <wp:wrapTopAndBottom/>
                <wp:docPr id="2" name="Text Box 2"/>
                <wp:cNvGraphicFramePr/>
                <a:graphic xmlns:a="http://schemas.openxmlformats.org/drawingml/2006/main">
                  <a:graphicData uri="http://schemas.microsoft.com/office/word/2010/wordprocessingShape">
                    <wps:wsp>
                      <wps:cNvSpPr txBox="1"/>
                      <wps:spPr>
                        <a:xfrm>
                          <a:off x="0" y="0"/>
                          <a:ext cx="5731510" cy="439420"/>
                        </a:xfrm>
                        <a:prstGeom prst="rect">
                          <a:avLst/>
                        </a:prstGeom>
                        <a:solidFill>
                          <a:prstClr val="white"/>
                        </a:solidFill>
                        <a:ln>
                          <a:noFill/>
                        </a:ln>
                      </wps:spPr>
                      <wps:txbx>
                        <w:txbxContent>
                          <w:p w14:paraId="46C50607" w14:textId="6CC1854B" w:rsidR="008D47CF" w:rsidRPr="00D06AD2" w:rsidRDefault="008D47CF" w:rsidP="00530F1C">
                            <w:pPr>
                              <w:pStyle w:val="Caption"/>
                              <w:keepLines/>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w:t>
                            </w:r>
                            <w:ins w:id="823" w:author="Daniel Stewart" w:date="2022-02-04T16:11:00Z">
                              <w:r w:rsidR="001121BD">
                                <w:t>6</w:t>
                              </w:r>
                            </w:ins>
                            <w:del w:id="824"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95pt;margin-top:453.05pt;width:451.3pt;height:34.6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" stroked="f">
                <v:textbox inset="0,0,0,0">
                  <w:txbxContent>
                    <w:p w14:paraId="46C50607" w14:textId="6CC1854B" w:rsidR="008D47CF" w:rsidRPr="00D06AD2" w:rsidRDefault="008D47CF" w:rsidP="00530F1C">
                      <w:pPr>
                        <w:pStyle w:val="Caption"/>
                        <w:keepLines/>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w:t>
                      </w:r>
                      <w:ins w:id="825" w:author="Daniel Stewart" w:date="2022-02-04T16:11:00Z">
                        <w:r w:rsidR="001121BD">
                          <w:t>6</w:t>
                        </w:r>
                      </w:ins>
                      <w:del w:id="826"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sidR="7ADD73C8" w:rsidRPr="43C0CAC4">
        <w:t>T</w:t>
      </w:r>
      <w:r w:rsidR="6E7A245C" w:rsidRPr="00E14013">
        <w:t xml:space="preserve">his </w:t>
      </w:r>
      <w:r w:rsidR="00393EDB">
        <w:t xml:space="preserve">study </w:t>
      </w:r>
      <w:ins w:id="827" w:author="Daniel Stewart" w:date="2022-01-28T13:40:00Z">
        <w:r w:rsidR="00E43387">
          <w:t xml:space="preserve">includes </w:t>
        </w:r>
      </w:ins>
      <w:ins w:id="828" w:author="Daniel Stewart" w:date="2022-01-28T13:50:00Z">
        <w:r w:rsidR="00AA0C27">
          <w:t xml:space="preserve">data from </w:t>
        </w:r>
      </w:ins>
      <w:del w:id="829" w:author="Daniel Stewart" w:date="2022-01-28T13:39:00Z">
        <w:r w:rsidR="6E7A245C" w:rsidRPr="00915CFF" w:rsidDel="00E43387">
          <w:delText xml:space="preserve">assessed </w:delText>
        </w:r>
      </w:del>
      <w:r w:rsidR="3B180358" w:rsidRPr="0011244C">
        <w:t>7</w:t>
      </w:r>
      <w:ins w:id="830" w:author="Daniel Stewart" w:date="2022-02-04T16:10:00Z">
        <w:r w:rsidR="001121BD">
          <w:t>8</w:t>
        </w:r>
      </w:ins>
      <w:del w:id="831"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 xml:space="preserve">projects </w:t>
      </w:r>
      <w:del w:id="832"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833" w:author="Daniel Stewart" w:date="2022-01-28T13:41:00Z">
        <w:r w:rsidR="6E7A245C" w:rsidRPr="00003545" w:rsidDel="00E43387">
          <w:delText xml:space="preserve"> natural</w:delText>
        </w:r>
      </w:del>
      <w:r w:rsidR="6E7A245C" w:rsidRPr="00003545">
        <w:t xml:space="preserve"> reference marshes </w:t>
      </w:r>
      <w:ins w:id="834" w:author="Daniel Stewart" w:date="2022-01-28T13:50:00Z">
        <w:r w:rsidR="00AA0C27">
          <w:t xml:space="preserve">located </w:t>
        </w:r>
      </w:ins>
      <w:r w:rsidR="55008814" w:rsidRPr="00003545">
        <w:t xml:space="preserve">in the Fraser River Estuary, </w:t>
      </w:r>
      <w:ins w:id="835"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836" w:author="Daniel Stewart" w:date="2022-01-28T13:40:00Z">
        <w:r w:rsidR="00E43387">
          <w:t xml:space="preserve">Among these are </w:t>
        </w:r>
      </w:ins>
      <w:del w:id="837"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838"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839"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840"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841" w:author="Daniel Stewart" w:date="2022-01-28T13:51:00Z">
        <w:r w:rsidR="00AA0C27">
          <w:t>data</w:t>
        </w:r>
      </w:ins>
      <w:del w:id="842" w:author="Daniel Stewart" w:date="2022-01-28T13:51:00Z">
        <w:r w:rsidR="6E7A245C" w:rsidRPr="00003545" w:rsidDel="00AA0C27">
          <w:delText>work</w:delText>
        </w:r>
      </w:del>
      <w:r w:rsidR="6E7A245C" w:rsidRPr="00003545">
        <w:t xml:space="preserve"> we </w:t>
      </w:r>
      <w:ins w:id="843"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844" w:author="Daniel Stewart" w:date="2022-02-04T16:10:00Z">
        <w:r w:rsidR="001121BD">
          <w:t>7</w:t>
        </w:r>
      </w:ins>
      <w:del w:id="845" w:author="Daniel Stewart" w:date="2022-02-04T16:10:00Z">
        <w:r w:rsidR="5093A5A4" w:rsidRPr="00003545" w:rsidDel="001121BD">
          <w:delText>8</w:delText>
        </w:r>
      </w:del>
      <w:r w:rsidR="6E7A245C" w:rsidRPr="00003545">
        <w:t xml:space="preserve"> </w:t>
      </w:r>
      <w:del w:id="846"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847"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848" w:author="Daniel Stewart" w:date="2022-01-28T13:41:00Z">
        <w:r w:rsidR="00E43387">
          <w:t xml:space="preserve">. </w:t>
        </w:r>
      </w:ins>
      <w:ins w:id="849" w:author="Daniel Stewart" w:date="2022-01-28T14:07:00Z">
        <w:r w:rsidR="00C54801">
          <w:t>Wetland r</w:t>
        </w:r>
      </w:ins>
      <w:ins w:id="850" w:author="Daniel Stewart" w:date="2022-01-28T13:52:00Z">
        <w:r w:rsidR="00AA0C27">
          <w:t xml:space="preserve">eference sites may vary </w:t>
        </w:r>
      </w:ins>
      <w:ins w:id="851" w:author="Daniel Stewart" w:date="2022-01-28T14:12:00Z">
        <w:r w:rsidR="00141B43">
          <w:t xml:space="preserve"> selection criteria </w:t>
        </w:r>
      </w:ins>
      <w:ins w:id="852" w:author="Daniel Stewart" w:date="2022-01-28T13:52:00Z">
        <w:r w:rsidR="00AA0C27">
          <w:t xml:space="preserve">depending on </w:t>
        </w:r>
      </w:ins>
      <w:ins w:id="853" w:author="Daniel Stewart" w:date="2022-01-28T13:54:00Z">
        <w:r w:rsidR="00AA0C27">
          <w:t xml:space="preserve">study </w:t>
        </w:r>
      </w:ins>
      <w:ins w:id="854" w:author="Daniel Stewart" w:date="2022-01-28T13:52:00Z">
        <w:r w:rsidR="00AA0C27">
          <w:t>objectives</w:t>
        </w:r>
      </w:ins>
      <w:ins w:id="855"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856" w:author="Daniel Stewart" w:date="2022-01-28T13:52:00Z">
        <w:r w:rsidR="00AA0C27">
          <w:t xml:space="preserve">, </w:t>
        </w:r>
      </w:ins>
      <w:ins w:id="857" w:author="Daniel Stewart" w:date="2022-01-28T13:54:00Z">
        <w:r w:rsidR="00AA0C27">
          <w:t>and</w:t>
        </w:r>
      </w:ins>
      <w:ins w:id="858" w:author="Daniel Stewart" w:date="2022-01-28T13:41:00Z">
        <w:r w:rsidR="00E43387">
          <w:t xml:space="preserve"> </w:t>
        </w:r>
      </w:ins>
      <w:ins w:id="859" w:author="Daniel Stewart" w:date="2022-01-28T14:07:00Z">
        <w:r w:rsidR="00C54801">
          <w:t xml:space="preserve">for </w:t>
        </w:r>
      </w:ins>
      <w:ins w:id="860" w:author="Daniel Stewart" w:date="2022-01-28T13:41:00Z">
        <w:r w:rsidR="00E43387">
          <w:t>t</w:t>
        </w:r>
      </w:ins>
      <w:ins w:id="861" w:author="Daniel Stewart" w:date="2022-01-28T13:42:00Z">
        <w:r w:rsidR="00E43387">
          <w:t>he purposes of this report</w:t>
        </w:r>
      </w:ins>
      <w:ins w:id="862" w:author="Daniel Stewart" w:date="2022-01-28T13:52:00Z">
        <w:r w:rsidR="00AA0C27">
          <w:t xml:space="preserve"> we define</w:t>
        </w:r>
      </w:ins>
      <w:ins w:id="863" w:author="Daniel Stewart" w:date="2022-01-28T13:42:00Z">
        <w:r w:rsidR="00E43387">
          <w:t xml:space="preserve"> reference sites </w:t>
        </w:r>
      </w:ins>
      <w:ins w:id="864" w:author="Daniel Stewart" w:date="2022-01-28T13:44:00Z">
        <w:r w:rsidR="00BD2DF1">
          <w:t xml:space="preserve">as tidal marshes that </w:t>
        </w:r>
      </w:ins>
      <w:ins w:id="865" w:author="Daniel Stewart" w:date="2022-01-28T14:07:00Z">
        <w:r w:rsidR="00C54801">
          <w:t xml:space="preserve">to our knowledge </w:t>
        </w:r>
      </w:ins>
      <w:ins w:id="866" w:author="Daniel Stewart" w:date="2022-01-28T13:44:00Z">
        <w:r w:rsidR="00BD2DF1">
          <w:t xml:space="preserve">were not </w:t>
        </w:r>
      </w:ins>
      <w:ins w:id="867" w:author="Daniel Stewart" w:date="2022-01-28T14:08:00Z">
        <w:r w:rsidR="00C54801">
          <w:t>significantly disrupted</w:t>
        </w:r>
      </w:ins>
      <w:ins w:id="868" w:author="Daniel Stewart" w:date="2022-01-28T13:44:00Z">
        <w:r w:rsidR="00BD2DF1">
          <w:t xml:space="preserve"> </w:t>
        </w:r>
      </w:ins>
      <w:ins w:id="869" w:author="Daniel Stewart" w:date="2022-01-28T13:45:00Z">
        <w:r w:rsidR="00BD2DF1">
          <w:t>by human activity</w:t>
        </w:r>
        <w:r w:rsidR="00BD2DF1">
          <w:rPr>
            <w:lang w:val="en-US"/>
          </w:rPr>
          <w:t xml:space="preserve"> </w:t>
        </w:r>
      </w:ins>
      <w:ins w:id="870" w:author="Daniel Stewart" w:date="2022-01-28T13:53:00Z">
        <w:r w:rsidR="00AA0C27">
          <w:rPr>
            <w:lang w:val="en-US"/>
          </w:rPr>
          <w:t>in recent decades</w:t>
        </w:r>
      </w:ins>
      <w:ins w:id="871" w:author="Daniel Stewart" w:date="2022-01-28T14:08:00Z">
        <w:r w:rsidR="00C54801">
          <w:rPr>
            <w:lang w:val="en-US"/>
          </w:rPr>
          <w:t xml:space="preserve">, and </w:t>
        </w:r>
      </w:ins>
      <w:ins w:id="872" w:author="Daniel Stewart" w:date="2022-01-28T14:09:00Z">
        <w:r w:rsidR="00C54801">
          <w:rPr>
            <w:lang w:val="en-US"/>
          </w:rPr>
          <w:t xml:space="preserve">were </w:t>
        </w:r>
      </w:ins>
      <w:ins w:id="873" w:author="Daniel Stewart" w:date="2022-01-28T14:08:00Z">
        <w:r w:rsidR="00C54801">
          <w:rPr>
            <w:lang w:val="en-US"/>
          </w:rPr>
          <w:t xml:space="preserve">not </w:t>
        </w:r>
        <w:r w:rsidR="00C54801">
          <w:t xml:space="preserve">constructed </w:t>
        </w:r>
      </w:ins>
      <w:ins w:id="874" w:author="Daniel Stewart" w:date="2022-01-28T13:45:00Z">
        <w:r w:rsidR="00BD2DF1">
          <w:rPr>
            <w:lang w:val="en-US"/>
          </w:rPr>
          <w:t>(</w:t>
        </w:r>
      </w:ins>
      <w:del w:id="875" w:author="Daniel Stewart" w:date="2022-01-28T13:44:00Z">
        <w:r w:rsidR="00A200F2" w:rsidDel="00BD2DF1">
          <w:delText xml:space="preserve"> </w:delText>
        </w:r>
      </w:del>
      <w:del w:id="876"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877" w:author="Daniel Stewart" w:date="2022-01-28T14:09:00Z">
        <w:r w:rsidR="00C54801">
          <w:t>.</w:t>
        </w:r>
      </w:ins>
      <w:del w:id="878"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879"/>
        <w:r w:rsidR="3E250B2C" w:rsidRPr="00E14013" w:rsidDel="00C54801">
          <w:delText>analyses</w:delText>
        </w:r>
        <w:commentRangeEnd w:id="879"/>
        <w:r w:rsidR="004C3AF3" w:rsidDel="00C54801">
          <w:rPr>
            <w:rStyle w:val="CommentReference"/>
          </w:rPr>
          <w:commentReference w:id="879"/>
        </w:r>
        <w:r w:rsidR="6EFAFEDB" w:rsidRPr="00E14013" w:rsidDel="00C54801">
          <w:delText>.</w:delText>
        </w:r>
      </w:del>
      <w:r w:rsidR="426731B3" w:rsidRPr="00E14013">
        <w:t xml:space="preserve"> </w:t>
      </w:r>
    </w:p>
    <w:p w14:paraId="53A24CD6" w14:textId="53BFD97A" w:rsidR="00150116" w:rsidRDefault="6B6F9FB7" w:rsidP="004C769A">
      <w:pPr>
        <w:rPr>
          <w:ins w:id="880"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881" w:author="Eric Balke" w:date="2022-01-12T17:26:00Z">
        <w:r w:rsidR="00F22BDB">
          <w:t>,</w:t>
        </w:r>
      </w:ins>
      <w:r w:rsidR="009D051B">
        <w:t xml:space="preserve"> </w:t>
      </w:r>
      <w:r w:rsidR="0073137B">
        <w:t xml:space="preserve">though </w:t>
      </w:r>
      <w:ins w:id="882"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883" w:author="Daniel Stewart" w:date="2022-01-28T14:15:00Z">
        <w:r w:rsidR="52C6F895" w:rsidRPr="43C0CAC4" w:rsidDel="00141B43">
          <w:delText>, sample size was reduced</w:delText>
        </w:r>
      </w:del>
      <w:r w:rsidR="52C6F895" w:rsidRPr="43C0CAC4">
        <w:t>.</w:t>
      </w:r>
      <w:ins w:id="884" w:author="Daniel Stewart" w:date="2022-01-28T14:13:00Z">
        <w:r w:rsidR="00141B43">
          <w:t xml:space="preserve"> </w:t>
        </w:r>
      </w:ins>
      <w:del w:id="885"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886"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w:t>
      </w:r>
      <w:r w:rsidR="00E54C71">
        <w:lastRenderedPageBreak/>
        <w:t xml:space="preserve">cases where foliar cover of species overlapped significantly. </w:t>
      </w:r>
      <w:ins w:id="887" w:author="Daniel Stewart" w:date="2022-01-28T14:18:00Z">
        <w:r w:rsidR="001A240B">
          <w:t>Each species was then classified into one of four origin classes: native</w:t>
        </w:r>
      </w:ins>
      <w:ins w:id="888" w:author="Daniel Stewart" w:date="2022-01-28T14:19:00Z">
        <w:r w:rsidR="001A240B">
          <w:t xml:space="preserve">, </w:t>
        </w:r>
      </w:ins>
      <w:ins w:id="889" w:author="Daniel Stewart" w:date="2022-01-28T14:21:00Z">
        <w:r w:rsidR="001A240B">
          <w:t xml:space="preserve">introduced </w:t>
        </w:r>
      </w:ins>
      <w:ins w:id="890" w:author="Daniel Stewart" w:date="2022-01-28T14:19:00Z">
        <w:r w:rsidR="001A240B">
          <w:t xml:space="preserve">(invasive), </w:t>
        </w:r>
      </w:ins>
      <w:ins w:id="891" w:author="Daniel Stewart" w:date="2022-01-28T14:21:00Z">
        <w:r w:rsidR="001A240B">
          <w:t xml:space="preserve">introduced </w:t>
        </w:r>
      </w:ins>
      <w:ins w:id="892" w:author="Daniel Stewart" w:date="2022-01-28T14:19:00Z">
        <w:r w:rsidR="001A240B">
          <w:t xml:space="preserve">(non-invasive), and unknown. </w:t>
        </w:r>
      </w:ins>
      <w:del w:id="893"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894" w:author="Daniel Stewart" w:date="2022-01-28T14:19:00Z">
        <w:r w:rsidR="0E2BF21A" w:rsidRPr="43C0CAC4" w:rsidDel="001A240B">
          <w:delText>each</w:delText>
        </w:r>
        <w:r w:rsidR="0FB38521" w:rsidRPr="43C0CAC4" w:rsidDel="001A240B">
          <w:delText xml:space="preserve"> species (</w:delText>
        </w:r>
      </w:del>
      <w:ins w:id="895" w:author="Eric Balke" w:date="2022-01-12T17:26:00Z">
        <w:del w:id="896" w:author="Daniel Stewart" w:date="2022-01-28T14:19:00Z">
          <w:r w:rsidR="00F22BDB" w:rsidDel="001A240B">
            <w:delText xml:space="preserve">i.e., </w:delText>
          </w:r>
        </w:del>
      </w:ins>
      <w:del w:id="897" w:author="Daniel Stewart" w:date="2022-01-28T14:19:00Z">
        <w:r w:rsidR="0FB38521" w:rsidRPr="43C0CAC4" w:rsidDel="001A240B">
          <w:delText xml:space="preserve">native, </w:delText>
        </w:r>
      </w:del>
      <w:del w:id="898" w:author="Daniel Stewart" w:date="2022-01-28T14:18:00Z">
        <w:r w:rsidR="0FB38521" w:rsidRPr="43C0CAC4" w:rsidDel="001A240B">
          <w:delText>exotic</w:delText>
        </w:r>
      </w:del>
      <w:del w:id="899"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900" w:author="Daniel Stewart" w:date="2022-01-28T14:23:00Z">
        <w:r w:rsidR="00B25FD7">
          <w:t xml:space="preserve">No </w:t>
        </w:r>
      </w:ins>
      <w:ins w:id="901" w:author="Daniel Stewart" w:date="2022-01-28T14:43:00Z">
        <w:r w:rsidR="00FF352F">
          <w:t xml:space="preserve">definitive </w:t>
        </w:r>
      </w:ins>
      <w:ins w:id="902" w:author="Daniel Stewart" w:date="2022-01-28T14:24:00Z">
        <w:r w:rsidR="00B25FD7">
          <w:t>invasive species</w:t>
        </w:r>
      </w:ins>
      <w:ins w:id="903" w:author="Daniel Stewart" w:date="2022-01-28T14:43:00Z">
        <w:r w:rsidR="00FF352F">
          <w:t xml:space="preserve"> list</w:t>
        </w:r>
      </w:ins>
      <w:ins w:id="904" w:author="Daniel Stewart" w:date="2022-01-28T14:24:00Z">
        <w:r w:rsidR="00B25FD7">
          <w:t xml:space="preserve"> exists for the FRE,</w:t>
        </w:r>
      </w:ins>
      <w:ins w:id="905" w:author="Daniel Stewart" w:date="2022-01-28T14:34:00Z">
        <w:r w:rsidR="001425FE">
          <w:t xml:space="preserve"> so we </w:t>
        </w:r>
      </w:ins>
      <w:ins w:id="906" w:author="Daniel Stewart" w:date="2022-01-28T14:43:00Z">
        <w:r w:rsidR="007C4C31">
          <w:t xml:space="preserve">classified </w:t>
        </w:r>
      </w:ins>
      <w:ins w:id="907" w:author="Daniel Stewart" w:date="2022-01-28T14:34:00Z">
        <w:r w:rsidR="001425FE">
          <w:t xml:space="preserve">species that (1) are listed as noxious weeds under the </w:t>
        </w:r>
        <w:r w:rsidR="001425FE">
          <w:rPr>
            <w:i/>
            <w:iCs/>
          </w:rPr>
          <w:t>Weed Control Act</w:t>
        </w:r>
        <w:r w:rsidR="001425FE">
          <w:t xml:space="preserve"> </w:t>
        </w:r>
      </w:ins>
      <w:ins w:id="908" w:author="Daniel Stewart" w:date="2022-01-28T14:35:00Z">
        <w:r w:rsidR="001425FE">
          <w:t>Regulation</w:t>
        </w:r>
      </w:ins>
      <w:ins w:id="909" w:author="Daniel Stewart" w:date="2022-01-28T14:37:00Z">
        <w:r w:rsidR="001425FE">
          <w:t xml:space="preserve"> and (2) </w:t>
        </w:r>
      </w:ins>
      <w:ins w:id="910" w:author="Daniel Stewart" w:date="2022-01-28T14:38:00Z">
        <w:r w:rsidR="00FF352F">
          <w:t>align with the prevailing definition of invasive species</w:t>
        </w:r>
      </w:ins>
      <w:ins w:id="911" w:author="Daniel Stewart" w:date="2022-01-28T14:45:00Z">
        <w:r w:rsidR="007C4C31">
          <w:rPr>
            <w:rStyle w:val="FootnoteReference"/>
          </w:rPr>
          <w:footnoteReference w:id="3"/>
        </w:r>
      </w:ins>
      <w:ins w:id="923" w:author="Daniel Stewart" w:date="2022-01-28T14:38:00Z">
        <w:r w:rsidR="00FF352F">
          <w:t xml:space="preserve"> based on our professional </w:t>
        </w:r>
      </w:ins>
      <w:ins w:id="924" w:author="Daniel Stewart" w:date="2022-01-28T14:40:00Z">
        <w:r w:rsidR="00FF352F">
          <w:t>judgement</w:t>
        </w:r>
      </w:ins>
      <w:ins w:id="925" w:author="Daniel Stewart" w:date="2022-01-28T14:38:00Z">
        <w:r w:rsidR="00FF352F">
          <w:t>.</w:t>
        </w:r>
      </w:ins>
      <w:r w:rsidR="00051C86">
        <w:t xml:space="preserve"> </w:t>
      </w:r>
      <w:del w:id="926" w:author="Daniel Stewart" w:date="2022-01-28T14:19:00Z">
        <w:r w:rsidR="00E54C71" w:rsidDel="001A240B">
          <w:delText>.</w:delText>
        </w:r>
      </w:del>
      <w:del w:id="927"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4C769A">
      <w:pPr>
        <w:rPr>
          <w:ins w:id="928" w:author="Daniel Stewart" w:date="2022-01-28T14:34:00Z"/>
        </w:rPr>
      </w:pPr>
    </w:p>
    <w:p w14:paraId="6752EC1F" w14:textId="6EE6F1D8" w:rsidR="559EFC6C" w:rsidRDefault="224ED4AE" w:rsidP="000915E4">
      <w:pPr>
        <w:rPr>
          <w:ins w:id="929" w:author="Daniel Stewart" w:date="2022-01-28T14:29:00Z"/>
        </w:rPr>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930"/>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930"/>
      <w:r w:rsidR="00441232">
        <w:rPr>
          <w:rStyle w:val="CommentReference"/>
        </w:rPr>
        <w:commentReference w:id="930"/>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931"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rsidP="000915E4"/>
    <w:p w14:paraId="35B39C11" w14:textId="1F415493" w:rsidR="40FBF216" w:rsidRPr="00E24608" w:rsidRDefault="6B6C3D00" w:rsidP="004C769A">
      <w:pPr>
        <w:pStyle w:val="Heading2"/>
      </w:pPr>
      <w:r w:rsidRPr="00E24608">
        <w:t>Geospatial</w:t>
      </w:r>
      <w:r w:rsidR="0062E7C3" w:rsidRPr="00E24608">
        <w:t xml:space="preserve"> Data</w:t>
      </w:r>
    </w:p>
    <w:p w14:paraId="186A5943" w14:textId="28563C55" w:rsidR="00AA5631" w:rsidDel="00E95C68" w:rsidRDefault="00E95C68" w:rsidP="004C769A">
      <w:pPr>
        <w:rPr>
          <w:del w:id="932" w:author="Daniel Stewart" w:date="2022-01-28T14:29:00Z"/>
        </w:rPr>
      </w:pPr>
      <w:r>
        <w:rPr>
          <w:noProof/>
        </w:rPr>
        <mc:AlternateContent>
          <mc:Choice Requires="wps">
            <w:drawing>
              <wp:anchor distT="45720" distB="45720" distL="114300" distR="114300" simplePos="0" relativeHeight="251658247" behindDoc="0" locked="0" layoutInCell="1" allowOverlap="1" wp14:anchorId="1385AED8" wp14:editId="2DC23641">
                <wp:simplePos x="0" y="0"/>
                <wp:positionH relativeFrom="column">
                  <wp:posOffset>3136900</wp:posOffset>
                </wp:positionH>
                <wp:positionV relativeFrom="paragraph">
                  <wp:posOffset>52215</wp:posOffset>
                </wp:positionV>
                <wp:extent cx="2585085" cy="50546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0546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Default="008D47CF">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11244C" w:rsidRDefault="008D47CF">
                            <w:pPr>
                              <w:rPr>
                                <w:b/>
                                <w:bCs/>
                                <w:i/>
                                <w:iCs/>
                                <w:sz w:val="24"/>
                                <w:szCs w:val="24"/>
                              </w:rPr>
                            </w:pPr>
                            <w:r w:rsidRPr="0011244C">
                              <w:rPr>
                                <w:b/>
                                <w:bCs/>
                                <w:i/>
                                <w:iCs/>
                                <w:sz w:val="24"/>
                                <w:szCs w:val="24"/>
                              </w:rPr>
                              <w:t>Recession in Created Marshes</w:t>
                            </w:r>
                          </w:p>
                          <w:p w14:paraId="0452EB32" w14:textId="3FF66B2E" w:rsidR="008D47CF" w:rsidRPr="0011244C" w:rsidRDefault="008D47CF">
                            <w:pPr>
                              <w:rPr>
                                <w:sz w:val="20"/>
                                <w:szCs w:val="20"/>
                              </w:rPr>
                            </w:pPr>
                            <w:r w:rsidRPr="0011244C">
                              <w:rPr>
                                <w:sz w:val="20"/>
                                <w:szCs w:val="20"/>
                              </w:rPr>
                              <w:t xml:space="preserve">We defined marsh recession as areas within tidal marsh creation projects (red line above) that were intended to be vegetated in their original </w:t>
                            </w:r>
                            <w:r w:rsidRPr="00AA7640">
                              <w:rPr>
                                <w:sz w:val="20"/>
                                <w:szCs w:val="20"/>
                              </w:rPr>
                              <w:t>design but</w:t>
                            </w:r>
                            <w:r w:rsidRPr="0011244C">
                              <w:rPr>
                                <w:sz w:val="20"/>
                                <w:szCs w:val="20"/>
                              </w:rPr>
                              <w:t xml:space="preserve"> were primarily absent of vegetation during 2015 </w:t>
                            </w:r>
                            <w:del w:id="933" w:author="Eric Balke" w:date="2022-01-12T20:42:00Z">
                              <w:r w:rsidRPr="0011244C" w:rsidDel="00517B49">
                                <w:rPr>
                                  <w:sz w:val="20"/>
                                  <w:szCs w:val="20"/>
                                </w:rPr>
                                <w:delText xml:space="preserve">and </w:delText>
                              </w:r>
                            </w:del>
                            <w:ins w:id="934" w:author="Eric Balke" w:date="2022-01-12T20:42:00Z">
                              <w:r>
                                <w:rPr>
                                  <w:sz w:val="20"/>
                                  <w:szCs w:val="20"/>
                                </w:rPr>
                                <w:t>or</w:t>
                              </w:r>
                              <w:r w:rsidRPr="0011244C">
                                <w:rPr>
                                  <w:sz w:val="20"/>
                                  <w:szCs w:val="20"/>
                                </w:rPr>
                                <w:t xml:space="preserve"> </w:t>
                              </w:r>
                            </w:ins>
                            <w:r w:rsidRPr="0011244C">
                              <w:rPr>
                                <w:sz w:val="20"/>
                                <w:szCs w:val="20"/>
                              </w:rPr>
                              <w:t>2021 surveys (</w:t>
                            </w:r>
                            <w:ins w:id="935" w:author="Eric Balke" w:date="2022-01-12T20:42:00Z">
                              <w:r>
                                <w:rPr>
                                  <w:sz w:val="20"/>
                                  <w:szCs w:val="20"/>
                                </w:rPr>
                                <w:t xml:space="preserve">e.g., </w:t>
                              </w:r>
                            </w:ins>
                            <w:r w:rsidRPr="0011244C">
                              <w:rPr>
                                <w:sz w:val="20"/>
                                <w:szCs w:val="20"/>
                              </w:rPr>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pPr>
                              <w:rPr>
                                <w:sz w:val="18"/>
                                <w:szCs w:val="18"/>
                              </w:rPr>
                            </w:pPr>
                          </w:p>
                          <w:p w14:paraId="21408C79" w14:textId="10783C33" w:rsidR="008D47CF" w:rsidRPr="0011244C" w:rsidRDefault="008D47CF" w:rsidP="00CA65EC">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4.1pt;width:203.55pt;height:39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" fillcolor="#fbe4d5 [661]" strokeweight="1pt">
                <v:stroke joinstyle="round"/>
                <v:textbox>
                  <w:txbxContent>
                    <w:p w14:paraId="2FB70918" w14:textId="27D02C30" w:rsidR="008D47CF" w:rsidRDefault="008D47CF">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11244C" w:rsidRDefault="008D47CF">
                      <w:pPr>
                        <w:rPr>
                          <w:b/>
                          <w:bCs/>
                          <w:i/>
                          <w:iCs/>
                          <w:sz w:val="24"/>
                          <w:szCs w:val="24"/>
                        </w:rPr>
                      </w:pPr>
                      <w:r w:rsidRPr="0011244C">
                        <w:rPr>
                          <w:b/>
                          <w:bCs/>
                          <w:i/>
                          <w:iCs/>
                          <w:sz w:val="24"/>
                          <w:szCs w:val="24"/>
                        </w:rPr>
                        <w:t>Recession in Created Marshes</w:t>
                      </w:r>
                    </w:p>
                    <w:p w14:paraId="0452EB32" w14:textId="3FF66B2E" w:rsidR="008D47CF" w:rsidRPr="0011244C" w:rsidRDefault="008D47CF">
                      <w:pPr>
                        <w:rPr>
                          <w:sz w:val="20"/>
                          <w:szCs w:val="20"/>
                        </w:rPr>
                      </w:pPr>
                      <w:r w:rsidRPr="0011244C">
                        <w:rPr>
                          <w:sz w:val="20"/>
                          <w:szCs w:val="20"/>
                        </w:rPr>
                        <w:t xml:space="preserve">We defined marsh recession as areas within tidal marsh creation projects (red line above) that were intended to be vegetated in their original </w:t>
                      </w:r>
                      <w:r w:rsidRPr="00AA7640">
                        <w:rPr>
                          <w:sz w:val="20"/>
                          <w:szCs w:val="20"/>
                        </w:rPr>
                        <w:t>design but</w:t>
                      </w:r>
                      <w:r w:rsidRPr="0011244C">
                        <w:rPr>
                          <w:sz w:val="20"/>
                          <w:szCs w:val="20"/>
                        </w:rPr>
                        <w:t xml:space="preserve"> were primarily absent of vegetation during 2015 </w:t>
                      </w:r>
                      <w:del w:id="932" w:author="Eric Balke" w:date="2022-01-12T20:42:00Z">
                        <w:r w:rsidRPr="0011244C" w:rsidDel="00517B49">
                          <w:rPr>
                            <w:sz w:val="20"/>
                            <w:szCs w:val="20"/>
                          </w:rPr>
                          <w:delText xml:space="preserve">and </w:delText>
                        </w:r>
                      </w:del>
                      <w:ins w:id="933" w:author="Eric Balke" w:date="2022-01-12T20:42:00Z">
                        <w:r>
                          <w:rPr>
                            <w:sz w:val="20"/>
                            <w:szCs w:val="20"/>
                          </w:rPr>
                          <w:t>or</w:t>
                        </w:r>
                        <w:r w:rsidRPr="0011244C">
                          <w:rPr>
                            <w:sz w:val="20"/>
                            <w:szCs w:val="20"/>
                          </w:rPr>
                          <w:t xml:space="preserve"> </w:t>
                        </w:r>
                      </w:ins>
                      <w:r w:rsidRPr="0011244C">
                        <w:rPr>
                          <w:sz w:val="20"/>
                          <w:szCs w:val="20"/>
                        </w:rPr>
                        <w:t>2021 surveys (</w:t>
                      </w:r>
                      <w:ins w:id="934" w:author="Eric Balke" w:date="2022-01-12T20:42:00Z">
                        <w:r>
                          <w:rPr>
                            <w:sz w:val="20"/>
                            <w:szCs w:val="20"/>
                          </w:rPr>
                          <w:t xml:space="preserve">e.g., </w:t>
                        </w:r>
                      </w:ins>
                      <w:r w:rsidRPr="0011244C">
                        <w:rPr>
                          <w:sz w:val="20"/>
                          <w:szCs w:val="20"/>
                        </w:rPr>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pPr>
                        <w:rPr>
                          <w:sz w:val="18"/>
                          <w:szCs w:val="18"/>
                        </w:rPr>
                      </w:pPr>
                    </w:p>
                    <w:p w14:paraId="21408C79" w14:textId="10783C33" w:rsidR="008D47CF" w:rsidRPr="0011244C" w:rsidRDefault="008D47CF" w:rsidP="00CA65EC">
                      <w:pPr>
                        <w:rPr>
                          <w:sz w:val="18"/>
                          <w:szCs w:val="18"/>
                        </w:rPr>
                      </w:pPr>
                    </w:p>
                  </w:txbxContent>
                </v:textbox>
                <w10:wrap type="square"/>
              </v:shape>
            </w:pict>
          </mc:Fallback>
        </mc:AlternateContent>
      </w:r>
      <w:r w:rsidR="5E5D78FA"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936"/>
      <w:commentRangeStart w:id="937"/>
      <w:commentRangeStart w:id="938"/>
      <w:r w:rsidR="4E61303D" w:rsidRPr="43C0CAC4">
        <w:t>Project</w:t>
      </w:r>
      <w:commentRangeEnd w:id="936"/>
      <w:r w:rsidR="001709E7">
        <w:rPr>
          <w:rStyle w:val="CommentReference"/>
        </w:rPr>
        <w:commentReference w:id="936"/>
      </w:r>
      <w:commentRangeEnd w:id="937"/>
      <w:r w:rsidR="00006D78">
        <w:rPr>
          <w:rStyle w:val="CommentReference"/>
        </w:rPr>
        <w:commentReference w:id="937"/>
      </w:r>
      <w:commentRangeEnd w:id="938"/>
      <w:r w:rsidR="00517B49">
        <w:rPr>
          <w:rStyle w:val="CommentReference"/>
        </w:rPr>
        <w:commentReference w:id="938"/>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commentRangeStart w:id="939"/>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940" w:author="Eric Balke" w:date="2022-01-12T20:48:00Z">
        <w:r w:rsidR="00050346" w:rsidDel="008D47CF">
          <w:delText xml:space="preserve">so </w:delText>
        </w:r>
      </w:del>
      <w:ins w:id="941"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942" w:author="Eric Balke" w:date="2022-01-12T20:49:00Z">
        <w:r w:rsidR="00D250E8" w:rsidDel="008D47CF">
          <w:delText>design, but</w:delText>
        </w:r>
      </w:del>
      <w:ins w:id="943" w:author="Eric Balke" w:date="2022-01-12T20:49:00Z">
        <w:r w:rsidR="008D47CF">
          <w:t>design but</w:t>
        </w:r>
      </w:ins>
      <w:r w:rsidR="00D250E8">
        <w:t xml:space="preserve"> were primarily absent of vegetation during 2015 </w:t>
      </w:r>
      <w:del w:id="944" w:author="Eric Balke" w:date="2022-01-12T20:49:00Z">
        <w:r w:rsidR="00D250E8" w:rsidDel="008D47CF">
          <w:delText xml:space="preserve">and </w:delText>
        </w:r>
      </w:del>
      <w:ins w:id="945" w:author="Eric Balke" w:date="2022-01-12T20:49:00Z">
        <w:r w:rsidR="008D47CF">
          <w:t xml:space="preserve">or </w:t>
        </w:r>
      </w:ins>
      <w:r w:rsidR="00D250E8">
        <w:t>2021 surveys</w:t>
      </w:r>
      <w:r w:rsidR="73A6D402" w:rsidRPr="43C0CAC4">
        <w:t xml:space="preserve"> (</w:t>
      </w:r>
      <w:ins w:id="946" w:author="Eric Balke" w:date="2022-01-12T20:53:00Z">
        <w:r w:rsidR="00030124">
          <w:t xml:space="preserve">see </w:t>
        </w:r>
      </w:ins>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End w:id="939"/>
      <w:r w:rsidR="00884D94">
        <w:rPr>
          <w:rStyle w:val="CommentReference"/>
        </w:rPr>
        <w:commentReference w:id="939"/>
      </w:r>
      <w:commentRangeStart w:id="947"/>
      <w:commentRangeStart w:id="948"/>
      <w:commentRangeStart w:id="949"/>
      <w:r w:rsidR="4ADDA1E4" w:rsidRPr="43C0CAC4">
        <w:t>We calculated p</w:t>
      </w:r>
      <w:r w:rsidR="0847CAE1" w:rsidRPr="43C0CAC4">
        <w:t>ercent</w:t>
      </w:r>
      <w:r w:rsidR="006304DB">
        <w:t xml:space="preserve"> </w:t>
      </w:r>
      <w:r w:rsidR="0847CAE1" w:rsidRPr="43C0CAC4">
        <w:t xml:space="preserve">edge habitat </w:t>
      </w:r>
      <w:commentRangeEnd w:id="947"/>
      <w:r w:rsidR="006304DB">
        <w:rPr>
          <w:rStyle w:val="CommentReference"/>
        </w:rPr>
        <w:commentReference w:id="947"/>
      </w:r>
      <w:commentRangeEnd w:id="948"/>
      <w:r w:rsidR="006D2DE2">
        <w:rPr>
          <w:rStyle w:val="CommentReference"/>
        </w:rPr>
        <w:commentReference w:id="948"/>
      </w:r>
      <w:commentRangeEnd w:id="949"/>
      <w:r w:rsidR="00006D78">
        <w:rPr>
          <w:rStyle w:val="CommentReference"/>
        </w:rPr>
        <w:commentReference w:id="949"/>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w:t>
      </w:r>
      <w:r w:rsidR="5E21202B" w:rsidRPr="43C0CAC4">
        <w:lastRenderedPageBreak/>
        <w:t>possible, distances were based on those of the largest</w:t>
      </w:r>
      <w:ins w:id="950" w:author="Eric Balke" w:date="2022-01-12T20:51:00Z">
        <w:r w:rsidR="008D47CF">
          <w:t xml:space="preserve">, </w:t>
        </w:r>
      </w:ins>
      <w:del w:id="951" w:author="Eric Balke" w:date="2022-01-12T20:50:00Z">
        <w:r w:rsidR="5E21202B" w:rsidRPr="43C0CAC4" w:rsidDel="008D47CF">
          <w:delText xml:space="preserve"> (</w:delText>
        </w:r>
      </w:del>
      <w:r w:rsidR="5E21202B" w:rsidRPr="43C0CAC4">
        <w:t>and therefore most influential</w:t>
      </w:r>
      <w:del w:id="952" w:author="Eric Balke" w:date="2022-01-12T20:50:00Z">
        <w:r w:rsidR="041AAF96" w:rsidRPr="43C0CAC4" w:rsidDel="008D47CF">
          <w:delText>)</w:delText>
        </w:r>
        <w:r w:rsidR="5E21202B" w:rsidRPr="43C0CAC4" w:rsidDel="008D47CF">
          <w:delText xml:space="preserve"> </w:delText>
        </w:r>
      </w:del>
      <w:ins w:id="953"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rsidP="004C769A">
      <w:pPr>
        <w:rPr>
          <w:ins w:id="954" w:author="Daniel Stewart" w:date="2022-01-28T14:29:00Z"/>
        </w:rPr>
      </w:pPr>
    </w:p>
    <w:p w14:paraId="5622DAD4" w14:textId="77777777" w:rsidR="00E95C68" w:rsidRDefault="00E95C68" w:rsidP="004C769A"/>
    <w:p w14:paraId="752697A0" w14:textId="335C84A9" w:rsidR="380D8E43" w:rsidRPr="004C769A" w:rsidRDefault="380D8E43" w:rsidP="004C769A">
      <w:pPr>
        <w:pStyle w:val="Heading2"/>
      </w:pPr>
      <w:commentRangeStart w:id="955"/>
      <w:r w:rsidRPr="004C769A">
        <w:t>Statistical</w:t>
      </w:r>
      <w:commentRangeEnd w:id="955"/>
      <w:r w:rsidR="00DF5995">
        <w:rPr>
          <w:rStyle w:val="CommentReference"/>
          <w:rFonts w:eastAsiaTheme="minorHAnsi"/>
          <w:b w:val="0"/>
          <w:bCs w:val="0"/>
          <w:color w:val="auto"/>
        </w:rPr>
        <w:commentReference w:id="955"/>
      </w:r>
      <w:r w:rsidRPr="004C769A">
        <w:t xml:space="preserve"> </w:t>
      </w:r>
      <w:commentRangeStart w:id="956"/>
      <w:commentRangeStart w:id="957"/>
      <w:r w:rsidRPr="004C769A">
        <w:t>Analysis</w:t>
      </w:r>
      <w:commentRangeEnd w:id="956"/>
      <w:r w:rsidR="00240281">
        <w:rPr>
          <w:rStyle w:val="CommentReference"/>
          <w:rFonts w:eastAsiaTheme="minorHAnsi"/>
          <w:b w:val="0"/>
          <w:bCs w:val="0"/>
          <w:color w:val="auto"/>
        </w:rPr>
        <w:commentReference w:id="956"/>
      </w:r>
      <w:commentRangeEnd w:id="957"/>
      <w:r w:rsidR="00DC0CE2">
        <w:rPr>
          <w:rStyle w:val="CommentReference"/>
          <w:rFonts w:eastAsiaTheme="minorHAnsi"/>
          <w:b w:val="0"/>
          <w:bCs w:val="0"/>
          <w:color w:val="auto"/>
        </w:rPr>
        <w:commentReference w:id="957"/>
      </w:r>
    </w:p>
    <w:p w14:paraId="4A582B20" w14:textId="028CCA46" w:rsidR="72085109" w:rsidRPr="004C769A" w:rsidRDefault="5B7C73D5" w:rsidP="004C769A">
      <w:pPr>
        <w:pStyle w:val="Heading3"/>
      </w:pPr>
      <w:r w:rsidRPr="004C769A">
        <w:t>Marsh Recession</w:t>
      </w:r>
    </w:p>
    <w:p w14:paraId="28BC6C5C" w14:textId="7AFBF350"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w:t>
      </w:r>
      <w:ins w:id="958" w:author="Eric Balke" w:date="2022-01-12T20:53:00Z">
        <w:r w:rsidR="00030124">
          <w:t xml:space="preserve">see </w:t>
        </w:r>
      </w:ins>
      <w:r w:rsidR="00E631E2">
        <w:t>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4C769A"/>
    <w:p w14:paraId="02C1FD35" w14:textId="223792F7" w:rsidR="21175539" w:rsidRPr="004C769A" w:rsidRDefault="726178B9" w:rsidP="004C769A">
      <w:pPr>
        <w:pStyle w:val="Heading3"/>
      </w:pPr>
      <w:r w:rsidRPr="004C769A">
        <w:t xml:space="preserve">Native Dominance </w:t>
      </w:r>
    </w:p>
    <w:p w14:paraId="41469A7B" w14:textId="20141EA1" w:rsidR="559EFC6C" w:rsidRDefault="00E95C68" w:rsidP="004C769A">
      <w:pPr>
        <w:rPr>
          <w:ins w:id="959" w:author="Daniel Stewart" w:date="2022-01-27T14:07:00Z"/>
        </w:rPr>
      </w:pPr>
      <w:ins w:id="960" w:author="Daniel Stewart" w:date="2022-01-28T14:30:00Z">
        <w:r>
          <w:rPr>
            <w:noProof/>
          </w:rPr>
          <mc:AlternateContent>
            <mc:Choice Requires="wps">
              <w:drawing>
                <wp:anchor distT="0" distB="0" distL="114300" distR="114300" simplePos="0" relativeHeight="251660368" behindDoc="0" locked="0" layoutInCell="1" allowOverlap="1" wp14:anchorId="3EE7C02F" wp14:editId="0C80B974">
                  <wp:simplePos x="0" y="0"/>
                  <wp:positionH relativeFrom="column">
                    <wp:posOffset>697230</wp:posOffset>
                  </wp:positionH>
                  <wp:positionV relativeFrom="paragraph">
                    <wp:posOffset>1920730</wp:posOffset>
                  </wp:positionV>
                  <wp:extent cx="45719" cy="454451"/>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719" cy="45445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A1BEF5" id="_x0000_t32" coordsize="21600,21600" o:spt="32" o:oned="t" path="m,l21600,21600e" filled="f">
                  <v:path arrowok="t" fillok="f" o:connecttype="none"/>
                  <o:lock v:ext="edit" shapetype="t"/>
                </v:shapetype>
                <v:shape id="Straight Arrow Connector 5" o:spid="_x0000_s1026" type="#_x0000_t32" style="position:absolute;margin-left:54.9pt;margin-top:151.25pt;width:3.6pt;height:35.8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" strokecolor="white [3212]" strokeweight="1.5pt">
                  <v:stroke endarrow="block" joinstyle="miter"/>
                </v:shape>
              </w:pict>
            </mc:Fallback>
          </mc:AlternateContent>
        </w:r>
      </w:ins>
      <w:r w:rsidR="00F72422">
        <w:rPr>
          <w:noProof/>
        </w:rPr>
        <mc:AlternateContent>
          <mc:Choice Requires="wps">
            <w:drawing>
              <wp:anchor distT="0" distB="0" distL="114300" distR="114300" simplePos="0" relativeHeight="251658282" behindDoc="0" locked="0" layoutInCell="1" allowOverlap="1" wp14:anchorId="1A6ACF1D" wp14:editId="5E2E33A0">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F71434"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&#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0C167C">
        <w:rPr>
          <w:noProof/>
        </w:rPr>
        <mc:AlternateContent>
          <mc:Choice Requires="wps">
            <w:drawing>
              <wp:anchor distT="45720" distB="45720" distL="114300" distR="114300" simplePos="0" relativeHeight="251658278" behindDoc="0" locked="0" layoutInCell="1" allowOverlap="1" wp14:anchorId="29386DE5" wp14:editId="6C92294A">
                <wp:simplePos x="0" y="0"/>
                <wp:positionH relativeFrom="margin">
                  <wp:posOffset>25400</wp:posOffset>
                </wp:positionH>
                <wp:positionV relativeFrom="paragraph">
                  <wp:posOffset>867248</wp:posOffset>
                </wp:positionV>
                <wp:extent cx="2902585" cy="4203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2037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F34CD9">
                            <w:pPr>
                              <w:shd w:val="clear" w:color="auto" w:fill="D9E2F3" w:themeFill="accent1" w:themeFillTint="33"/>
                              <w:jc w:val="center"/>
                              <w:pPrChange w:id="961" w:author="Daniel Stewart" w:date="2022-02-01T15:11:00Z">
                                <w:pPr>
                                  <w:jc w:val="center"/>
                                </w:pPr>
                              </w:pPrChange>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E95D024" w:rsidR="008D47CF" w:rsidRPr="0011244C" w:rsidRDefault="00E95C68" w:rsidP="00F34CD9">
                            <w:pPr>
                              <w:shd w:val="clear" w:color="auto" w:fill="D9E2F3" w:themeFill="accent1" w:themeFillTint="33"/>
                              <w:rPr>
                                <w:b/>
                                <w:bCs/>
                                <w:i/>
                                <w:iCs/>
                                <w:sz w:val="24"/>
                                <w:szCs w:val="24"/>
                              </w:rPr>
                              <w:pPrChange w:id="962" w:author="Daniel Stewart" w:date="2022-02-01T15:11:00Z">
                                <w:pPr/>
                              </w:pPrChange>
                            </w:pPr>
                            <w:ins w:id="963" w:author="Daniel Stewart" w:date="2022-01-28T14:29:00Z">
                              <w:r>
                                <w:rPr>
                                  <w:b/>
                                  <w:bCs/>
                                  <w:i/>
                                  <w:iCs/>
                                  <w:sz w:val="24"/>
                                  <w:szCs w:val="24"/>
                                </w:rPr>
                                <w:t xml:space="preserve">Embayed </w:t>
                              </w:r>
                            </w:ins>
                            <w:del w:id="964" w:author="Daniel Stewart" w:date="2022-01-28T14:29:00Z">
                              <w:r w:rsidR="008D47CF" w:rsidRPr="0011244C" w:rsidDel="00E95C68">
                                <w:rPr>
                                  <w:b/>
                                  <w:bCs/>
                                  <w:i/>
                                  <w:iCs/>
                                  <w:sz w:val="24"/>
                                  <w:szCs w:val="24"/>
                                </w:rPr>
                                <w:delText xml:space="preserve">Inland </w:delText>
                              </w:r>
                            </w:del>
                            <w:r w:rsidR="008D47CF" w:rsidRPr="0011244C">
                              <w:rPr>
                                <w:b/>
                                <w:bCs/>
                                <w:i/>
                                <w:iCs/>
                                <w:sz w:val="24"/>
                                <w:szCs w:val="24"/>
                              </w:rPr>
                              <w:t>Designs</w:t>
                            </w:r>
                          </w:p>
                          <w:p w14:paraId="3EBB9DA2" w14:textId="779DC57D" w:rsidR="008D47CF" w:rsidRPr="0011244C" w:rsidRDefault="008D47CF" w:rsidP="00F34CD9">
                            <w:pPr>
                              <w:shd w:val="clear" w:color="auto" w:fill="D9E2F3" w:themeFill="accent1" w:themeFillTint="33"/>
                              <w:rPr>
                                <w:sz w:val="20"/>
                                <w:szCs w:val="20"/>
                              </w:rPr>
                              <w:pPrChange w:id="965" w:author="Daniel Stewart" w:date="2022-02-01T15:11:00Z">
                                <w:pPr/>
                              </w:pPrChange>
                            </w:pPr>
                            <w:r>
                              <w:rPr>
                                <w:sz w:val="20"/>
                                <w:szCs w:val="20"/>
                              </w:rPr>
                              <w:t>Sixteen of the 79 compensation sites included in this study were classified as “</w:t>
                            </w:r>
                            <w:ins w:id="966" w:author="Daniel Stewart" w:date="2022-01-28T14:29:00Z">
                              <w:r w:rsidR="00E95C68">
                                <w:rPr>
                                  <w:sz w:val="20"/>
                                  <w:szCs w:val="20"/>
                                </w:rPr>
                                <w:t>embayed</w:t>
                              </w:r>
                            </w:ins>
                            <w:del w:id="967" w:author="Daniel Stewart" w:date="2022-01-28T14:29:00Z">
                              <w:r w:rsidDel="00E95C68">
                                <w:rPr>
                                  <w:sz w:val="20"/>
                                  <w:szCs w:val="20"/>
                                </w:rPr>
                                <w:delText>inland</w:delText>
                              </w:r>
                            </w:del>
                            <w:r>
                              <w:rPr>
                                <w:sz w:val="20"/>
                                <w:szCs w:val="20"/>
                              </w:rPr>
                              <w:t xml:space="preserve">” designs. These projects are typically excavated behind dikes and are connected to the river via engineered drainage channels, such as the site pictured above (FREMP# 03-004, CPR# 9303-0041). Inland sites vary in size and shape </w:t>
                            </w:r>
                            <w:del w:id="968" w:author="Daniel Stewart" w:date="2022-01-28T14:29:00Z">
                              <w:r w:rsidDel="00E95C68">
                                <w:rPr>
                                  <w:sz w:val="20"/>
                                  <w:szCs w:val="20"/>
                                </w:rPr>
                                <w:delText>from narrow channels and sloughs,</w:delText>
                              </w:r>
                            </w:del>
                            <w:ins w:id="969" w:author="Daniel Stewart" w:date="2022-01-28T14:29:00Z">
                              <w:r w:rsidR="00E95C68">
                                <w:rPr>
                                  <w:sz w:val="20"/>
                                  <w:szCs w:val="20"/>
                                </w:rPr>
                                <w:t>from narrow channels and sloughs</w:t>
                              </w:r>
                            </w:ins>
                            <w:r>
                              <w:rPr>
                                <w:sz w:val="20"/>
                                <w:szCs w:val="20"/>
                              </w:rPr>
                              <w:t xml:space="preserve"> to large lagoons</w:t>
                            </w:r>
                            <w:r w:rsidRPr="00C558ED">
                              <w:rPr>
                                <w:sz w:val="20"/>
                                <w:szCs w:val="20"/>
                                <w:rPrChange w:id="970" w:author="Daniel Hennigar" w:date="2021-12-08T15:08:00Z">
                                  <w:rPr/>
                                </w:rPrChange>
                              </w:rPr>
                              <w:t>.</w:t>
                            </w:r>
                            <w:r>
                              <w:rPr>
                                <w:sz w:val="20"/>
                                <w:szCs w:val="20"/>
                              </w:rPr>
                              <w:t xml:space="preserve"> By design, inland sites have very little exposure to external stressors such as erosion and herbivory, but may suffer from other factors such as shading, ponding resulting from poor drainage, and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2pt;margin-top:68.3pt;width:228.55pt;height:33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" fillcolor="#d9e2f3 [660]">
                <v:textbox>
                  <w:txbxContent>
                    <w:p w14:paraId="007AC5F2" w14:textId="77777777" w:rsidR="008D47CF" w:rsidRDefault="008D47CF" w:rsidP="00F34CD9">
                      <w:pPr>
                        <w:shd w:val="clear" w:color="auto" w:fill="D9E2F3" w:themeFill="accent1" w:themeFillTint="33"/>
                        <w:jc w:val="center"/>
                        <w:pPrChange w:id="971" w:author="Daniel Stewart" w:date="2022-02-01T15:11:00Z">
                          <w:pPr>
                            <w:jc w:val="center"/>
                          </w:pPr>
                        </w:pPrChange>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E95D024" w:rsidR="008D47CF" w:rsidRPr="0011244C" w:rsidRDefault="00E95C68" w:rsidP="00F34CD9">
                      <w:pPr>
                        <w:shd w:val="clear" w:color="auto" w:fill="D9E2F3" w:themeFill="accent1" w:themeFillTint="33"/>
                        <w:rPr>
                          <w:b/>
                          <w:bCs/>
                          <w:i/>
                          <w:iCs/>
                          <w:sz w:val="24"/>
                          <w:szCs w:val="24"/>
                        </w:rPr>
                        <w:pPrChange w:id="972" w:author="Daniel Stewart" w:date="2022-02-01T15:11:00Z">
                          <w:pPr/>
                        </w:pPrChange>
                      </w:pPr>
                      <w:ins w:id="973" w:author="Daniel Stewart" w:date="2022-01-28T14:29:00Z">
                        <w:r>
                          <w:rPr>
                            <w:b/>
                            <w:bCs/>
                            <w:i/>
                            <w:iCs/>
                            <w:sz w:val="24"/>
                            <w:szCs w:val="24"/>
                          </w:rPr>
                          <w:t xml:space="preserve">Embayed </w:t>
                        </w:r>
                      </w:ins>
                      <w:del w:id="974" w:author="Daniel Stewart" w:date="2022-01-28T14:29:00Z">
                        <w:r w:rsidR="008D47CF" w:rsidRPr="0011244C" w:rsidDel="00E95C68">
                          <w:rPr>
                            <w:b/>
                            <w:bCs/>
                            <w:i/>
                            <w:iCs/>
                            <w:sz w:val="24"/>
                            <w:szCs w:val="24"/>
                          </w:rPr>
                          <w:delText xml:space="preserve">Inland </w:delText>
                        </w:r>
                      </w:del>
                      <w:r w:rsidR="008D47CF" w:rsidRPr="0011244C">
                        <w:rPr>
                          <w:b/>
                          <w:bCs/>
                          <w:i/>
                          <w:iCs/>
                          <w:sz w:val="24"/>
                          <w:szCs w:val="24"/>
                        </w:rPr>
                        <w:t>Designs</w:t>
                      </w:r>
                    </w:p>
                    <w:p w14:paraId="3EBB9DA2" w14:textId="779DC57D" w:rsidR="008D47CF" w:rsidRPr="0011244C" w:rsidRDefault="008D47CF" w:rsidP="00F34CD9">
                      <w:pPr>
                        <w:shd w:val="clear" w:color="auto" w:fill="D9E2F3" w:themeFill="accent1" w:themeFillTint="33"/>
                        <w:rPr>
                          <w:sz w:val="20"/>
                          <w:szCs w:val="20"/>
                        </w:rPr>
                        <w:pPrChange w:id="975" w:author="Daniel Stewart" w:date="2022-02-01T15:11:00Z">
                          <w:pPr/>
                        </w:pPrChange>
                      </w:pPr>
                      <w:r>
                        <w:rPr>
                          <w:sz w:val="20"/>
                          <w:szCs w:val="20"/>
                        </w:rPr>
                        <w:t>Sixteen of the 79 compensation sites included in this study were classified as “</w:t>
                      </w:r>
                      <w:ins w:id="976" w:author="Daniel Stewart" w:date="2022-01-28T14:29:00Z">
                        <w:r w:rsidR="00E95C68">
                          <w:rPr>
                            <w:sz w:val="20"/>
                            <w:szCs w:val="20"/>
                          </w:rPr>
                          <w:t>embayed</w:t>
                        </w:r>
                      </w:ins>
                      <w:del w:id="977" w:author="Daniel Stewart" w:date="2022-01-28T14:29:00Z">
                        <w:r w:rsidDel="00E95C68">
                          <w:rPr>
                            <w:sz w:val="20"/>
                            <w:szCs w:val="20"/>
                          </w:rPr>
                          <w:delText>inland</w:delText>
                        </w:r>
                      </w:del>
                      <w:r>
                        <w:rPr>
                          <w:sz w:val="20"/>
                          <w:szCs w:val="20"/>
                        </w:rPr>
                        <w:t xml:space="preserve">” designs. These projects are typically excavated behind dikes and are connected to the river via engineered drainage channels, such as the site pictured above (FREMP# 03-004, CPR# 9303-0041). Inland sites vary in size and shape </w:t>
                      </w:r>
                      <w:del w:id="978" w:author="Daniel Stewart" w:date="2022-01-28T14:29:00Z">
                        <w:r w:rsidDel="00E95C68">
                          <w:rPr>
                            <w:sz w:val="20"/>
                            <w:szCs w:val="20"/>
                          </w:rPr>
                          <w:delText>from narrow channels and sloughs,</w:delText>
                        </w:r>
                      </w:del>
                      <w:ins w:id="979" w:author="Daniel Stewart" w:date="2022-01-28T14:29:00Z">
                        <w:r w:rsidR="00E95C68">
                          <w:rPr>
                            <w:sz w:val="20"/>
                            <w:szCs w:val="20"/>
                          </w:rPr>
                          <w:t>from narrow channels and sloughs</w:t>
                        </w:r>
                      </w:ins>
                      <w:r>
                        <w:rPr>
                          <w:sz w:val="20"/>
                          <w:szCs w:val="20"/>
                        </w:rPr>
                        <w:t xml:space="preserve"> to large lagoons</w:t>
                      </w:r>
                      <w:r w:rsidRPr="00C558ED">
                        <w:rPr>
                          <w:sz w:val="20"/>
                          <w:szCs w:val="20"/>
                          <w:rPrChange w:id="980" w:author="Daniel Hennigar" w:date="2021-12-08T15:08:00Z">
                            <w:rPr/>
                          </w:rPrChange>
                        </w:rPr>
                        <w:t>.</w:t>
                      </w:r>
                      <w:r>
                        <w:rPr>
                          <w:sz w:val="20"/>
                          <w:szCs w:val="20"/>
                        </w:rPr>
                        <w:t xml:space="preserve"> By design, inland sites have very little exposure to external stressors such as erosion and herbivory, but may suffer from other factors such as shading, ponding resulting from poor drainage, and invasive species. </w:t>
                      </w:r>
                    </w:p>
                  </w:txbxContent>
                </v:textbox>
                <w10:wrap type="square" anchorx="margin"/>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8D47CF" w:rsidRPr="001B1D94" w:rsidRDefault="008D47CF"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" filled="f" stroked="f" strokeweight=".5pt">
                <v:textbox>
                  <w:txbxContent>
                    <w:p w14:paraId="74301F79" w14:textId="6343A445" w:rsidR="008D47CF" w:rsidRPr="001B1D94" w:rsidRDefault="008D47CF"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6D056DC9">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&#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8D47CF" w:rsidRPr="001B1D94" w:rsidRDefault="008D47CF">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" filled="f" stroked="f" strokeweight=".5pt">
                <v:textbox>
                  <w:txbxContent>
                    <w:p w14:paraId="3E4440C8" w14:textId="0B940396" w:rsidR="008D47CF" w:rsidRPr="001B1D94" w:rsidRDefault="008D47CF">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981"/>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981"/>
      <w:r w:rsidR="00441232">
        <w:rPr>
          <w:rStyle w:val="CommentReference"/>
        </w:rPr>
        <w:commentReference w:id="981"/>
      </w:r>
    </w:p>
    <w:p w14:paraId="7D930D31" w14:textId="0A6BF4AA" w:rsidR="00AB2F4A" w:rsidRDefault="00AB2F4A" w:rsidP="004C769A">
      <w:pPr>
        <w:rPr>
          <w:ins w:id="982" w:author="Daniel Stewart" w:date="2022-01-27T14:07:00Z"/>
        </w:rPr>
      </w:pPr>
    </w:p>
    <w:p w14:paraId="6A95DAD2" w14:textId="3104EB62" w:rsidR="00AB2F4A" w:rsidDel="001A240B" w:rsidRDefault="00AB2F4A" w:rsidP="004C769A">
      <w:pPr>
        <w:rPr>
          <w:del w:id="983" w:author="Daniel Stewart" w:date="2022-01-28T14:20:00Z"/>
        </w:rPr>
      </w:pPr>
    </w:p>
    <w:p w14:paraId="5193294D" w14:textId="372A0F0E"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1479C285" w:rsidR="2BC3E884" w:rsidRDefault="2BC3E884" w:rsidP="004C769A">
      <w:r w:rsidRPr="3A5D7FCA">
        <w:t>We used linear mixed-effects models to investigate factors that influence native and non</w:t>
      </w:r>
      <w:del w:id="984" w:author="Eric Balke" w:date="2022-01-12T21:00:00Z">
        <w:r w:rsidRPr="3A5D7FCA" w:rsidDel="00030124">
          <w:delText>-</w:delText>
        </w:r>
      </w:del>
      <w:ins w:id="985"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w:t>
      </w:r>
      <w:r w:rsidR="422DBF83" w:rsidRPr="3A5D7FCA">
        <w:lastRenderedPageBreak/>
        <w:t xml:space="preserve">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2276C1DD" w:rsidR="18D32BF1" w:rsidRDefault="18D32BF1" w:rsidP="004C769A">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11244C">
      <w:pPr>
        <w:pStyle w:val="Heading1"/>
        <w:keepNext w:val="0"/>
        <w:ind w:left="431" w:hanging="431"/>
      </w:pPr>
      <w:r w:rsidRPr="004C769A">
        <w:t>Results</w:t>
      </w:r>
    </w:p>
    <w:p w14:paraId="3EE7855E" w14:textId="191F5503" w:rsidR="2F809E8E" w:rsidRPr="004C769A" w:rsidRDefault="50068FF4" w:rsidP="0011244C">
      <w:pPr>
        <w:pStyle w:val="Heading2"/>
        <w:keepNext w:val="0"/>
        <w:ind w:left="578" w:hanging="578"/>
      </w:pPr>
      <w:r w:rsidRPr="004C769A">
        <w:t>Marsh Recession</w:t>
      </w:r>
    </w:p>
    <w:p w14:paraId="195B1A46" w14:textId="440509E5" w:rsidR="40FBF216" w:rsidRDefault="18185D56" w:rsidP="004102E8">
      <w:pPr>
        <w:rPr>
          <w:ins w:id="986"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987" w:author="Daniel Stewart" w:date="2022-02-04T12:25:00Z">
        <w:r w:rsidR="5822386B" w:rsidRPr="3A5D7FCA" w:rsidDel="00BC2ACF">
          <w:delText>9</w:delText>
        </w:r>
      </w:del>
      <w:ins w:id="988"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989" w:author="Daniel Stewart" w:date="2022-02-04T09:32:00Z">
        <w:r w:rsidR="000A1142">
          <w:t>3</w:t>
        </w:r>
      </w:ins>
      <w:del w:id="990" w:author="Daniel Stewart" w:date="2022-02-04T09:29:00Z">
        <w:r w:rsidR="004102E8" w:rsidDel="00AB39E9">
          <w:delText>3</w:delText>
        </w:r>
      </w:del>
      <w:r w:rsidR="558EB86E" w:rsidRPr="3A5D7FCA">
        <w:t>.</w:t>
      </w:r>
      <w:ins w:id="991" w:author="Daniel Stewart" w:date="2022-02-04T09:32:00Z">
        <w:r w:rsidR="000A1142">
          <w:t>7</w:t>
        </w:r>
      </w:ins>
      <w:del w:id="992" w:author="Daniel Stewart" w:date="2022-02-04T09:32:00Z">
        <w:r w:rsidR="004102E8" w:rsidDel="000A1142">
          <w:delText>3</w:delText>
        </w:r>
      </w:del>
      <w:r w:rsidR="003E05A0">
        <w:t>%</w:t>
      </w:r>
      <w:r w:rsidR="008F4CA9">
        <w:t xml:space="preserve"> </w:t>
      </w:r>
      <w:r w:rsidR="00F60A7B">
        <w:t xml:space="preserve">(SD </w:t>
      </w:r>
      <w:r w:rsidR="008F4CA9">
        <w:t>= 2</w:t>
      </w:r>
      <w:del w:id="993" w:author="Daniel Stewart" w:date="2022-02-04T09:29:00Z">
        <w:r w:rsidR="005E6301" w:rsidDel="00AB39E9">
          <w:delText>2</w:delText>
        </w:r>
      </w:del>
      <w:ins w:id="994" w:author="Daniel Stewart" w:date="2022-02-04T09:32:00Z">
        <w:r w:rsidR="000A1142">
          <w:t>1</w:t>
        </w:r>
      </w:ins>
      <w:r w:rsidR="008F4CA9">
        <w:t>.</w:t>
      </w:r>
      <w:ins w:id="995" w:author="Daniel Stewart" w:date="2022-02-04T09:32:00Z">
        <w:r w:rsidR="000A1142">
          <w:t>7</w:t>
        </w:r>
      </w:ins>
      <w:del w:id="996"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approximately </w:t>
      </w:r>
      <w:r w:rsidR="005E6301">
        <w:t>2</w:t>
      </w:r>
      <w:ins w:id="997" w:author="Daniel Stewart" w:date="2022-02-04T09:35:00Z">
        <w:r w:rsidR="000A1142">
          <w:t>3,335</w:t>
        </w:r>
      </w:ins>
      <w:del w:id="998" w:author="Daniel Stewart" w:date="2022-02-04T09:35:00Z">
        <w:r w:rsidR="005E6301" w:rsidDel="000A1142">
          <w:delText>2</w:delText>
        </w:r>
        <w:r w:rsidR="5E47D572" w:rsidRPr="3A5D7FCA" w:rsidDel="000A1142">
          <w:delText>,</w:delText>
        </w:r>
        <w:r w:rsidR="005E6301" w:rsidDel="000A1142">
          <w:delText>946</w:delText>
        </w:r>
      </w:del>
      <w:r w:rsidR="003F3051">
        <w:t xml:space="preserve"> m</w:t>
      </w:r>
      <w:r w:rsidR="003F3051" w:rsidRPr="00F13652">
        <w:rPr>
          <w:vertAlign w:val="superscript"/>
        </w:rPr>
        <w:t>2</w:t>
      </w:r>
      <w:r w:rsidR="5E47D572" w:rsidRPr="3A5D7FCA">
        <w:t xml:space="preserve"> </w:t>
      </w:r>
      <w:r w:rsidR="00235C84">
        <w:t>or 9.</w:t>
      </w:r>
      <w:ins w:id="999" w:author="Daniel Stewart" w:date="2022-02-04T09:37:00Z">
        <w:r w:rsidR="000A1142">
          <w:t>1</w:t>
        </w:r>
      </w:ins>
      <w:del w:id="1000" w:author="Daniel Stewart" w:date="2022-02-04T09:37:00Z">
        <w:r w:rsidR="00235C84" w:rsidDel="000A1142">
          <w:delText>9</w:delText>
        </w:r>
      </w:del>
      <w:r w:rsidR="00235C84">
        <w:t xml:space="preserve">% </w:t>
      </w:r>
      <w:r w:rsidR="5E47D572" w:rsidRPr="3A5D7FCA">
        <w:t xml:space="preserve">of </w:t>
      </w:r>
      <w:r w:rsidR="004102E8">
        <w:t>the</w:t>
      </w:r>
      <w:r w:rsidR="003F3051">
        <w:t xml:space="preserve"> </w:t>
      </w:r>
      <w:r w:rsidR="004102E8">
        <w:t>2</w:t>
      </w:r>
      <w:del w:id="1001" w:author="Daniel Stewart" w:date="2022-02-04T09:35:00Z">
        <w:r w:rsidR="004102E8" w:rsidDel="000A1142">
          <w:delText>3</w:delText>
        </w:r>
      </w:del>
      <w:del w:id="1002" w:author="Daniel Stewart" w:date="2022-02-04T09:34:00Z">
        <w:r w:rsidR="004102E8" w:rsidDel="000A1142">
          <w:delText>1</w:delText>
        </w:r>
      </w:del>
      <w:ins w:id="1003" w:author="Daniel Stewart" w:date="2022-02-04T09:35:00Z">
        <w:r w:rsidR="000A1142">
          <w:t>55</w:t>
        </w:r>
      </w:ins>
      <w:r w:rsidR="004102E8">
        <w:t>,</w:t>
      </w:r>
      <w:ins w:id="1004" w:author="Daniel Stewart" w:date="2022-02-04T09:35:00Z">
        <w:r w:rsidR="000A1142">
          <w:t>130</w:t>
        </w:r>
      </w:ins>
      <w:del w:id="1005" w:author="Daniel Stewart" w:date="2022-02-04T09:35:00Z">
        <w:r w:rsidR="004102E8" w:rsidDel="000A1142">
          <w:delText>092</w:delText>
        </w:r>
      </w:del>
      <w:r w:rsidR="004102E8">
        <w:t xml:space="preserve"> m</w:t>
      </w:r>
      <w:r w:rsidR="004102E8" w:rsidRPr="0011244C">
        <w:rPr>
          <w:vertAlign w:val="superscript"/>
        </w:rPr>
        <w:t>2</w:t>
      </w:r>
      <w:r w:rsidR="003F3051">
        <w:rPr>
          <w:vertAlign w:val="superscript"/>
        </w:rPr>
        <w:t xml:space="preserve"> </w:t>
      </w:r>
      <w:r w:rsidR="00C93E71" w:rsidRPr="0011244C">
        <w:t>of created tidal marshes sampled</w:t>
      </w:r>
      <w:r w:rsidR="004102E8">
        <w:t>.</w:t>
      </w:r>
      <w:r w:rsidR="649074F2" w:rsidRPr="3A5D7FCA">
        <w:t xml:space="preserve"> </w:t>
      </w:r>
      <w:r w:rsidR="62EEBDAE" w:rsidRPr="3A5D7FCA">
        <w:t>T</w:t>
      </w:r>
      <w:ins w:id="1006" w:author="Daniel Stewart" w:date="2022-02-04T09:37:00Z">
        <w:r w:rsidR="000A1142">
          <w:t>wo</w:t>
        </w:r>
      </w:ins>
      <w:del w:id="1007"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1008" w:author="Daniel Stewart" w:date="2022-02-04T09:37:00Z">
        <w:r w:rsidR="00D80285">
          <w:t>3</w:t>
        </w:r>
      </w:ins>
      <w:del w:id="1009"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1010" w:author="Daniel Stewart" w:date="2022-02-04T09:38:00Z">
        <w:r w:rsidR="00D80285">
          <w:t>39</w:t>
        </w:r>
      </w:ins>
      <w:del w:id="1011" w:author="Daniel Stewart" w:date="2022-02-04T09:38:00Z">
        <w:r w:rsidR="005E6301" w:rsidDel="00D80285">
          <w:delText>4</w:delText>
        </w:r>
        <w:r w:rsidR="0037023F" w:rsidDel="00D80285">
          <w:delText>2</w:delText>
        </w:r>
      </w:del>
      <w:r w:rsidR="4B3AA2C0" w:rsidRPr="3A5D7FCA">
        <w:t xml:space="preserve"> </w:t>
      </w:r>
      <w:r w:rsidR="36CFABB8" w:rsidRPr="3A5D7FCA">
        <w:t>(</w:t>
      </w:r>
      <w:ins w:id="1012" w:author="Daniel Stewart" w:date="2022-02-04T09:39:00Z">
        <w:r w:rsidR="00D80285">
          <w:t>49</w:t>
        </w:r>
      </w:ins>
      <w:del w:id="1013"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1014" w:author="Daniel Stewart" w:date="2022-02-04T09:41:00Z">
        <w:r w:rsidR="00D80285">
          <w:t>7</w:t>
        </w:r>
      </w:ins>
      <w:del w:id="1015" w:author="Daniel Stewart" w:date="2022-02-04T09:41:00Z">
        <w:r w:rsidR="295699F1" w:rsidRPr="3A5D7FCA" w:rsidDel="00D80285">
          <w:delText>6</w:delText>
        </w:r>
      </w:del>
      <w:del w:id="1016" w:author="Daniel Stewart" w:date="2022-02-04T12:47:00Z">
        <w:r w:rsidR="295699F1" w:rsidRPr="3A5D7FCA" w:rsidDel="006078F6">
          <w:delText xml:space="preserve"> </w:delText>
        </w:r>
      </w:del>
      <w:r w:rsidR="00B0151E">
        <w:t>–</w:t>
      </w:r>
      <w:ins w:id="1017" w:author="Daniel Stewart" w:date="2022-02-04T09:41:00Z">
        <w:r w:rsidR="00D80285">
          <w:t>40</w:t>
        </w:r>
      </w:ins>
      <w:del w:id="1018" w:author="Daniel Stewart" w:date="2022-02-04T09:41:00Z">
        <w:r w:rsidR="0037023F" w:rsidDel="00D80285">
          <w:delText>39</w:delText>
        </w:r>
      </w:del>
      <w:r w:rsidR="295699F1" w:rsidRPr="3A5D7FCA">
        <w:t xml:space="preserve"> years), size </w:t>
      </w:r>
      <w:r w:rsidR="46848FB5" w:rsidRPr="3A5D7FCA">
        <w:t>(20</w:t>
      </w:r>
      <w:del w:id="1019"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1020" w:author="Daniel Stewart" w:date="2022-02-04T12:47:00Z">
        <w:r w:rsidR="3CDE27AB" w:rsidRPr="3A5D7FCA" w:rsidDel="006078F6">
          <w:delText>1</w:delText>
        </w:r>
      </w:del>
      <w:r w:rsidR="00B0151E">
        <w:t>–</w:t>
      </w:r>
      <w:r w:rsidR="3CDE27AB" w:rsidRPr="3A5D7FCA">
        <w:t>2.</w:t>
      </w:r>
      <w:ins w:id="1021" w:author="Daniel Stewart" w:date="2022-02-04T12:47:00Z">
        <w:r w:rsidR="006078F6">
          <w:t>2</w:t>
        </w:r>
      </w:ins>
      <w:del w:id="1022"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r w:rsidR="6CEF6892" w:rsidRPr="3A5D7FCA">
        <w:t>36.4%</w:t>
      </w:r>
      <w:r w:rsidR="00B0151E">
        <w:t>; Fig. 2)</w:t>
      </w:r>
      <w:r w:rsidR="6CEF6892" w:rsidRPr="3A5D7FCA">
        <w:t>.</w:t>
      </w:r>
      <w:ins w:id="1023" w:author="Daniel Stewart" w:date="2022-02-04T09:45:00Z">
        <w:r w:rsidR="00D74C54">
          <w:t xml:space="preserve"> Among categorical variables</w:t>
        </w:r>
      </w:ins>
      <w:ins w:id="1024" w:author="Daniel Stewart" w:date="2022-02-04T12:26:00Z">
        <w:r w:rsidR="00481F8B">
          <w:t xml:space="preserve"> in the 78 </w:t>
        </w:r>
      </w:ins>
      <w:ins w:id="1025" w:author="Daniel Stewart" w:date="2022-02-04T12:47:00Z">
        <w:r w:rsidR="006078F6">
          <w:t>sites, 9</w:t>
        </w:r>
      </w:ins>
      <w:ins w:id="1026" w:author="Daniel Stewart" w:date="2022-02-04T12:25:00Z">
        <w:r w:rsidR="00BC2ACF">
          <w:t xml:space="preserve"> (</w:t>
        </w:r>
        <w:r w:rsidR="00481F8B">
          <w:t>12%)</w:t>
        </w:r>
      </w:ins>
      <w:ins w:id="1027" w:author="Daniel Stewart" w:date="2022-02-04T09:45:00Z">
        <w:r w:rsidR="00D74C54">
          <w:t xml:space="preserve"> had a functional shear boom present, </w:t>
        </w:r>
      </w:ins>
      <w:ins w:id="1028" w:author="Daniel Stewart" w:date="2022-02-04T12:26:00Z">
        <w:r w:rsidR="00481F8B">
          <w:t>25 (32%)</w:t>
        </w:r>
      </w:ins>
      <w:ins w:id="1029" w:author="Daniel Stewart" w:date="2022-02-04T09:46:00Z">
        <w:r w:rsidR="00D74C54">
          <w:t xml:space="preserve"> had an offshore structure,</w:t>
        </w:r>
      </w:ins>
      <w:ins w:id="1030" w:author="Daniel Stewart" w:date="2022-02-04T16:09:00Z">
        <w:r w:rsidR="00F8142C">
          <w:t xml:space="preserve"> </w:t>
        </w:r>
      </w:ins>
      <w:ins w:id="1031" w:author="Daniel Stewart" w:date="2022-02-04T12:42:00Z">
        <w:r w:rsidR="00FE1C2E">
          <w:t>17 (</w:t>
        </w:r>
      </w:ins>
      <w:ins w:id="1032" w:author="Daniel Stewart" w:date="2022-02-04T12:43:00Z">
        <w:r w:rsidR="00FE1C2E">
          <w:t>22%)</w:t>
        </w:r>
      </w:ins>
      <w:ins w:id="1033" w:author="Daniel Stewart" w:date="2022-02-04T09:46:00Z">
        <w:r w:rsidR="00D74C54">
          <w:t xml:space="preserve"> </w:t>
        </w:r>
      </w:ins>
      <w:ins w:id="1034" w:author="Daniel Stewart" w:date="2022-02-04T13:16:00Z">
        <w:r w:rsidR="00E32B90">
          <w:t>were in</w:t>
        </w:r>
      </w:ins>
      <w:ins w:id="1035" w:author="Daniel Stewart" w:date="2022-02-04T09:46:00Z">
        <w:r w:rsidR="00D74C54">
          <w:t xml:space="preserve"> sloughs, </w:t>
        </w:r>
      </w:ins>
      <w:ins w:id="1036" w:author="Daniel Stewart" w:date="2022-02-04T12:45:00Z">
        <w:r w:rsidR="00FE1C2E">
          <w:t>11</w:t>
        </w:r>
      </w:ins>
      <w:ins w:id="1037" w:author="Daniel Stewart" w:date="2022-02-04T12:46:00Z">
        <w:r w:rsidR="00FE1C2E">
          <w:t xml:space="preserve"> (14%)</w:t>
        </w:r>
      </w:ins>
      <w:ins w:id="1038" w:author="Daniel Stewart" w:date="2022-02-04T09:46:00Z">
        <w:r w:rsidR="00D74C54">
          <w:t xml:space="preserve"> were closed embayment</w:t>
        </w:r>
      </w:ins>
      <w:ins w:id="1039" w:author="Daniel Stewart" w:date="2022-02-04T12:48:00Z">
        <w:r w:rsidR="006078F6">
          <w:t>s</w:t>
        </w:r>
      </w:ins>
      <w:ins w:id="1040" w:author="Daniel Stewart" w:date="2022-02-04T09:46:00Z">
        <w:r w:rsidR="00D74C54">
          <w:t xml:space="preserve">, and </w:t>
        </w:r>
      </w:ins>
      <w:ins w:id="1041" w:author="Daniel Stewart" w:date="2022-02-04T12:46:00Z">
        <w:r w:rsidR="00FE1C2E">
          <w:t>35 (45%)</w:t>
        </w:r>
      </w:ins>
      <w:ins w:id="1042" w:author="Daniel Stewart" w:date="2022-02-04T09:46:00Z">
        <w:r w:rsidR="00D74C54">
          <w:t xml:space="preserve"> </w:t>
        </w:r>
      </w:ins>
      <w:ins w:id="1043" w:author="Daniel Stewart" w:date="2022-02-04T13:16:00Z">
        <w:r w:rsidR="00E32B90">
          <w:t>were in</w:t>
        </w:r>
      </w:ins>
      <w:ins w:id="1044" w:author="Daniel Stewart" w:date="2022-02-04T09:46:00Z">
        <w:r w:rsidR="00D74C54">
          <w:t xml:space="preserve"> the North Arm. </w:t>
        </w:r>
      </w:ins>
    </w:p>
    <w:p w14:paraId="06A9288B" w14:textId="3F4AA65A" w:rsidR="00FE1C2E" w:rsidRDefault="00FE1C2E" w:rsidP="004102E8"/>
    <w:p w14:paraId="2A8CCEB8" w14:textId="0B9C98AB" w:rsidR="40FBF216" w:rsidRDefault="00FE1C2E" w:rsidP="0011244C">
      <w:pPr>
        <w:pStyle w:val="Caption"/>
        <w:jc w:val="both"/>
      </w:pPr>
      <w:r>
        <w:rPr>
          <w:noProof/>
          <w:lang w:val="en-US"/>
        </w:rPr>
        <w:lastRenderedPageBreak/>
        <w:drawing>
          <wp:anchor distT="0" distB="0" distL="114300" distR="114300" simplePos="0" relativeHeight="251658277" behindDoc="0" locked="0" layoutInCell="1" allowOverlap="1" wp14:anchorId="5D7053C7" wp14:editId="7BCC38B3">
            <wp:simplePos x="0" y="0"/>
            <wp:positionH relativeFrom="column">
              <wp:posOffset>-34925</wp:posOffset>
            </wp:positionH>
            <wp:positionV relativeFrom="paragraph">
              <wp:posOffset>69215</wp:posOffset>
            </wp:positionV>
            <wp:extent cx="5723255" cy="6438265"/>
            <wp:effectExtent l="0" t="0" r="4445" b="635"/>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19">
                      <a:extLst>
                        <a:ext uri="{28A0092B-C50C-407E-A947-70E740481C1C}">
                          <a14:useLocalDpi xmlns:a14="http://schemas.microsoft.com/office/drawing/2010/main" val="0"/>
                        </a:ext>
                      </a:extLst>
                    </a:blip>
                    <a:stretch>
                      <a:fillRect/>
                    </a:stretch>
                  </pic:blipFill>
                  <pic:spPr>
                    <a:xfrm>
                      <a:off x="0" y="0"/>
                      <a:ext cx="5723255" cy="6438265"/>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2</w:t>
      </w:r>
      <w:r w:rsidR="00397775">
        <w:fldChar w:fldCharType="end"/>
      </w:r>
      <w:r w:rsidR="00397775">
        <w:t xml:space="preserve">. </w:t>
      </w:r>
      <w:r w:rsidR="00B0151E">
        <w:t>Scatter plots and b</w:t>
      </w:r>
      <w:r w:rsidR="00397775" w:rsidRPr="559EFC6C">
        <w:t>ox and whisker plots displaying the distribution of data for each covariate</w:t>
      </w:r>
      <w:r w:rsidR="00F077C2">
        <w:t xml:space="preserve"> used in the marsh recession model</w:t>
      </w:r>
      <w:r w:rsidR="00397775" w:rsidRPr="559EFC6C">
        <w:t xml:space="preserve">. </w:t>
      </w:r>
      <w:r w:rsidR="00F077C2">
        <w:t>Box and whisker m</w:t>
      </w:r>
      <w:r w:rsidR="00397775" w:rsidRPr="559EFC6C">
        <w:t>edian values are shown by the middle horizontal line of each box plot, separating the upper box (2</w:t>
      </w:r>
      <w:r w:rsidR="00397775" w:rsidRPr="0011244C">
        <w:rPr>
          <w:vertAlign w:val="superscript"/>
        </w:rPr>
        <w:t>nd</w:t>
      </w:r>
      <w:r w:rsidR="00397775" w:rsidRPr="559EFC6C">
        <w:t xml:space="preserve"> quartile) and lower box (3</w:t>
      </w:r>
      <w:r w:rsidR="00397775" w:rsidRPr="0011244C">
        <w:rPr>
          <w:vertAlign w:val="superscript"/>
        </w:rPr>
        <w:t>rd</w:t>
      </w:r>
      <w:r w:rsidR="00397775" w:rsidRPr="559EFC6C">
        <w:t xml:space="preserve"> quartile)</w:t>
      </w:r>
      <w:ins w:id="1045" w:author="Daniel Stewart" w:date="2022-02-04T09:25:00Z">
        <w:r w:rsidR="005444F3">
          <w:t>.</w:t>
        </w:r>
      </w:ins>
      <w:r w:rsidR="00397775" w:rsidRPr="559EFC6C">
        <w:t xml:space="preserve"> </w:t>
      </w:r>
      <w:del w:id="1046" w:author="Daniel Stewart" w:date="2022-02-04T09:25:00Z">
        <w:r w:rsidR="00397775" w:rsidRPr="559EFC6C" w:rsidDel="005444F3">
          <w:delText xml:space="preserve">Mean elevation and % edge habitat were entered as interacting terms, which we have visualized by showing the interactions relative to low (&lt; [mean </w:delText>
        </w:r>
        <w:r w:rsidR="00EC57B7" w:rsidDel="005444F3">
          <w:delText>–</w:delText>
        </w:r>
        <w:r w:rsidR="00397775" w:rsidRPr="559EFC6C" w:rsidDel="005444F3">
          <w:delText xml:space="preserve"> </w:delText>
        </w:r>
        <w:r w:rsidR="00397775" w:rsidDel="005444F3">
          <w:delText>σ])</w:delText>
        </w:r>
        <w:r w:rsidR="00397775" w:rsidRPr="559EFC6C" w:rsidDel="005444F3">
          <w:delText xml:space="preserve">, average (mean), and high (&gt; [mean + </w:delText>
        </w:r>
        <w:r w:rsidR="00397775" w:rsidDel="005444F3">
          <w:delText>σ]</w:delText>
        </w:r>
        <w:r w:rsidR="00397775" w:rsidRPr="559EFC6C" w:rsidDel="005444F3">
          <w:delText>) maximum elevation values (centre bottom).</w:delText>
        </w:r>
      </w:del>
    </w:p>
    <w:p w14:paraId="3227CA74" w14:textId="58C3277A" w:rsidR="161A033F" w:rsidRDefault="00F077C2" w:rsidP="004C769A">
      <w:r>
        <w:t>Results from our linear regression model indicate that s</w:t>
      </w:r>
      <w:r w:rsidR="616E580E" w:rsidRPr="43C0CAC4">
        <w:t xml:space="preserve">ites </w:t>
      </w:r>
      <w:r w:rsidR="38BC1C0A" w:rsidRPr="43C0CAC4">
        <w:t>with</w:t>
      </w:r>
      <w:ins w:id="1047" w:author="Daniel Stewart" w:date="2022-02-04T13:20:00Z">
        <w:r w:rsidR="007C736E">
          <w:t xml:space="preserve"> lower mean elevations</w:t>
        </w:r>
      </w:ins>
      <w:ins w:id="1048" w:author="Daniel Stewart" w:date="2022-02-04T14:29:00Z">
        <w:r w:rsidR="00D24A41">
          <w:t xml:space="preserve"> were more susceptible to erosion, averaging 26% less </w:t>
        </w:r>
      </w:ins>
      <w:ins w:id="1049" w:author="Daniel Stewart" w:date="2022-02-04T14:30:00Z">
        <w:r w:rsidR="00D24A41">
          <w:t>recessed marsh area for every metre gained in site mean elevation.</w:t>
        </w:r>
      </w:ins>
      <w:ins w:id="1050" w:author="Daniel Stewart" w:date="2022-02-04T13:20:00Z">
        <w:r w:rsidR="007C736E">
          <w:t xml:space="preserve"> </w:t>
        </w:r>
      </w:ins>
      <w:r w:rsidR="38BC1C0A" w:rsidRPr="43C0CAC4">
        <w:t xml:space="preserve"> protective</w:t>
      </w:r>
      <w:r w:rsidR="09BF898A" w:rsidRPr="43C0CAC4">
        <w:t xml:space="preserve"> infrastructure, such as offshore structures (</w:t>
      </w:r>
      <w:r w:rsidR="09BF898A" w:rsidRPr="43C0CAC4">
        <w:rPr>
          <w:i/>
          <w:iCs/>
        </w:rPr>
        <w:t xml:space="preserve">p </w:t>
      </w:r>
      <w:r w:rsidR="09BF898A" w:rsidRPr="43C0CAC4">
        <w:t>= .01</w:t>
      </w:r>
      <w:r w:rsidR="00351DCE">
        <w:t>7</w:t>
      </w:r>
      <w:r w:rsidR="09BF898A" w:rsidRPr="43C0CAC4">
        <w:t>)</w:t>
      </w:r>
      <w:r w:rsidR="1343C259" w:rsidRPr="43C0CAC4">
        <w:t xml:space="preserve">, and perhaps </w:t>
      </w:r>
      <w:r w:rsidR="00C93E71">
        <w:t>debris</w:t>
      </w:r>
      <w:r w:rsidR="1343C259" w:rsidRPr="43C0CAC4">
        <w:t xml:space="preserve"> fences (</w:t>
      </w:r>
      <w:r w:rsidR="1343C259" w:rsidRPr="43C0CAC4">
        <w:rPr>
          <w:i/>
          <w:iCs/>
        </w:rPr>
        <w:t>p</w:t>
      </w:r>
      <w:r w:rsidR="1343C259" w:rsidRPr="43C0CAC4">
        <w:t xml:space="preserve"> = .0</w:t>
      </w:r>
      <w:r w:rsidR="00351DCE">
        <w:t>6</w:t>
      </w:r>
      <w:r w:rsidR="00C93E71">
        <w:t>4</w:t>
      </w:r>
      <w:r w:rsidR="1343C259" w:rsidRPr="43C0CAC4">
        <w:t>)</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w:t>
      </w:r>
      <w:r w:rsidR="008752D7">
        <w:t>2</w:t>
      </w:r>
      <w:r w:rsidR="32DFFE6E" w:rsidRPr="43C0CAC4">
        <w:t>.</w:t>
      </w:r>
      <w:r w:rsidR="008752D7">
        <w:t>7</w:t>
      </w:r>
      <w:r w:rsidR="327593A0" w:rsidRPr="43C0CAC4">
        <w:t xml:space="preserve">% and </w:t>
      </w:r>
      <w:r w:rsidR="2334EB02" w:rsidRPr="43C0CAC4">
        <w:t>2</w:t>
      </w:r>
      <w:r w:rsidR="008752D7">
        <w:t>6</w:t>
      </w:r>
      <w:r w:rsidR="2334EB02" w:rsidRPr="43C0CAC4">
        <w:t>.</w:t>
      </w:r>
      <w:r w:rsidR="008752D7">
        <w:t>0</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w:t>
      </w:r>
      <w:del w:id="1051" w:author="Daniel Stewart" w:date="2022-02-04T13:18:00Z">
        <w:r w:rsidR="00351DCE" w:rsidDel="00E32B90">
          <w:delText>7</w:delText>
        </w:r>
      </w:del>
      <w:r w:rsidR="00351DCE">
        <w:t>9</w:t>
      </w:r>
      <w:ins w:id="1052" w:author="Daniel Stewart" w:date="2022-02-04T13:18:00Z">
        <w:r w:rsidR="007C736E">
          <w:t>7</w:t>
        </w:r>
      </w:ins>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w:t>
      </w:r>
      <w:r w:rsidR="00351DCE">
        <w:t>2</w:t>
      </w:r>
      <w:ins w:id="1053" w:author="Daniel Stewart" w:date="2022-02-04T13:18:00Z">
        <w:r w:rsidR="007C736E">
          <w:t>19</w:t>
        </w:r>
      </w:ins>
      <w:del w:id="1054" w:author="Daniel Stewart" w:date="2022-02-04T13:18:00Z">
        <w:r w:rsidR="00351DCE" w:rsidDel="007C736E">
          <w:delText>02</w:delText>
        </w:r>
      </w:del>
      <w:r w:rsidRPr="43C0CAC4">
        <w:t xml:space="preserve">, </w:t>
      </w:r>
      <w:r w:rsidRPr="43C0CAC4">
        <w:rPr>
          <w:i/>
          <w:iCs/>
        </w:rPr>
        <w:t>p</w:t>
      </w:r>
      <w:r w:rsidRPr="43C0CAC4">
        <w:t xml:space="preserve"> = .00</w:t>
      </w:r>
      <w:ins w:id="1055" w:author="Daniel Stewart" w:date="2022-02-04T13:18:00Z">
        <w:r w:rsidR="007C736E">
          <w:t>3</w:t>
        </w:r>
      </w:ins>
      <w:del w:id="1056" w:author="Daniel Stewart" w:date="2022-02-04T13:18:00Z">
        <w:r w:rsidR="00351DCE" w:rsidDel="007C736E">
          <w:delText>5</w:delText>
        </w:r>
      </w:del>
      <w:r>
        <w:t>; Fig. 3</w:t>
      </w:r>
      <w:r w:rsidRPr="43C0CAC4">
        <w:t>)</w:t>
      </w:r>
      <w:r>
        <w:t xml:space="preserve">. </w:t>
      </w:r>
      <w:r w:rsidR="1B68DC42" w:rsidRPr="43C0CAC4">
        <w:t xml:space="preserve">Conversely, </w:t>
      </w:r>
      <w:r>
        <w:t>percent</w:t>
      </w:r>
      <w:r w:rsidR="636DA763" w:rsidRPr="43C0CAC4">
        <w:t xml:space="preserve"> recessed marsh was on average 1</w:t>
      </w:r>
      <w:ins w:id="1057" w:author="Daniel Stewart" w:date="2022-02-04T14:29:00Z">
        <w:r w:rsidR="00D24A41">
          <w:t>4</w:t>
        </w:r>
      </w:ins>
      <w:del w:id="1058" w:author="Daniel Stewart" w:date="2022-02-04T14:29:00Z">
        <w:r w:rsidR="636DA763" w:rsidRPr="43C0CAC4" w:rsidDel="00D24A41">
          <w:delText>8</w:delText>
        </w:r>
      </w:del>
      <w:r w:rsidR="636DA763" w:rsidRPr="43C0CAC4">
        <w:t>.</w:t>
      </w:r>
      <w:ins w:id="1059" w:author="Daniel Stewart" w:date="2022-02-04T14:29:00Z">
        <w:r w:rsidR="00D24A41">
          <w:t>9</w:t>
        </w:r>
      </w:ins>
      <w:del w:id="1060" w:author="Daniel Stewart" w:date="2022-02-04T14:29:00Z">
        <w:r w:rsidR="008752D7" w:rsidDel="00D24A41">
          <w:delText>8</w:delText>
        </w:r>
      </w:del>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w:t>
      </w:r>
      <w:del w:id="1061" w:author="Daniel Stewart" w:date="2022-02-04T14:28:00Z">
        <w:r w:rsidR="09BF898A" w:rsidRPr="43C0CAC4" w:rsidDel="00D24A41">
          <w:delText>0</w:delText>
        </w:r>
      </w:del>
      <w:r w:rsidR="09BF898A" w:rsidRPr="43C0CAC4">
        <w:t>1</w:t>
      </w:r>
      <w:ins w:id="1062" w:author="Daniel Stewart" w:date="2022-02-04T14:28:00Z">
        <w:r w:rsidR="00D24A41">
          <w:t>0</w:t>
        </w:r>
      </w:ins>
      <w:r w:rsidR="09BF898A" w:rsidRPr="43C0CAC4">
        <w:t>)</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w:t>
      </w:r>
      <w:del w:id="1063"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r w:rsidR="00351DCE">
        <w:t xml:space="preserve">; </w:t>
      </w:r>
      <w:r w:rsidR="12783A8A" w:rsidRPr="00351DCE">
        <w:t>Fig</w:t>
      </w:r>
      <w:r>
        <w:t>. 2</w:t>
      </w:r>
      <w:r w:rsidR="12783A8A" w:rsidRPr="00397775">
        <w:t>)</w:t>
      </w:r>
      <w:r w:rsidR="7C5FA4DA" w:rsidRPr="00397775">
        <w:t>.</w:t>
      </w:r>
    </w:p>
    <w:p w14:paraId="69C78E01" w14:textId="6BE4BB25" w:rsidR="00AA5631" w:rsidRDefault="00AA5631" w:rsidP="004C769A"/>
    <w:p w14:paraId="210360F2" w14:textId="501B76E1" w:rsidR="00397775" w:rsidRDefault="1E25E1FE" w:rsidP="004C769A">
      <w:pPr>
        <w:keepNext/>
      </w:pPr>
      <w:r>
        <w:rPr>
          <w:noProof/>
          <w:lang w:val="en-US"/>
        </w:rPr>
        <w:lastRenderedPageBreak/>
        <w:drawing>
          <wp:inline distT="0" distB="0" distL="0" distR="0" wp14:anchorId="12F41CBB" wp14:editId="477C152A">
            <wp:extent cx="2854248" cy="3380199"/>
            <wp:effectExtent l="0" t="0" r="381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0">
                      <a:extLst>
                        <a:ext uri="{28A0092B-C50C-407E-A947-70E740481C1C}">
                          <a14:useLocalDpi xmlns:a14="http://schemas.microsoft.com/office/drawing/2010/main" val="0"/>
                        </a:ext>
                      </a:extLst>
                    </a:blip>
                    <a:stretch>
                      <a:fillRect/>
                    </a:stretch>
                  </pic:blipFill>
                  <pic:spPr>
                    <a:xfrm>
                      <a:off x="0" y="0"/>
                      <a:ext cx="2854248" cy="3380199"/>
                    </a:xfrm>
                    <a:prstGeom prst="rect">
                      <a:avLst/>
                    </a:prstGeom>
                  </pic:spPr>
                </pic:pic>
              </a:graphicData>
            </a:graphic>
          </wp:inline>
        </w:drawing>
      </w:r>
      <w:r w:rsidR="00397775">
        <w:rPr>
          <w:noProof/>
          <w:lang w:val="en-US"/>
        </w:rPr>
        <w:drawing>
          <wp:inline distT="0" distB="0" distL="0" distR="0" wp14:anchorId="48AC6DA1" wp14:editId="5D983EB9">
            <wp:extent cx="2854248" cy="3381383"/>
            <wp:effectExtent l="0" t="0" r="381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1">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p>
    <w:p w14:paraId="19AAF597" w14:textId="5EA7D30B" w:rsidR="00397775" w:rsidRDefault="00397775" w:rsidP="004C769A">
      <w:pPr>
        <w:pStyle w:val="Caption"/>
      </w:pPr>
      <w:r>
        <w:t xml:space="preserve">Figure </w:t>
      </w:r>
      <w:r>
        <w:fldChar w:fldCharType="begin"/>
      </w:r>
      <w:r>
        <w:instrText>SEQ Figure \* ARABIC</w:instrText>
      </w:r>
      <w:r>
        <w:fldChar w:fldCharType="separate"/>
      </w:r>
      <w:r w:rsidR="006567E1">
        <w:rPr>
          <w:noProof/>
        </w:rPr>
        <w:t>3</w:t>
      </w:r>
      <w: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67584840" w14:textId="77777777" w:rsidR="00DC0CE2" w:rsidRPr="00DC0CE2" w:rsidRDefault="00DC0CE2" w:rsidP="000915E4"/>
    <w:p w14:paraId="670891D3" w14:textId="176F3C5C" w:rsidR="600A8E5D" w:rsidRPr="004C769A" w:rsidRDefault="4882412D" w:rsidP="004C769A">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78E00C56" w:rsidR="600A8E5D" w:rsidRPr="005B1331" w:rsidRDefault="21999174" w:rsidP="004C769A">
      <w:pPr>
        <w:rPr>
          <w:rFonts w:ascii="Calibri" w:eastAsia="Calibri" w:hAnsi="Calibri" w:cs="Calibri"/>
        </w:rPr>
      </w:pPr>
      <w:r w:rsidRPr="005B1331">
        <w:t>A total of 12</w:t>
      </w:r>
      <w:r w:rsidR="00915CFF">
        <w:t>70</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8</w:t>
      </w:r>
      <w:r w:rsidR="00C178B4">
        <w:t>57</w:t>
      </w:r>
      <w:r w:rsidR="668A9E87" w:rsidRPr="005B1331">
        <w:t xml:space="preserve">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w:t>
      </w:r>
      <w:r w:rsidR="00C178B4">
        <w:t>13</w:t>
      </w:r>
      <w:r w:rsidR="4C0DB723" w:rsidRPr="005B1331">
        <w:t xml:space="preserve">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w:t>
      </w:r>
      <w:r w:rsidR="00C178B4">
        <w:t xml:space="preserve"> </w:t>
      </w:r>
      <w:r w:rsidR="00F077C2">
        <w:t>4)</w:t>
      </w:r>
      <w:r w:rsidR="4C0DB723" w:rsidRPr="005B1331">
        <w:t>.</w:t>
      </w:r>
      <w:r w:rsidR="6AD56545" w:rsidRPr="005B1331">
        <w:t xml:space="preserve"> Sampling effort </w:t>
      </w:r>
      <w:commentRangeStart w:id="1064"/>
      <w:r w:rsidR="6AD56545" w:rsidRPr="005B1331">
        <w:t>was</w:t>
      </w:r>
      <w:commentRangeEnd w:id="1064"/>
      <w:r w:rsidR="00E349EF">
        <w:rPr>
          <w:rStyle w:val="CommentReference"/>
        </w:rPr>
        <w:commentReference w:id="1064"/>
      </w:r>
      <w:r w:rsidR="6AD56545" w:rsidRPr="005B1331">
        <w:t xml:space="preserve"> similar among years</w:t>
      </w:r>
      <w:r w:rsidR="1008E38F" w:rsidRPr="005B1331">
        <w:t xml:space="preserve"> in created marshes</w:t>
      </w:r>
      <w:r w:rsidR="16C5C1E5" w:rsidRPr="005B1331">
        <w:t>, averaging 1</w:t>
      </w:r>
      <w:r w:rsidR="00C178B4">
        <w:t>6</w:t>
      </w:r>
      <w:r w:rsidR="16C5C1E5" w:rsidRPr="005B1331">
        <w:t>.</w:t>
      </w:r>
      <w:r w:rsidR="00C178B4">
        <w:t>8</w:t>
      </w:r>
      <w:r w:rsidR="16C5C1E5" w:rsidRPr="005B1331">
        <w:t xml:space="preserve"> plots/site in 2015 and 1</w:t>
      </w:r>
      <w:r w:rsidR="00C178B4">
        <w:t>4</w:t>
      </w:r>
      <w:r w:rsidR="16C5C1E5" w:rsidRPr="005B1331">
        <w:t>.</w:t>
      </w:r>
      <w:r w:rsidR="00C178B4">
        <w:t>8</w:t>
      </w:r>
      <w:r w:rsidR="00B32D2B">
        <w:t xml:space="preserve"> plots/site</w:t>
      </w:r>
      <w:r w:rsidR="16C5C1E5" w:rsidRPr="005B1331">
        <w:t xml:space="preserve"> in 2021.</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w:t>
      </w:r>
      <w:r w:rsidR="00C178B4">
        <w:t>2</w:t>
      </w:r>
      <w:r w:rsidR="00EC57B7">
        <w:t>%</w:t>
      </w:r>
      <w:r w:rsidR="66EAEBB9" w:rsidRPr="005B1331">
        <w:t xml:space="preserve"> </w:t>
      </w:r>
      <w:r w:rsidR="000E26D3">
        <w:t>(SD =</w:t>
      </w:r>
      <w:r w:rsidR="66EAEBB9" w:rsidRPr="005B1331">
        <w:t xml:space="preserve"> 35.8</w:t>
      </w:r>
      <w:r w:rsidR="000E26D3">
        <w:t>%)</w:t>
      </w:r>
      <w:r w:rsidR="76A40551" w:rsidRPr="005B1331">
        <w:t>.</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lang w:val="en-US"/>
        </w:rPr>
        <w:lastRenderedPageBreak/>
        <w:drawing>
          <wp:inline distT="0" distB="0" distL="0" distR="0" wp14:anchorId="6550FF46" wp14:editId="511C216A">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2">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0165D99" w:rsidR="00AA5631" w:rsidRPr="00AA5631" w:rsidRDefault="00397775" w:rsidP="005D3470">
      <w:pPr>
        <w:pStyle w:val="Caption"/>
      </w:pPr>
      <w:r>
        <w:t xml:space="preserve">Figure </w:t>
      </w:r>
      <w:r>
        <w:fldChar w:fldCharType="begin"/>
      </w:r>
      <w:r>
        <w:instrText>SEQ Figure \* ARABIC</w:instrText>
      </w:r>
      <w:r>
        <w:fldChar w:fldCharType="separate"/>
      </w:r>
      <w:r w:rsidR="006567E1">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1080E862" w14:textId="23D77708" w:rsidR="600A8E5D" w:rsidRDefault="29EBDC8C" w:rsidP="004C769A">
      <w:r w:rsidRPr="3A5D7FCA">
        <w:t xml:space="preserve">Among model main effects, only </w:t>
      </w:r>
      <w:r w:rsidR="33F2FFD1" w:rsidRPr="3A5D7FCA">
        <w:t>channel proximity</w:t>
      </w:r>
      <w:r w:rsidRPr="3A5D7FCA">
        <w:t xml:space="preserve"> (</w:t>
      </w:r>
      <w:r w:rsidRPr="3A5D7FCA">
        <w:rPr>
          <w:i/>
          <w:iCs/>
        </w:rPr>
        <w:t>p</w:t>
      </w:r>
      <w:r w:rsidRPr="3A5D7FCA">
        <w:t xml:space="preserve"> = </w:t>
      </w:r>
      <w:commentRangeStart w:id="1065"/>
      <w:r w:rsidRPr="3A5D7FCA">
        <w:t>.03</w:t>
      </w:r>
      <w:r w:rsidR="00D7012B">
        <w:t>2</w:t>
      </w:r>
      <w:commentRangeEnd w:id="1065"/>
      <w:r w:rsidR="00517B49">
        <w:rPr>
          <w:rStyle w:val="CommentReference"/>
        </w:rPr>
        <w:commentReference w:id="1065"/>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0.0</w:t>
      </w:r>
      <w:r w:rsidR="00B32D2B">
        <w:t>7</w:t>
      </w:r>
      <w:r w:rsidR="00555CFD">
        <w:t>1</w:t>
      </w:r>
      <w:r w:rsidR="35C621B1" w:rsidRPr="3A5D7FCA">
        <w:t xml:space="preserve">, conditional </w:t>
      </w:r>
      <w:r w:rsidR="35C621B1" w:rsidRPr="3A5D7FCA">
        <w:rPr>
          <w:i/>
          <w:iCs/>
        </w:rPr>
        <w:t>R</w:t>
      </w:r>
      <w:r w:rsidR="35C621B1" w:rsidRPr="3A5D7FCA">
        <w:rPr>
          <w:vertAlign w:val="superscript"/>
        </w:rPr>
        <w:t>2</w:t>
      </w:r>
      <w:r w:rsidR="35C621B1" w:rsidRPr="3A5D7FCA">
        <w:t>= 0.4</w:t>
      </w:r>
      <w:r w:rsidR="00555CFD">
        <w:t>1</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D7012B" w:rsidRPr="00D7012B">
        <w:rPr>
          <w:i/>
          <w:iCs/>
        </w:rPr>
        <w:t>p</w:t>
      </w:r>
      <w:r w:rsidR="00D7012B">
        <w:t xml:space="preserve"> = .00</w:t>
      </w:r>
      <w:r w:rsidR="00555CFD">
        <w:t>2</w:t>
      </w:r>
      <w:r w:rsidR="00D7012B">
        <w:t xml:space="preserve">; </w:t>
      </w:r>
      <w:r w:rsidR="003522D6" w:rsidRPr="00D7012B">
        <w:t>Fig</w:t>
      </w:r>
      <w:r w:rsidR="003522D6">
        <w:t>. 4</w:t>
      </w:r>
      <w:r w:rsidR="2006FBD8" w:rsidRPr="3A5D7FCA">
        <w:t>)</w:t>
      </w:r>
      <w:r w:rsidR="11009B37" w:rsidRPr="3A5D7FCA">
        <w:t xml:space="preserve">. </w:t>
      </w:r>
      <w:r w:rsidR="402DC15D" w:rsidRPr="3A5D7FCA">
        <w:t xml:space="preserve">Distance upriver </w:t>
      </w:r>
      <w:r w:rsidR="00D7012B">
        <w:t>(</w:t>
      </w:r>
      <w:r w:rsidR="00D7012B">
        <w:rPr>
          <w:i/>
          <w:iCs/>
        </w:rPr>
        <w:t xml:space="preserve">p </w:t>
      </w:r>
      <w:r w:rsidR="00D7012B">
        <w:t xml:space="preserve">= .027) </w:t>
      </w:r>
      <w:r w:rsidR="0AB486A2" w:rsidRPr="3A5D7FCA">
        <w:t>and plots located in inland basins</w:t>
      </w:r>
      <w:r w:rsidR="00D7012B">
        <w:t xml:space="preserve"> (</w:t>
      </w:r>
      <w:r w:rsidR="00D7012B">
        <w:rPr>
          <w:i/>
          <w:iCs/>
        </w:rPr>
        <w:t>p</w:t>
      </w:r>
      <w:r w:rsidR="00D7012B">
        <w:t xml:space="preserve"> = .04</w:t>
      </w:r>
      <w:r w:rsidR="00555CFD">
        <w:t>4</w:t>
      </w:r>
      <w:r w:rsidR="00D7012B">
        <w:t>)</w:t>
      </w:r>
      <w:r w:rsidR="0AB486A2" w:rsidRPr="3A5D7FCA">
        <w:t xml:space="preserve">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w:t>
      </w:r>
      <w:r w:rsidR="00B32D2B">
        <w:t xml:space="preserve"> may</w:t>
      </w:r>
      <w:r w:rsidR="49C31C26" w:rsidRPr="3A5D7FCA">
        <w:t xml:space="preserve">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lastRenderedPageBreak/>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25C674E7" w14:textId="0662D4AB" w:rsidR="00CA40B1" w:rsidRDefault="769A0334" w:rsidP="00CA40B1">
      <w:r w:rsidRPr="005B1331">
        <w:t xml:space="preserve">A total of </w:t>
      </w:r>
      <w:commentRangeStart w:id="1066"/>
      <w:r w:rsidR="15F72E70" w:rsidRPr="005B1331">
        <w:t>17</w:t>
      </w:r>
      <w:r w:rsidR="0071679A">
        <w:t>40</w:t>
      </w:r>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r w:rsidR="00B32D2B">
        <w:t>70</w:t>
      </w:r>
      <w:r w:rsidR="2617484C" w:rsidRPr="005B1331">
        <w:t xml:space="preserve"> originating from </w:t>
      </w:r>
      <w:r w:rsidR="04027C61" w:rsidRPr="005B1331">
        <w:t>79</w:t>
      </w:r>
      <w:r w:rsidR="2617484C" w:rsidRPr="005B1331">
        <w:t xml:space="preserve"> created </w:t>
      </w:r>
      <w:commentRangeEnd w:id="1066"/>
      <w:r w:rsidR="00441232">
        <w:rPr>
          <w:rStyle w:val="CommentReference"/>
        </w:rPr>
        <w:commentReference w:id="1066"/>
      </w:r>
      <w:r w:rsidR="2617484C" w:rsidRPr="005B1331">
        <w:t>marshes</w:t>
      </w:r>
      <w:r w:rsidR="00B32D2B">
        <w:t xml:space="preserve"> (see 3.2 for more details)</w:t>
      </w:r>
      <w:r w:rsidR="2617484C" w:rsidRPr="005B1331">
        <w:t xml:space="preserve">,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 xml:space="preserve">Sampling effort was similar in compensation sites between </w:t>
      </w:r>
      <w:proofErr w:type="gramStart"/>
      <w:r w:rsidR="64853C5F" w:rsidRPr="005B1331">
        <w:t>years,</w:t>
      </w:r>
      <w:proofErr w:type="gramEnd"/>
      <w:r w:rsidR="64853C5F" w:rsidRPr="005B1331">
        <w:t xml:space="preserve"> however reference sites were sampled with greater intensity in 2015, averaging </w:t>
      </w:r>
      <w:r w:rsidR="0071679A">
        <w:t>42</w:t>
      </w:r>
      <w:r w:rsidR="420AC6DC" w:rsidRPr="005B1331">
        <w:t>.0</w:t>
      </w:r>
      <w:r w:rsidR="64853C5F" w:rsidRPr="005B1331">
        <w:t xml:space="preserve"> plots</w:t>
      </w:r>
      <w:r w:rsidR="00854586">
        <w:t xml:space="preserve"> in 7 sites,</w:t>
      </w:r>
      <w:r w:rsidR="64853C5F" w:rsidRPr="005B1331">
        <w:t xml:space="preserve"> versus </w:t>
      </w:r>
      <w:r w:rsidR="6F099043" w:rsidRPr="005B1331">
        <w:t>1</w:t>
      </w:r>
      <w:r w:rsidR="0071679A">
        <w:t>9</w:t>
      </w:r>
      <w:r w:rsidR="6F099043" w:rsidRPr="005B1331">
        <w:t>.</w:t>
      </w:r>
      <w:r w:rsidR="0071679A">
        <w:t>6</w:t>
      </w:r>
      <w:r w:rsidR="64853C5F" w:rsidRPr="005B1331">
        <w:t xml:space="preserve"> plots</w:t>
      </w:r>
      <w:r w:rsidR="00854586">
        <w:t xml:space="preserve"> in 9 s</w:t>
      </w:r>
      <w:r w:rsidR="64853C5F" w:rsidRPr="005B1331">
        <w:t>ite</w:t>
      </w:r>
      <w:r w:rsidR="00854586">
        <w:t>s</w:t>
      </w:r>
      <w:r w:rsidR="64853C5F" w:rsidRPr="005B1331">
        <w:t xml:space="preserve"> in 2021.</w:t>
      </w:r>
      <w:r w:rsidR="15F72E70" w:rsidRPr="005B1331">
        <w:t xml:space="preserve"> </w:t>
      </w:r>
      <w:r w:rsidR="34AE82F4" w:rsidRPr="005B1331">
        <w:t>Native richness ranged from 0</w:t>
      </w:r>
      <w:r w:rsidR="0071679A">
        <w:t>–</w:t>
      </w:r>
      <w:r w:rsidR="34AE82F4" w:rsidRPr="005B1331">
        <w:t>13 species</w:t>
      </w:r>
      <w:r w:rsidR="5F16ED13" w:rsidRPr="005B1331">
        <w:t>/plot</w:t>
      </w:r>
      <w:r w:rsidR="23ECEC17" w:rsidRPr="005B1331">
        <w:t>,</w:t>
      </w:r>
      <w:r w:rsidR="082ABEA8" w:rsidRPr="005B1331">
        <w:t xml:space="preserve"> </w:t>
      </w:r>
      <w:commentRangeStart w:id="1067"/>
      <w:commentRangeStart w:id="1068"/>
      <w:r w:rsidR="082ABEA8" w:rsidRPr="005B1331">
        <w:t>averaging</w:t>
      </w:r>
      <w:commentRangeEnd w:id="1067"/>
      <w:r w:rsidR="00743315">
        <w:rPr>
          <w:rStyle w:val="CommentReference"/>
        </w:rPr>
        <w:commentReference w:id="1067"/>
      </w:r>
      <w:commentRangeEnd w:id="1068"/>
      <w:r w:rsidR="004720B5">
        <w:rPr>
          <w:rStyle w:val="CommentReference"/>
        </w:rPr>
        <w:commentReference w:id="1068"/>
      </w:r>
      <w:r w:rsidR="082ABEA8" w:rsidRPr="005B1331">
        <w:t xml:space="preserve"> 3.</w:t>
      </w:r>
      <w:r w:rsidR="77C495D1" w:rsidRPr="005B1331">
        <w:t>6</w:t>
      </w:r>
      <w:r w:rsidR="00976373">
        <w:t xml:space="preserve"> species/plot</w:t>
      </w:r>
      <w:r w:rsidR="77C495D1" w:rsidRPr="005B1331">
        <w:t xml:space="preserve"> </w:t>
      </w:r>
      <w:r w:rsidR="00F65639">
        <w:t xml:space="preserve">(SD = </w:t>
      </w:r>
      <w:r w:rsidR="721E4511" w:rsidRPr="005B1331">
        <w:t>2.4</w:t>
      </w:r>
      <w:r w:rsidR="00F65639">
        <w:t>)</w:t>
      </w:r>
      <w:r w:rsidR="5B0AF3BE" w:rsidRPr="005B1331">
        <w:t xml:space="preserve">. </w:t>
      </w:r>
      <w:r w:rsidR="00CA40B1" w:rsidRPr="005B1331">
        <w:t>Elevation (</w:t>
      </w:r>
      <w:r w:rsidR="00CA40B1" w:rsidRPr="005B1331">
        <w:rPr>
          <w:i/>
          <w:iCs/>
        </w:rPr>
        <w:t>p</w:t>
      </w:r>
      <w:r w:rsidR="00CA40B1" w:rsidRPr="005B1331">
        <w:t xml:space="preserve"> &lt;.001)</w:t>
      </w:r>
      <w:r w:rsidR="00CA40B1">
        <w:t xml:space="preserve">, </w:t>
      </w:r>
      <w:r w:rsidR="00CA40B1" w:rsidRPr="005B1331">
        <w:t>distance upriver (</w:t>
      </w:r>
      <w:r w:rsidR="00CA40B1" w:rsidRPr="005B1331">
        <w:rPr>
          <w:i/>
          <w:iCs/>
        </w:rPr>
        <w:t xml:space="preserve">p = </w:t>
      </w:r>
      <w:r w:rsidR="00CA40B1" w:rsidRPr="005B1331">
        <w:t>.02</w:t>
      </w:r>
      <w:r w:rsidR="00CA40B1">
        <w:t>8</w:t>
      </w:r>
      <w:r w:rsidR="00CA40B1" w:rsidRPr="005B1331">
        <w:t>)</w:t>
      </w:r>
      <w:r w:rsidR="00CA40B1">
        <w:t xml:space="preserve">, and channel proximity </w:t>
      </w:r>
      <w:r w:rsidR="00CA40B1" w:rsidRPr="005B1331">
        <w:t xml:space="preserve">had significant positive effects on native richness, with an average increase of 0.8 native species/plot with each meter elevation, </w:t>
      </w:r>
      <w:r w:rsidR="00B959EA">
        <w:t>0</w:t>
      </w:r>
      <w:r w:rsidR="00CA40B1" w:rsidRPr="005B1331">
        <w:t>.06 native species/plot with each kilometer upriver</w:t>
      </w:r>
      <w:r w:rsidR="00CA40B1">
        <w:t xml:space="preserve">, and </w:t>
      </w:r>
      <w:r w:rsidR="00B959EA">
        <w:t>0</w:t>
      </w:r>
      <w:r w:rsidR="00CA40B1">
        <w:t>.01 species/plot per meter distance from channel</w:t>
      </w:r>
      <w:r w:rsidR="00CA40B1" w:rsidRPr="005B1331">
        <w:t xml:space="preserve"> (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6</w:t>
      </w:r>
      <w:r w:rsidR="00CA40B1">
        <w:t>4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4</w:t>
      </w:r>
      <w:r w:rsidR="00CA40B1">
        <w:t>4; Fig. 6</w:t>
      </w:r>
      <w:r w:rsidR="00CA40B1" w:rsidRPr="005B1331">
        <w:t xml:space="preserve">). The placement of a plot in a reference site had no significant effect, nor did river arm or </w:t>
      </w:r>
      <w:r w:rsidR="00CA40B1">
        <w:t>an interaction between distance upriver and elevation.</w:t>
      </w:r>
    </w:p>
    <w:p w14:paraId="04CDCA99" w14:textId="508A68E5" w:rsidR="600A8E5D" w:rsidRDefault="600A8E5D" w:rsidP="004C769A"/>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46E78A0E" w:rsidR="00AA5631" w:rsidRDefault="00AA5631" w:rsidP="004C769A"/>
    <w:p w14:paraId="258551DD" w14:textId="3BA814B3" w:rsidR="600A8E5D" w:rsidRDefault="008A6AB4" w:rsidP="004C769A">
      <w:pPr>
        <w:pStyle w:val="Caption"/>
      </w:pPr>
      <w:r>
        <w:rPr>
          <w:noProof/>
          <w:lang w:val="en-US"/>
        </w:rPr>
        <w:lastRenderedPageBreak/>
        <w:drawing>
          <wp:anchor distT="0" distB="0" distL="114300" distR="114300" simplePos="0" relativeHeight="251658244" behindDoc="1" locked="0" layoutInCell="1" allowOverlap="1" wp14:anchorId="19333DC8" wp14:editId="03361CB8">
            <wp:simplePos x="0" y="0"/>
            <wp:positionH relativeFrom="column">
              <wp:posOffset>165100</wp:posOffset>
            </wp:positionH>
            <wp:positionV relativeFrom="paragraph">
              <wp:posOffset>0</wp:posOffset>
            </wp:positionV>
            <wp:extent cx="5443220" cy="8166100"/>
            <wp:effectExtent l="0" t="0" r="508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3">
                      <a:extLst>
                        <a:ext uri="{28A0092B-C50C-407E-A947-70E740481C1C}">
                          <a14:useLocalDpi xmlns:a14="http://schemas.microsoft.com/office/drawing/2010/main" val="0"/>
                        </a:ext>
                      </a:extLst>
                    </a:blip>
                    <a:stretch>
                      <a:fillRect/>
                    </a:stretch>
                  </pic:blipFill>
                  <pic:spPr>
                    <a:xfrm>
                      <a:off x="0" y="0"/>
                      <a:ext cx="5443220" cy="8166100"/>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5</w:t>
      </w:r>
      <w:r w:rsidR="00397775">
        <w:fldChar w:fldCharType="end"/>
      </w:r>
      <w:r w:rsidR="00397775">
        <w:t>.</w:t>
      </w:r>
      <w:r w:rsidR="00397775"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57C331FE" w:rsidR="600A8E5D" w:rsidRDefault="05F114BC" w:rsidP="004C769A">
      <w:r w:rsidRPr="43C0CAC4">
        <w:lastRenderedPageBreak/>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r w:rsidR="00CA40B1">
        <w:t xml:space="preserve">, </w:t>
      </w:r>
      <w:r w:rsidR="08C8BD7D" w:rsidRPr="43C0CAC4">
        <w:t xml:space="preserve">distance upriver </w:t>
      </w:r>
      <w:r w:rsidR="6A783D7A" w:rsidRPr="43C0CAC4">
        <w:t>(</w:t>
      </w:r>
      <w:r w:rsidR="6A783D7A" w:rsidRPr="43C0CAC4">
        <w:rPr>
          <w:i/>
          <w:iCs/>
        </w:rPr>
        <w:t>p</w:t>
      </w:r>
      <w:r w:rsidR="6A783D7A" w:rsidRPr="43C0CAC4">
        <w:t xml:space="preserve"> &lt;.001), </w:t>
      </w:r>
      <w:r w:rsidR="00CA40B1">
        <w:t xml:space="preserve">and </w:t>
      </w:r>
      <w:r w:rsidR="6A783D7A" w:rsidRPr="43C0CAC4">
        <w:t>proximity to channel (</w:t>
      </w:r>
      <w:r w:rsidR="6A783D7A" w:rsidRPr="43C0CAC4">
        <w:rPr>
          <w:i/>
          <w:iCs/>
        </w:rPr>
        <w:t>p</w:t>
      </w:r>
      <w:r w:rsidR="6A783D7A" w:rsidRPr="43C0CAC4">
        <w:t xml:space="preserve"> = .00</w:t>
      </w:r>
      <w:r w:rsidR="00CA40B1">
        <w:t>7</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r w:rsidR="00CA40B1">
        <w:t>4</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00CA40B1">
        <w:t>2</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r w:rsidR="00BA6133">
        <w:t>84</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lang w:val="en-US"/>
        </w:rPr>
        <w:drawing>
          <wp:inline distT="0" distB="0" distL="0" distR="0" wp14:anchorId="23CADF24" wp14:editId="17281C66">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4">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r w:rsidR="00397775">
        <w:rPr>
          <w:noProof/>
          <w:lang w:val="en-US"/>
        </w:rPr>
        <w:drawing>
          <wp:inline distT="0" distB="0" distL="0" distR="0" wp14:anchorId="03BA8063" wp14:editId="600285E6">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5">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p>
    <w:p w14:paraId="57F12034" w14:textId="4C129939" w:rsidR="00397775" w:rsidRDefault="00397775" w:rsidP="004C769A">
      <w:pPr>
        <w:pStyle w:val="Caption"/>
      </w:pPr>
      <w:r>
        <w:t xml:space="preserve">Figure </w:t>
      </w:r>
      <w:r>
        <w:fldChar w:fldCharType="begin"/>
      </w:r>
      <w:r>
        <w:instrText>SEQ Figure \* ARABIC</w:instrText>
      </w:r>
      <w:r>
        <w:fldChar w:fldCharType="separate"/>
      </w:r>
      <w:r w:rsidR="006567E1">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commentRangeStart w:id="1069"/>
      <w:commentRangeStart w:id="1070"/>
      <w:r w:rsidRPr="004C769A">
        <w:t>Discussion</w:t>
      </w:r>
      <w:commentRangeEnd w:id="1069"/>
      <w:r w:rsidR="00590010">
        <w:rPr>
          <w:rStyle w:val="CommentReference"/>
          <w:rFonts w:eastAsiaTheme="minorHAnsi"/>
          <w:b w:val="0"/>
          <w:bCs w:val="0"/>
          <w:color w:val="auto"/>
        </w:rPr>
        <w:commentReference w:id="1069"/>
      </w:r>
      <w:commentRangeEnd w:id="1070"/>
      <w:r w:rsidR="00AB39E9">
        <w:rPr>
          <w:rStyle w:val="CommentReference"/>
          <w:rFonts w:eastAsiaTheme="minorHAnsi"/>
          <w:b w:val="0"/>
          <w:bCs w:val="0"/>
          <w:color w:val="auto"/>
        </w:rPr>
        <w:commentReference w:id="1070"/>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2D04A809" w:rsidR="4600F354" w:rsidRDefault="7F18F4F0" w:rsidP="004C769A">
      <w:r w:rsidRPr="43C0CAC4">
        <w:t xml:space="preserve">We found that </w:t>
      </w:r>
      <w:commentRangeStart w:id="1071"/>
      <w:commentRangeStart w:id="1072"/>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w:t>
      </w:r>
      <w:commentRangeEnd w:id="1071"/>
      <w:r w:rsidR="00CC1E80">
        <w:rPr>
          <w:rStyle w:val="CommentReference"/>
        </w:rPr>
        <w:commentReference w:id="1071"/>
      </w:r>
      <w:commentRangeEnd w:id="1072"/>
      <w:r w:rsidR="00DC0CE2">
        <w:rPr>
          <w:rStyle w:val="CommentReference"/>
        </w:rPr>
        <w:commentReference w:id="1072"/>
      </w:r>
      <w:r w:rsidR="5B9A781C" w:rsidRPr="43C0CAC4">
        <w:t>,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commentRangeStart w:id="1073"/>
      <w:commentRangeStart w:id="1074"/>
      <w:r w:rsidR="401BD191" w:rsidRPr="43C0CAC4">
        <w:t>included</w:t>
      </w:r>
      <w:commentRangeEnd w:id="1073"/>
      <w:r w:rsidR="004B71F2">
        <w:rPr>
          <w:rStyle w:val="CommentReference"/>
        </w:rPr>
        <w:commentReference w:id="1073"/>
      </w:r>
      <w:commentRangeEnd w:id="1074"/>
      <w:r w:rsidR="00DC0CE2">
        <w:rPr>
          <w:rStyle w:val="CommentReference"/>
        </w:rPr>
        <w:commentReference w:id="1074"/>
      </w:r>
      <w:r w:rsidR="401BD191" w:rsidRPr="43C0CAC4">
        <w:t xml:space="preserve"> </w:t>
      </w:r>
      <w:r w:rsidR="09A708F0" w:rsidRPr="43C0CAC4">
        <w:t>in this study</w:t>
      </w:r>
      <w:r w:rsidR="6220B96D" w:rsidRPr="43C0CAC4">
        <w:t xml:space="preserve">, and representing about </w:t>
      </w:r>
      <w:r w:rsidR="00D53AFF">
        <w:t>22</w:t>
      </w:r>
      <w:r w:rsidR="00D53AFF" w:rsidRPr="3A5D7FCA">
        <w:t>,</w:t>
      </w:r>
      <w:r w:rsidR="00D53AFF">
        <w:t>946 m</w:t>
      </w:r>
      <w:r w:rsidR="00D53AFF" w:rsidRPr="00F13652">
        <w:rPr>
          <w:vertAlign w:val="superscript"/>
        </w:rPr>
        <w:t>2</w:t>
      </w:r>
      <w:r w:rsidR="00D53AFF" w:rsidRPr="3A5D7FCA">
        <w:t xml:space="preserve"> </w:t>
      </w:r>
      <w:r w:rsidR="6220B96D" w:rsidRPr="43C0CAC4">
        <w:t xml:space="preserve">of </w:t>
      </w:r>
      <w:r w:rsidR="48991AEC" w:rsidRPr="43C0CAC4">
        <w:t xml:space="preserve">total </w:t>
      </w:r>
      <w:r w:rsidR="004518DD">
        <w:t xml:space="preserve">recessed marsh </w:t>
      </w:r>
      <w:r w:rsidR="005A5989">
        <w:t>(</w:t>
      </w:r>
      <w:r w:rsidR="00F72422">
        <w:t>s</w:t>
      </w:r>
      <w:r w:rsidR="005A5989">
        <w:t>ee Appendix</w:t>
      </w:r>
      <w:ins w:id="1075" w:author="Eric Balke" w:date="2022-01-12T21:17:00Z">
        <w:r w:rsidR="00884D94">
          <w:t xml:space="preserve"> </w:t>
        </w:r>
      </w:ins>
      <w:r w:rsidR="00F72422">
        <w:t>B</w:t>
      </w:r>
      <w:del w:id="1076" w:author="Eric Balke" w:date="2022-01-12T21:17:00Z">
        <w:r w:rsidR="005A5989" w:rsidDel="00884D94">
          <w:delText>A</w:delText>
        </w:r>
      </w:del>
      <w:r w:rsidR="005A5989">
        <w:t xml:space="preserve"> for </w:t>
      </w:r>
      <w:r w:rsidR="00F72422">
        <w:t>examples</w:t>
      </w:r>
      <w:ins w:id="1077" w:author="Eric Balke" w:date="2022-01-12T21:17:00Z">
        <w:r w:rsidR="00884D94">
          <w:t xml:space="preserve">). </w:t>
        </w:r>
      </w:ins>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commentRangeStart w:id="1078"/>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commentRangeEnd w:id="1078"/>
      <w:r w:rsidR="00743315">
        <w:rPr>
          <w:rStyle w:val="CommentReference"/>
        </w:rPr>
        <w:commentReference w:id="1078"/>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sea</w:t>
      </w:r>
      <w:ins w:id="1079" w:author="Eric Balke" w:date="2022-01-12T16:30:00Z">
        <w:r w:rsidR="005F5681">
          <w:t>-</w:t>
        </w:r>
      </w:ins>
      <w:del w:id="1080"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01355BCB" w:rsidR="559EFC6C" w:rsidRDefault="1E9C7696" w:rsidP="004C769A">
      <w:r w:rsidRPr="001C1CAE">
        <w:t>O</w:t>
      </w:r>
      <w:r w:rsidR="09A708F0" w:rsidRPr="001C1CAE">
        <w:t>ffshore structures</w:t>
      </w:r>
      <w:r w:rsidR="685886D7" w:rsidRPr="001C1CAE">
        <w:t xml:space="preserve">, which included </w:t>
      </w:r>
      <w:r w:rsidR="09A708F0" w:rsidRPr="001C1CAE">
        <w:t xml:space="preserve">log </w:t>
      </w:r>
      <w:r w:rsidR="2BB2B20D" w:rsidRPr="001C1CAE">
        <w:t xml:space="preserve">storage </w:t>
      </w:r>
      <w:r w:rsidR="09A708F0" w:rsidRPr="001C1CAE">
        <w:t xml:space="preserve">booms and </w:t>
      </w:r>
      <w:r w:rsidR="5D722E6F" w:rsidRPr="001C1CAE">
        <w:t>dock</w:t>
      </w:r>
      <w:r w:rsidR="09A708F0" w:rsidRPr="001C1CAE">
        <w:t xml:space="preserve"> structures</w:t>
      </w:r>
      <w:r w:rsidR="7838D08E" w:rsidRPr="001C1CAE">
        <w:t>,</w:t>
      </w:r>
      <w:r w:rsidR="09A708F0" w:rsidRPr="001C1CAE">
        <w:t xml:space="preserve"> were negati</w:t>
      </w:r>
      <w:r w:rsidR="05794AC5" w:rsidRPr="001C1CAE">
        <w:t>vely correlated with recession,</w:t>
      </w:r>
      <w:r w:rsidR="05794AC5" w:rsidRPr="43C0CAC4">
        <w:t xml:space="preserve">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005C2A15">
        <w:t xml:space="preserve">As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amp; Williams </w:t>
      </w:r>
      <w:r w:rsidR="00397775">
        <w:rPr>
          <w:noProof/>
        </w:rPr>
        <w:lastRenderedPageBreak/>
        <w:t>2004)</w:t>
      </w:r>
      <w:r w:rsidR="00397775">
        <w:fldChar w:fldCharType="end"/>
      </w:r>
      <w:r w:rsidR="66861D6D" w:rsidRPr="43C0CAC4">
        <w:t xml:space="preserve">, </w:t>
      </w:r>
      <w:commentRangeStart w:id="1081"/>
      <w:commentRangeStart w:id="1082"/>
      <w:commentRangeStart w:id="1083"/>
      <w:r w:rsidR="66861D6D" w:rsidRPr="43C0CAC4">
        <w:t xml:space="preserve">this </w:t>
      </w:r>
      <w:r w:rsidR="002F3F78">
        <w:t>could</w:t>
      </w:r>
      <w:r w:rsidR="66861D6D" w:rsidRPr="43C0CAC4">
        <w:t xml:space="preserve"> indicate that boat </w:t>
      </w:r>
      <w:r w:rsidR="4B916063" w:rsidRPr="43C0CAC4">
        <w:t>wake is a driver of</w:t>
      </w:r>
      <w:r w:rsidR="1B14C583" w:rsidRPr="43C0CAC4">
        <w:t xml:space="preserve"> </w:t>
      </w:r>
      <w:commentRangeStart w:id="1084"/>
      <w:r w:rsidR="1B14C583" w:rsidRPr="43C0CAC4">
        <w:t>recession</w:t>
      </w:r>
      <w:commentRangeEnd w:id="1084"/>
      <w:r w:rsidR="00C17EA0">
        <w:rPr>
          <w:rStyle w:val="CommentReference"/>
        </w:rPr>
        <w:commentReference w:id="1084"/>
      </w:r>
      <w:r w:rsidR="4B916063" w:rsidRPr="43C0CAC4">
        <w:t xml:space="preserve">. </w:t>
      </w:r>
      <w:commentRangeEnd w:id="1081"/>
      <w:r w:rsidR="00CC1E80">
        <w:rPr>
          <w:rStyle w:val="CommentReference"/>
        </w:rPr>
        <w:commentReference w:id="1081"/>
      </w:r>
      <w:commentRangeEnd w:id="1082"/>
      <w:r w:rsidR="00FD77B9">
        <w:rPr>
          <w:rStyle w:val="CommentReference"/>
        </w:rPr>
        <w:commentReference w:id="1082"/>
      </w:r>
      <w:commentRangeEnd w:id="1083"/>
      <w:r w:rsidR="00E42824">
        <w:rPr>
          <w:rStyle w:val="CommentReference"/>
        </w:rPr>
        <w:commentReference w:id="1083"/>
      </w:r>
      <w:r w:rsidR="49B959FB" w:rsidRPr="43C0CAC4">
        <w:t xml:space="preserve">Further </w:t>
      </w:r>
      <w:r w:rsidR="7CDA0EC6" w:rsidRPr="43C0CAC4">
        <w:t>evidence</w:t>
      </w:r>
      <w:r w:rsidR="49B959FB" w:rsidRPr="43C0CAC4">
        <w:t xml:space="preserve"> of wake impacts may be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xml:space="preserve">, </w:t>
      </w:r>
      <w:commentRangeStart w:id="1085"/>
      <w:commentRangeStart w:id="1086"/>
      <w:r w:rsidR="6FE62275" w:rsidRPr="43C0CAC4">
        <w:t>the</w:t>
      </w:r>
      <w:commentRangeEnd w:id="1085"/>
      <w:r w:rsidR="00C27B2C">
        <w:rPr>
          <w:rStyle w:val="CommentReference"/>
        </w:rPr>
        <w:commentReference w:id="1085"/>
      </w:r>
      <w:commentRangeEnd w:id="1086"/>
      <w:r w:rsidR="00E42824">
        <w:rPr>
          <w:rStyle w:val="CommentReference"/>
        </w:rPr>
        <w:commentReference w:id="1086"/>
      </w:r>
      <w:r w:rsidR="6FE62275" w:rsidRPr="43C0CAC4">
        <w:t xml:space="preserv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xml:space="preserve">, </w:t>
      </w:r>
      <w:ins w:id="1087" w:author="Eric Balke" w:date="2022-01-12T21:23:00Z">
        <w:r w:rsidR="00E42824">
          <w:t xml:space="preserve">thus </w:t>
        </w:r>
      </w:ins>
      <w:r w:rsidR="6FE62275" w:rsidRPr="43C0CAC4">
        <w:t>allowing</w:t>
      </w:r>
      <w:r w:rsidR="15748832" w:rsidRPr="43C0CAC4">
        <w:t xml:space="preserve"> less time</w:t>
      </w:r>
      <w:r w:rsidR="00F8589F">
        <w:t xml:space="preserve"> and distance</w:t>
      </w:r>
      <w:r w:rsidR="15748832" w:rsidRPr="43C0CAC4">
        <w:t xml:space="preserve"> for wave energy to dissipate before reaching the shore.</w:t>
      </w:r>
      <w:r w:rsidR="00481944">
        <w:t xml:space="preserve"> </w:t>
      </w:r>
      <w:r w:rsidR="0055396F" w:rsidRPr="43C0CAC4">
        <w:t xml:space="preserve">The negative effect of debris fences on recession may also be interpreted as </w:t>
      </w:r>
      <w:commentRangeStart w:id="1088"/>
      <w:r w:rsidR="0055396F" w:rsidRPr="43C0CAC4">
        <w:t>evidence of wave erosion</w:t>
      </w:r>
      <w:commentRangeEnd w:id="1088"/>
      <w:r w:rsidR="0055396F">
        <w:rPr>
          <w:rStyle w:val="CommentReference"/>
        </w:rPr>
        <w:commentReference w:id="1088"/>
      </w:r>
      <w:r w:rsidR="0055396F" w:rsidRPr="43C0CAC4">
        <w:t>, as these fences generally occur at the entrance to highly protected inland channels and lagoons.</w:t>
      </w:r>
    </w:p>
    <w:p w14:paraId="62A1B269" w14:textId="227CDF44" w:rsidR="559EFC6C" w:rsidRDefault="559EFC6C" w:rsidP="004C769A"/>
    <w:p w14:paraId="0ED12235" w14:textId="5CCA333A" w:rsidR="559EFC6C" w:rsidRDefault="00D74D8E" w:rsidP="004C769A">
      <w:r>
        <w:t xml:space="preserve">Reduced recession </w:t>
      </w:r>
      <w:r w:rsidR="00D851A4">
        <w:t>in highly protected inland marshes 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commentRangeStart w:id="1089"/>
      <w:r w:rsidR="43C0CAC4" w:rsidRPr="43C0CAC4">
        <w:t>Herbivory</w:t>
      </w:r>
      <w:commentRangeEnd w:id="1089"/>
      <w:r w:rsidR="008568E9">
        <w:rPr>
          <w:rStyle w:val="CommentReference"/>
        </w:rPr>
        <w:commentReference w:id="1089"/>
      </w:r>
      <w:r w:rsidR="43C0CAC4" w:rsidRPr="43C0CAC4">
        <w:t xml:space="preserve"> was noted in more than half of the</w:t>
      </w:r>
      <w:r w:rsidR="42874C54" w:rsidRPr="43C0CAC4">
        <w:t xml:space="preserve"> </w:t>
      </w:r>
      <w:r w:rsidR="43C0CAC4" w:rsidRPr="43C0CAC4">
        <w:t xml:space="preserve">created marshes visited in this study, with high </w:t>
      </w:r>
      <w:r w:rsidR="4DF2B5A6" w:rsidRPr="43C0CAC4">
        <w:t>(</w:t>
      </w:r>
      <w:ins w:id="1090"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14%, moderate</w:t>
      </w:r>
      <w:r w:rsidR="770853E9" w:rsidRPr="43C0CAC4">
        <w:t xml:space="preserve"> (</w:t>
      </w:r>
      <w:ins w:id="1091" w:author="Eric Balke" w:date="2022-01-12T21:26:00Z">
        <w:r w:rsidR="00E42824">
          <w:t xml:space="preserve">i.e., </w:t>
        </w:r>
      </w:ins>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w:t>
      </w:r>
      <w:ins w:id="1092" w:author="Eric Balke" w:date="2022-01-12T21:26:00Z">
        <w:r w:rsidR="00E42824">
          <w:t xml:space="preserve">i.e., </w:t>
        </w:r>
      </w:ins>
      <w:r w:rsidR="06310474" w:rsidRPr="43C0CAC4">
        <w:t>occasional clipping)</w:t>
      </w:r>
      <w:r w:rsidR="43C0CAC4" w:rsidRPr="43C0CAC4">
        <w:t xml:space="preserve"> in 24% of sites</w:t>
      </w:r>
      <w:commentRangeStart w:id="1093"/>
      <w:r w:rsidR="7AB9DD4D" w:rsidRPr="43C0CAC4">
        <w:t xml:space="preserve"> (Fig.</w:t>
      </w:r>
      <w:r w:rsidR="00F8589F">
        <w:t xml:space="preserve"> 7</w:t>
      </w:r>
      <w:r w:rsidR="7AB9DD4D" w:rsidRPr="43C0CAC4">
        <w:t>)</w:t>
      </w:r>
      <w:r w:rsidR="43C0CAC4" w:rsidRPr="43C0CAC4">
        <w:t xml:space="preserve">. </w:t>
      </w:r>
      <w:commentRangeEnd w:id="1093"/>
      <w:r w:rsidR="00CC1E80">
        <w:rPr>
          <w:rStyle w:val="CommentReference"/>
        </w:rPr>
        <w:commentReference w:id="1093"/>
      </w:r>
      <w:commentRangeStart w:id="1094"/>
      <w:r w:rsidR="3EF38563" w:rsidRPr="000915E4">
        <w:t>I</w:t>
      </w:r>
      <w:r w:rsidR="5A2F0B3D" w:rsidRPr="000915E4">
        <w:t>nland</w:t>
      </w:r>
      <w:r w:rsidR="2B7E4011" w:rsidRPr="000915E4">
        <w:t xml:space="preserve"> marsh designs may offer a solution to herbivory</w:t>
      </w:r>
      <w:commentRangeEnd w:id="1094"/>
      <w:r w:rsidR="00CC1E80" w:rsidRPr="00D53AFF">
        <w:rPr>
          <w:rStyle w:val="CommentReference"/>
        </w:rPr>
        <w:commentReference w:id="1094"/>
      </w:r>
      <w:r w:rsidR="00BD5649" w:rsidRPr="00D53AFF">
        <w:t xml:space="preserve"> (see </w:t>
      </w:r>
      <w:r w:rsidR="00C079AC" w:rsidRPr="00D53AFF">
        <w:t xml:space="preserve">inset, </w:t>
      </w:r>
      <w:r w:rsidR="00A343A0" w:rsidRPr="00D53AFF">
        <w:t>p. 8</w:t>
      </w:r>
      <w:commentRangeStart w:id="1095"/>
      <w:commentRangeEnd w:id="1095"/>
      <w:r w:rsidR="00AF6C60" w:rsidRPr="00D53AFF">
        <w:rPr>
          <w:rStyle w:val="CommentReference"/>
        </w:rPr>
        <w:commentReference w:id="1095"/>
      </w:r>
      <w:r w:rsidR="00C079AC" w:rsidRPr="00D53AFF">
        <w:t>)</w:t>
      </w:r>
      <w:r w:rsidR="2B7E4011" w:rsidRPr="00D53AFF">
        <w:t>, as</w:t>
      </w:r>
      <w:r w:rsidR="5A2F0B3D" w:rsidRPr="00D53AFF">
        <w:t xml:space="preserve"> sites are generally less accessible to</w:t>
      </w:r>
      <w:r w:rsidR="5A2F0B3D" w:rsidRPr="001C1CAE">
        <w:t xml:space="preserve"> Canada Geese</w:t>
      </w:r>
      <w:r w:rsidR="7AC07B75" w:rsidRPr="001C1CAE">
        <w:t xml:space="preserve">, who </w:t>
      </w:r>
      <w:r w:rsidR="391BDD2E" w:rsidRPr="001C1CAE">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w:t>
      </w:r>
      <w:r w:rsidR="00750A27">
        <w:t xml:space="preserve">riparian </w:t>
      </w:r>
      <w:r w:rsidR="1293EF35" w:rsidRPr="43C0CAC4">
        <w:t xml:space="preserve">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w:t>
      </w:r>
      <w:del w:id="1096" w:author="Eric Balke" w:date="2022-01-12T21:27:00Z">
        <w:r w:rsidR="0041032E" w:rsidDel="00E42824">
          <w:delText xml:space="preserve"> </w:delText>
        </w:r>
      </w:del>
      <w:r w:rsidR="0041032E">
        <w:t xml:space="preserve">%) of inland sites visited in our surveys </w:t>
      </w:r>
      <w:commentRangeStart w:id="1097"/>
      <w:commentRangeStart w:id="1098"/>
      <w:r w:rsidR="0041032E">
        <w:t xml:space="preserve">had no visible sign of herbivory </w:t>
      </w:r>
      <w:commentRangeEnd w:id="1097"/>
      <w:r w:rsidR="005D5B04">
        <w:rPr>
          <w:rStyle w:val="CommentReference"/>
        </w:rPr>
        <w:commentReference w:id="1097"/>
      </w:r>
      <w:commentRangeEnd w:id="1098"/>
      <w:r w:rsidR="00A343A0">
        <w:rPr>
          <w:rStyle w:val="CommentReference"/>
        </w:rPr>
        <w:commentReference w:id="1098"/>
      </w:r>
      <w:r w:rsidR="0041032E">
        <w:t>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4C769A">
      <w:pPr>
        <w:keepNext/>
      </w:pPr>
      <w:commentRangeStart w:id="1099"/>
      <w:commentRangeStart w:id="1100"/>
      <w:r>
        <w:rPr>
          <w:noProof/>
          <w:lang w:val="en-US"/>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commentRangeEnd w:id="1099"/>
      <w:r w:rsidR="00FF6E07">
        <w:rPr>
          <w:rStyle w:val="CommentReference"/>
        </w:rPr>
        <w:commentReference w:id="1099"/>
      </w:r>
      <w:commentRangeEnd w:id="1100"/>
      <w:r w:rsidR="00A343A0">
        <w:rPr>
          <w:rStyle w:val="CommentReference"/>
        </w:rPr>
        <w:commentReference w:id="1100"/>
      </w:r>
    </w:p>
    <w:p w14:paraId="683DA72D" w14:textId="0D5B93C7" w:rsidR="60046CE4" w:rsidRDefault="00397775" w:rsidP="004C769A">
      <w:pPr>
        <w:pStyle w:val="Caption"/>
      </w:pPr>
      <w:r>
        <w:t xml:space="preserve">Figure </w:t>
      </w:r>
      <w:r>
        <w:fldChar w:fldCharType="begin"/>
      </w:r>
      <w:r>
        <w:instrText>SEQ Figure \* ARABIC</w:instrText>
      </w:r>
      <w:r>
        <w:fldChar w:fldCharType="separate"/>
      </w:r>
      <w:r w:rsidR="006567E1">
        <w:rPr>
          <w:noProof/>
        </w:rPr>
        <w:t>7</w:t>
      </w:r>
      <w: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 xml:space="preserve">taken in 2015 by </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3F2A1E4A" w:rsidR="4F24B6C7" w:rsidRDefault="00A343A0" w:rsidP="004C769A">
      <w:del w:id="1101" w:author="Eric Balke" w:date="2022-01-12T21:28:00Z">
        <w:r w:rsidDel="00E42824">
          <w:delText>To our surprise</w:delText>
        </w:r>
      </w:del>
      <w:ins w:id="1102" w:author="Eric Balke" w:date="2022-01-12T21:28:00Z">
        <w:r w:rsidR="00E42824">
          <w:t>Unexpectedly</w:t>
        </w:r>
      </w:ins>
      <w:r>
        <w:t xml:space="preserve">, </w:t>
      </w:r>
      <w:commentRangeStart w:id="1103"/>
      <w:r w:rsidR="2E0DB18C" w:rsidRPr="43C0CAC4">
        <w:t xml:space="preserve">we </w:t>
      </w:r>
      <w:r w:rsidR="2E0DB18C" w:rsidRPr="001C1CAE">
        <w:t xml:space="preserve">found that </w:t>
      </w:r>
      <w:r w:rsidR="269B9C98" w:rsidRPr="001C1CAE">
        <w:t xml:space="preserve">project size </w:t>
      </w:r>
      <w:r w:rsidR="00245770">
        <w:t xml:space="preserve">did </w:t>
      </w:r>
      <w:r w:rsidR="00E20734">
        <w:t>not have a significant effect on</w:t>
      </w:r>
      <w:r w:rsidR="4F24B6C7" w:rsidRPr="001C1CAE">
        <w:t xml:space="preserve"> marsh recession</w:t>
      </w:r>
      <w:r w:rsidR="0182D7DD" w:rsidRPr="001C1CAE">
        <w:t xml:space="preserve">, </w:t>
      </w:r>
      <w:r w:rsidR="31DB6AB3" w:rsidRPr="001C1CAE">
        <w:t>suggesting</w:t>
      </w:r>
      <w:r w:rsidR="0182D7DD" w:rsidRPr="001C1CAE">
        <w:t xml:space="preserve"> that </w:t>
      </w:r>
      <w:r w:rsidR="2FD41AC3" w:rsidRPr="001C1CAE">
        <w:t>project size</w:t>
      </w:r>
      <w:r w:rsidR="00032ED6">
        <w:t xml:space="preserve"> alone</w:t>
      </w:r>
      <w:r w:rsidR="2FD41AC3" w:rsidRPr="001C1CAE">
        <w:t xml:space="preserve"> does not equate to recession resilience</w:t>
      </w:r>
      <w:r w:rsidR="416DF61B" w:rsidRPr="001C1CAE">
        <w:t>.</w:t>
      </w:r>
      <w:r w:rsidR="5742EB75" w:rsidRPr="001C1CAE">
        <w:t xml:space="preserve"> </w:t>
      </w:r>
      <w:commentRangeEnd w:id="1103"/>
      <w:r w:rsidR="00441232">
        <w:rPr>
          <w:rStyle w:val="CommentReference"/>
        </w:rPr>
        <w:commentReference w:id="1103"/>
      </w:r>
      <w:r w:rsidR="73C9E0A6" w:rsidRPr="001C1CAE">
        <w:t xml:space="preserve">This finding </w:t>
      </w:r>
      <w:r w:rsidR="00725D9E">
        <w:t xml:space="preserve">fails to support </w:t>
      </w:r>
      <w:r w:rsidR="73C9E0A6" w:rsidRPr="001C1CAE">
        <w:t>th</w:t>
      </w:r>
      <w:r w:rsidR="3CA54983" w:rsidRPr="001C1CAE">
        <w:t xml:space="preserve">e prevailing </w:t>
      </w:r>
      <w:r w:rsidR="713A67E7" w:rsidRPr="001C1CAE">
        <w:t>opinion that</w:t>
      </w:r>
      <w:r w:rsidR="73C9E0A6" w:rsidRPr="001C1CAE">
        <w:t xml:space="preserve"> larger projects </w:t>
      </w:r>
      <w:r w:rsidR="5982E9A3" w:rsidRPr="001C1CAE">
        <w:t>are more resilient</w:t>
      </w:r>
      <w:r w:rsidR="4D5096F7" w:rsidRPr="001C1CAE">
        <w:t xml:space="preserve"> to </w:t>
      </w:r>
      <w:r w:rsidR="1A0E4E3E" w:rsidRPr="001C1CAE">
        <w:t xml:space="preserve">external </w:t>
      </w:r>
      <w:r w:rsidR="4D5096F7" w:rsidRPr="001C1CAE">
        <w:t>stressors</w:t>
      </w:r>
      <w:r w:rsidR="4D5096F7" w:rsidRPr="43C0CAC4">
        <w:t xml:space="preserve">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commentRangeStart w:id="1104"/>
      <w:commentRangeStart w:id="1105"/>
      <w:commentRangeStart w:id="1106"/>
      <w:r w:rsidR="79CED13A" w:rsidRPr="43C0CAC4">
        <w:t xml:space="preserve">as large projects </w:t>
      </w:r>
      <w:r w:rsidR="001A7D47">
        <w:t xml:space="preserve">can </w:t>
      </w:r>
      <w:r w:rsidR="79CED13A" w:rsidRPr="43C0CAC4">
        <w:t xml:space="preserve">have </w:t>
      </w:r>
      <w:r w:rsidR="00160216">
        <w:t>smaller</w:t>
      </w:r>
      <w:r w:rsidR="79CED13A" w:rsidRPr="43C0CAC4">
        <w:t xml:space="preserve"> edge</w:t>
      </w:r>
      <w:r w:rsidR="001A7D47">
        <w:t xml:space="preserve"> to area ra</w:t>
      </w:r>
      <w:r w:rsidR="00D10103">
        <w:t>tios</w:t>
      </w:r>
      <w:ins w:id="1107" w:author="Eric Balke" w:date="2022-01-12T21:31:00Z">
        <w:r w:rsidR="00590010">
          <w:t xml:space="preserve"> thus</w:t>
        </w:r>
      </w:ins>
      <w:del w:id="1108" w:author="Eric Balke" w:date="2022-01-12T21:31:00Z">
        <w:r w:rsidR="00D10103" w:rsidDel="00590010">
          <w:delText>,</w:delText>
        </w:r>
      </w:del>
      <w:r w:rsidR="00D10103">
        <w:t xml:space="preserve"> reducing edge</w:t>
      </w:r>
      <w:r w:rsidR="79CED13A" w:rsidRPr="43C0CAC4">
        <w:t xml:space="preserve"> effects</w:t>
      </w:r>
      <w:r w:rsidR="7B9F5D5A" w:rsidRPr="43C0CAC4">
        <w:t xml:space="preserve"> and </w:t>
      </w:r>
      <w:r w:rsidR="009B77BE">
        <w:t>providing</w:t>
      </w:r>
      <w:r w:rsidR="009B77BE" w:rsidRPr="43C0CAC4">
        <w:t xml:space="preserve"> </w:t>
      </w:r>
      <w:r w:rsidR="7B9F5D5A" w:rsidRPr="43C0CAC4">
        <w:t xml:space="preserve">many other </w:t>
      </w:r>
      <w:r w:rsidR="0041032E" w:rsidRPr="43C0CAC4">
        <w:t>values</w:t>
      </w:r>
      <w:commentRangeEnd w:id="1104"/>
      <w:r w:rsidR="005D5B04">
        <w:rPr>
          <w:rStyle w:val="CommentReference"/>
        </w:rPr>
        <w:commentReference w:id="1104"/>
      </w:r>
      <w:commentRangeEnd w:id="1105"/>
      <w:r>
        <w:rPr>
          <w:rStyle w:val="CommentReference"/>
        </w:rPr>
        <w:commentReference w:id="1105"/>
      </w:r>
      <w:commentRangeEnd w:id="1106"/>
      <w:r w:rsidR="00590010">
        <w:rPr>
          <w:rStyle w:val="CommentReference"/>
        </w:rPr>
        <w:commentReference w:id="1106"/>
      </w:r>
      <w:r w:rsidR="009B77BE">
        <w:t xml:space="preserve">. </w:t>
      </w:r>
      <w:r w:rsidR="00C83441">
        <w:t>This finding does, however,</w:t>
      </w:r>
      <w:r w:rsidR="0041032E">
        <w:t xml:space="preserve"> </w:t>
      </w:r>
      <w:r w:rsidR="79CED13A" w:rsidRPr="43C0CAC4">
        <w:t xml:space="preserve">highlight the need </w:t>
      </w:r>
      <w:r w:rsidR="00030348">
        <w:t>to</w:t>
      </w:r>
      <w:r w:rsidR="79CED13A" w:rsidRPr="43C0CAC4">
        <w:t xml:space="preserve"> incorporat</w:t>
      </w:r>
      <w:r w:rsidR="00030348">
        <w:t>e</w:t>
      </w:r>
      <w:r w:rsidR="79CED13A" w:rsidRPr="43C0CAC4">
        <w:t xml:space="preserve"> edge effects in project design. </w:t>
      </w:r>
    </w:p>
    <w:p w14:paraId="22AE4D75" w14:textId="6EC87B98" w:rsidR="43C0CAC4" w:rsidRDefault="43C0CAC4" w:rsidP="004C769A"/>
    <w:p w14:paraId="3C11662F" w14:textId="09EF60E9" w:rsidR="132F5732" w:rsidRPr="004C769A" w:rsidRDefault="60C84A38" w:rsidP="004C769A">
      <w:pPr>
        <w:pStyle w:val="Heading2"/>
      </w:pPr>
      <w:r w:rsidRPr="004C769A">
        <w:lastRenderedPageBreak/>
        <w:t>Edge Effects &amp; Sea</w:t>
      </w:r>
      <w:ins w:id="1109" w:author="Eric Balke" w:date="2022-01-12T16:30:00Z">
        <w:r w:rsidR="005F5681">
          <w:t>-</w:t>
        </w:r>
      </w:ins>
      <w:del w:id="1110" w:author="Eric Balke" w:date="2022-01-12T16:30:00Z">
        <w:r w:rsidRPr="004C769A" w:rsidDel="005F5681">
          <w:delText xml:space="preserve"> Level </w:delText>
        </w:r>
      </w:del>
      <w:ins w:id="1111" w:author="Eric Balke" w:date="2022-01-12T16:30:00Z">
        <w:r w:rsidR="005F5681">
          <w:t>l</w:t>
        </w:r>
        <w:r w:rsidR="005F5681" w:rsidRPr="004C769A">
          <w:t xml:space="preserve">evel </w:t>
        </w:r>
      </w:ins>
      <w:r w:rsidRPr="004C769A">
        <w:t>Rise</w:t>
      </w:r>
    </w:p>
    <w:p w14:paraId="24CC0A31" w14:textId="2A0A8AF8" w:rsidR="00FF6217" w:rsidRPr="001C1CAE" w:rsidRDefault="70FAF1FD" w:rsidP="004C769A">
      <w:r w:rsidRPr="001C1CAE">
        <w:t>Low</w:t>
      </w:r>
      <w:ins w:id="1112" w:author="Eric Balke" w:date="2022-01-12T21:35:00Z">
        <w:r w:rsidR="00590010">
          <w:t>-</w:t>
        </w:r>
      </w:ins>
      <w:r w:rsidRPr="001C1CAE">
        <w:t xml:space="preserve">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w:t>
      </w:r>
      <w:commentRangeStart w:id="1113"/>
      <w:r w:rsidR="60A1002D" w:rsidRPr="001C1CAE">
        <w:t xml:space="preserve">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r w:rsidR="004C020E">
        <w:t xml:space="preserve">0.5 </w:t>
      </w:r>
      <w:r w:rsidR="0012755D">
        <w:t>– 2.</w:t>
      </w:r>
      <w:r w:rsidR="00F06E23">
        <w:t>5</w:t>
      </w:r>
      <w:r w:rsidR="0012755D">
        <w:t xml:space="preserve"> m</w:t>
      </w:r>
      <w:r w:rsidR="4A72023D" w:rsidRPr="001C1CAE">
        <w:t xml:space="preserve"> by the year 2</w:t>
      </w:r>
      <w:r w:rsidR="0012755D">
        <w:t>1</w:t>
      </w:r>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commentRangeStart w:id="1114"/>
      <w:commentRangeEnd w:id="1114"/>
      <w:r w:rsidR="00AE26BA" w:rsidRPr="001C1CAE">
        <w:rPr>
          <w:rStyle w:val="CommentReference"/>
        </w:rPr>
        <w:commentReference w:id="1114"/>
      </w:r>
      <w:commentRangeEnd w:id="1113"/>
      <w:r w:rsidR="005D5B04" w:rsidRPr="001C1CAE">
        <w:rPr>
          <w:rStyle w:val="CommentReference"/>
        </w:rPr>
        <w:commentReference w:id="1113"/>
      </w:r>
      <w:r w:rsidR="4A72023D" w:rsidRPr="001C1CAE">
        <w:t>.</w:t>
      </w:r>
      <w:r w:rsidR="003643E6">
        <w:t xml:space="preserve"> </w:t>
      </w:r>
      <w:commentRangeStart w:id="1115"/>
      <w:r w:rsidR="003643E6">
        <w:t>Though accretionary processes</w:t>
      </w:r>
      <w:r w:rsidR="00844D1D">
        <w:t xml:space="preserve"> can mitigate the loss of marsh habitat in modest sea</w:t>
      </w:r>
      <w:ins w:id="1116" w:author="Eric Balke" w:date="2022-01-12T16:30:00Z">
        <w:r w:rsidR="005F5681">
          <w:t>-</w:t>
        </w:r>
      </w:ins>
      <w:del w:id="1117" w:author="Eric Balke" w:date="2022-01-12T16:30:00Z">
        <w:r w:rsidR="00844D1D" w:rsidDel="005F5681">
          <w:delText xml:space="preserve"> </w:delText>
        </w:r>
      </w:del>
      <w:r w:rsidR="00844D1D">
        <w:t xml:space="preserve">level rise scenarios, low marsh erosion and </w:t>
      </w:r>
      <w:r w:rsidR="007472E6">
        <w:t xml:space="preserve">the bounding of the high marsh with hard infrastructure </w:t>
      </w:r>
      <w:r w:rsidR="00DF4F57">
        <w:t>would</w:t>
      </w:r>
      <w:r w:rsidR="005414C3">
        <w:t xml:space="preserve"> </w:t>
      </w:r>
      <w:ins w:id="1118" w:author="Eric Balke" w:date="2022-01-12T21:37:00Z">
        <w:r w:rsidR="00590010">
          <w:t xml:space="preserve">likely </w:t>
        </w:r>
      </w:ins>
      <w:r w:rsidR="005414C3">
        <w:t>still</w:t>
      </w:r>
      <w:r w:rsidR="00DF4F57">
        <w:t xml:space="preserve"> </w:t>
      </w:r>
      <w:r w:rsidR="007472E6">
        <w:t>result in net marsh loss</w:t>
      </w:r>
      <w:r w:rsidR="00DF4F57">
        <w:t xml:space="preserve"> </w:t>
      </w:r>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r w:rsidR="001C714C">
        <w:fldChar w:fldCharType="begin"/>
      </w:r>
      <w:r w:rsidR="001C714C">
        <w:instrText xml:space="preserve"> ADDIN ZOTERO_TEMP </w:instrText>
      </w:r>
      <w:r w:rsidR="001C714C">
        <w:fldChar w:fldCharType="separate"/>
      </w:r>
      <w:r w:rsidR="001C714C">
        <w:fldChar w:fldCharType="end"/>
      </w:r>
      <w:r w:rsidR="00AB1D54">
        <w:t>.</w:t>
      </w:r>
      <w:commentRangeEnd w:id="1115"/>
      <w:r w:rsidR="00590010">
        <w:rPr>
          <w:rStyle w:val="CommentReference"/>
        </w:rPr>
        <w:commentReference w:id="1115"/>
      </w:r>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w:t>
      </w:r>
      <w:commentRangeStart w:id="1119"/>
      <w:r w:rsidR="55CF3275" w:rsidRPr="001C1CAE">
        <w:t xml:space="preserve">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commentRangeEnd w:id="1119"/>
      <w:r w:rsidR="00441232">
        <w:rPr>
          <w:rStyle w:val="CommentReference"/>
        </w:rPr>
        <w:commentReference w:id="1119"/>
      </w:r>
    </w:p>
    <w:p w14:paraId="6A353BD7" w14:textId="77777777" w:rsidR="00FF6217" w:rsidRPr="001C1CAE" w:rsidRDefault="00FF6217" w:rsidP="004C769A"/>
    <w:p w14:paraId="7F99E7F0" w14:textId="787077DF" w:rsidR="00FF6217" w:rsidRPr="001C1CAE" w:rsidRDefault="60C84A38" w:rsidP="004C769A">
      <w:r w:rsidRPr="001C1CAE">
        <w:t>Low elevation was also correlated with significantly lower native and non-native species richness</w:t>
      </w:r>
      <w:r w:rsidR="007D1ACD" w:rsidRPr="001C1CAE">
        <w:t>,</w:t>
      </w:r>
      <w:r w:rsidR="00FF6217" w:rsidRPr="001C1CAE">
        <w:t xml:space="preserve"> a </w:t>
      </w:r>
      <w:commentRangeStart w:id="1120"/>
      <w:r w:rsidR="00FF6217" w:rsidRPr="001C1CAE">
        <w:t>pattern</w:t>
      </w:r>
      <w:commentRangeEnd w:id="1120"/>
      <w:r w:rsidR="00AE26BA" w:rsidRPr="001C1CAE">
        <w:rPr>
          <w:rStyle w:val="CommentReference"/>
        </w:rPr>
        <w:commentReference w:id="1120"/>
      </w:r>
      <w:r w:rsidR="00FF6217" w:rsidRPr="001C1CAE">
        <w:t xml:space="preserve">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xml:space="preserve">. </w:t>
      </w:r>
      <w:commentRangeStart w:id="1121"/>
      <w:r w:rsidRPr="001C1CAE">
        <w:t>Native</w:t>
      </w:r>
      <w:commentRangeEnd w:id="1121"/>
      <w:r w:rsidR="00C36655" w:rsidRPr="001C1CAE">
        <w:rPr>
          <w:rStyle w:val="CommentReference"/>
        </w:rPr>
        <w:commentReference w:id="1121"/>
      </w:r>
      <w:r w:rsidRPr="001C1CAE">
        <w:t xml:space="preser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4C769A"/>
    <w:p w14:paraId="496CC626" w14:textId="76AE09EA" w:rsidR="00E01AD0" w:rsidRPr="004319F9" w:rsidRDefault="005E2C09" w:rsidP="004C769A">
      <w:r w:rsidRPr="001C1CAE">
        <w:t>Coastal squeeze is a term used to describe the loss of intertidal habitat due to the low water mark migrating landward due to sea</w:t>
      </w:r>
      <w:ins w:id="1122" w:author="Eric Balke" w:date="2022-01-12T16:30:00Z">
        <w:r w:rsidR="005F5681">
          <w:t>-</w:t>
        </w:r>
      </w:ins>
      <w:del w:id="1123" w:author="Eric Balke" w:date="2022-01-12T16:30:00Z">
        <w:r w:rsidRPr="001C1CAE" w:rsidDel="005F5681">
          <w:delText xml:space="preserve"> </w:delText>
        </w:r>
      </w:del>
      <w:r w:rsidRPr="001C1CAE">
        <w:t xml:space="preserve">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t>
      </w:r>
      <w:commentRangeStart w:id="1124"/>
      <w:r w:rsidR="00E01AD0" w:rsidRPr="001C1CAE">
        <w:t xml:space="preserve">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w:t>
      </w:r>
      <w:commentRangeEnd w:id="1124"/>
      <w:r w:rsidR="0080440E">
        <w:rPr>
          <w:rStyle w:val="CommentReference"/>
        </w:rPr>
        <w:commentReference w:id="1124"/>
      </w:r>
      <w:r w:rsidR="006567E1" w:rsidRPr="001C1CAE">
        <w:t>(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w:t>
      </w:r>
      <w:commentRangeStart w:id="1125"/>
      <w:r w:rsidR="00380060" w:rsidRPr="001C1CAE">
        <w:t>elevations</w:t>
      </w:r>
      <w:commentRangeEnd w:id="1125"/>
      <w:r w:rsidR="00AE26BA" w:rsidRPr="001C1CAE">
        <w:rPr>
          <w:rStyle w:val="CommentReference"/>
        </w:rPr>
        <w:commentReference w:id="1125"/>
      </w:r>
      <w:r w:rsidR="00380060" w:rsidRPr="001C1CAE">
        <w:t xml:space="preserve">. </w:t>
      </w:r>
      <w:r w:rsidR="00CA3CA6"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w:t>
      </w:r>
      <w:ins w:id="1126" w:author="Eric Balke" w:date="2022-01-12T21:50:00Z">
        <w:r w:rsidR="0080440E">
          <w:t>-</w:t>
        </w:r>
      </w:ins>
      <w:r w:rsidR="00CA3CA6">
        <w:t xml:space="preserve"> to </w:t>
      </w:r>
      <w:del w:id="1127" w:author="Eric Balke" w:date="2022-01-12T21:50:00Z">
        <w:r w:rsidR="00CA3CA6" w:rsidDel="0080440E">
          <w:delText xml:space="preserve">high </w:delText>
        </w:r>
      </w:del>
      <w:ins w:id="1128" w:author="Eric Balke" w:date="2022-01-12T21:50:00Z">
        <w:r w:rsidR="0080440E">
          <w:t>high-</w:t>
        </w:r>
      </w:ins>
      <w:r w:rsidR="00CA3CA6">
        <w:t xml:space="preserve">elevation marshes where salinity and tidal stresses are minimal, (2) only it and invasive cattail are known to form dense monocultures among </w:t>
      </w:r>
      <w:commentRangeStart w:id="1129"/>
      <w:del w:id="1130" w:author="Eric Balke" w:date="2022-01-12T22:11:00Z">
        <w:r w:rsidR="00CA3CA6" w:rsidDel="006C3FB1">
          <w:delText xml:space="preserve">the </w:delText>
        </w:r>
      </w:del>
      <w:r w:rsidR="00CA3CA6">
        <w:t>four</w:t>
      </w:r>
      <w:ins w:id="1131" w:author="Eric Balke" w:date="2022-01-12T22:00:00Z">
        <w:r w:rsidR="005E1ADE">
          <w:t xml:space="preserve"> key</w:t>
        </w:r>
        <w:commentRangeStart w:id="1132"/>
        <w:r w:rsidR="005E1ADE">
          <w:t xml:space="preserve"> </w:t>
        </w:r>
      </w:ins>
      <w:del w:id="1133" w:author="Eric Balke" w:date="2022-01-12T22:00:00Z">
        <w:r w:rsidR="00CA3CA6" w:rsidDel="005E1ADE">
          <w:delText xml:space="preserve"> </w:delText>
        </w:r>
      </w:del>
      <w:commentRangeEnd w:id="1132"/>
      <w:r w:rsidR="005E1ADE">
        <w:rPr>
          <w:rStyle w:val="CommentReference"/>
        </w:rPr>
        <w:commentReference w:id="1132"/>
      </w:r>
      <w:r w:rsidR="00CA3CA6">
        <w:t>invasive</w:t>
      </w:r>
      <w:ins w:id="1134" w:author="Eric Balke" w:date="2022-01-12T21:50:00Z">
        <w:r w:rsidR="0080440E">
          <w:t xml:space="preserve"> </w:t>
        </w:r>
      </w:ins>
      <w:ins w:id="1135" w:author="Eric Balke" w:date="2022-01-12T21:59:00Z">
        <w:r w:rsidR="005E1ADE">
          <w:t xml:space="preserve">plant </w:t>
        </w:r>
      </w:ins>
      <w:ins w:id="1136" w:author="Eric Balke" w:date="2022-01-12T21:50:00Z">
        <w:r w:rsidR="0080440E">
          <w:t>species</w:t>
        </w:r>
      </w:ins>
      <w:del w:id="1137" w:author="Eric Balke" w:date="2022-01-12T21:50:00Z">
        <w:r w:rsidR="00CA3CA6" w:rsidDel="0080440E">
          <w:delText>s</w:delText>
        </w:r>
      </w:del>
      <w:r w:rsidR="00CA3CA6">
        <w:t xml:space="preserve"> </w:t>
      </w:r>
      <w:commentRangeEnd w:id="1129"/>
      <w:r w:rsidR="0080440E">
        <w:rPr>
          <w:rStyle w:val="CommentReference"/>
        </w:rPr>
        <w:commentReference w:id="1129"/>
      </w:r>
      <w:r w:rsidR="00CA3CA6">
        <w:t xml:space="preserve">of the </w:t>
      </w:r>
      <w:del w:id="1138" w:author="Eric Balke" w:date="2022-01-12T22:00:00Z">
        <w:r w:rsidR="00CA3CA6" w:rsidDel="005E1ADE">
          <w:delText>region</w:delText>
        </w:r>
        <w:r w:rsidR="00250297" w:rsidDel="005E1ADE">
          <w:delText xml:space="preserve"> </w:delText>
        </w:r>
      </w:del>
      <w:ins w:id="1139" w:author="Eric Balke" w:date="2022-01-12T22:00:00Z">
        <w:r w:rsidR="005E1ADE">
          <w:t xml:space="preserve">estuary </w:t>
        </w:r>
      </w:ins>
      <w:r w:rsidR="00250297">
        <w:t>(Fig. 9)</w:t>
      </w:r>
      <w:r w:rsidR="00CA3CA6">
        <w:t>, and (3) it</w:t>
      </w:r>
      <w:r w:rsidR="00250297">
        <w:t xml:space="preserve"> may be </w:t>
      </w:r>
      <w:r w:rsidR="00E14013">
        <w:t>better-</w:t>
      </w:r>
      <w:r w:rsidR="00250297">
        <w:t xml:space="preserve">adapted to higher elevations because </w:t>
      </w:r>
      <w:r w:rsidR="00E14013">
        <w:t xml:space="preserve">unlike the other </w:t>
      </w:r>
      <w:commentRangeStart w:id="1140"/>
      <w:r w:rsidR="00E14013">
        <w:t>invasive</w:t>
      </w:r>
      <w:ins w:id="1141" w:author="Eric Balke" w:date="2022-01-12T21:51:00Z">
        <w:r w:rsidR="0080440E">
          <w:t xml:space="preserve"> plants</w:t>
        </w:r>
      </w:ins>
      <w:del w:id="1142" w:author="Eric Balke" w:date="2022-01-12T21:51:00Z">
        <w:r w:rsidR="00E14013" w:rsidDel="0080440E">
          <w:delText>s</w:delText>
        </w:r>
      </w:del>
      <w:commentRangeEnd w:id="1140"/>
      <w:r w:rsidR="0080440E">
        <w:rPr>
          <w:rStyle w:val="CommentReference"/>
        </w:rPr>
        <w:commentReference w:id="1140"/>
      </w:r>
      <w:del w:id="1143" w:author="Eric Balke" w:date="2022-01-12T21:51:00Z">
        <w:r w:rsidR="00E14013" w:rsidDel="0080440E">
          <w:delText>,</w:delText>
        </w:r>
      </w:del>
      <w:r w:rsidR="00E14013">
        <w:t xml:space="preserve">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del w:id="1144" w:author="Eric Balke" w:date="2022-01-12T21:51:00Z">
        <w:r w:rsidR="00E14013" w:rsidDel="0080440E">
          <w:delText>,</w:delText>
        </w:r>
      </w:del>
      <w:r w:rsidR="00E14013">
        <w:t xml:space="preserve"> and can be found in upland and disturbed environments.</w:t>
      </w:r>
      <w:r w:rsidR="0032177B">
        <w:t xml:space="preserve"> </w:t>
      </w:r>
      <w:r w:rsidR="004319F9">
        <w:rPr>
          <w:i/>
          <w:iCs/>
        </w:rPr>
        <w:t xml:space="preserve">P. arundinacea </w:t>
      </w:r>
      <w:r w:rsidR="004319F9">
        <w:t xml:space="preserve">forms dense, rhizomatous mats </w:t>
      </w:r>
      <w:r w:rsidR="00F0744C">
        <w:t>and is tolerant of periodic flooding</w:t>
      </w:r>
      <w:r w:rsidR="00DC0CE2">
        <w:t xml:space="preserve"> </w:t>
      </w:r>
      <w:r w:rsidR="00FD77B9">
        <w:fldChar w:fldCharType="begin"/>
      </w:r>
      <w:r w:rsidR="00FD77B9">
        <w:instrText xml:space="preserve"> ADDIN ZOTERO_ITEM CSL_CITATION {"citationID":"VynJjwk8","properties":{"formattedCitation":"(Klime\\uc0\\u353{}ov\\uc0\\u225{} 1994; Kercher &amp; Zedler 2004)","plainCitation":"(Klimešová 1994;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rsidR="00FD77B9">
        <w:fldChar w:fldCharType="separate"/>
      </w:r>
      <w:r w:rsidR="00FD77B9" w:rsidRPr="00FD77B9">
        <w:rPr>
          <w:lang w:val="en-GB"/>
        </w:rPr>
        <w:t>(Klimešová 1994; Kercher &amp; Zedler 2004)</w:t>
      </w:r>
      <w:r w:rsidR="00FD77B9">
        <w:fldChar w:fldCharType="end"/>
      </w:r>
      <w:r w:rsidR="00FD77B9">
        <w:t xml:space="preserve">. </w:t>
      </w:r>
      <w:r w:rsidR="002A39BF">
        <w:t xml:space="preserve">In one </w:t>
      </w:r>
      <w:r w:rsidR="002A39BF" w:rsidRPr="0080440E">
        <w:rPr>
          <w:i/>
          <w:iCs/>
          <w:rPrChange w:id="1145" w:author="Eric Balke" w:date="2022-01-12T21:52:00Z">
            <w:rPr/>
          </w:rPrChange>
        </w:rPr>
        <w:t>in</w:t>
      </w:r>
      <w:ins w:id="1146" w:author="Eric Balke" w:date="2022-01-12T21:52:00Z">
        <w:r w:rsidR="0080440E" w:rsidRPr="0080440E">
          <w:rPr>
            <w:i/>
            <w:iCs/>
            <w:rPrChange w:id="1147" w:author="Eric Balke" w:date="2022-01-12T21:52:00Z">
              <w:rPr/>
            </w:rPrChange>
          </w:rPr>
          <w:t xml:space="preserve"> </w:t>
        </w:r>
      </w:ins>
      <w:del w:id="1148" w:author="Eric Balke" w:date="2022-01-12T21:52:00Z">
        <w:r w:rsidR="002A39BF" w:rsidRPr="0080440E" w:rsidDel="0080440E">
          <w:rPr>
            <w:i/>
            <w:iCs/>
            <w:rPrChange w:id="1149" w:author="Eric Balke" w:date="2022-01-12T21:52:00Z">
              <w:rPr/>
            </w:rPrChange>
          </w:rPr>
          <w:delText>-</w:delText>
        </w:r>
      </w:del>
      <w:r w:rsidR="002A39BF" w:rsidRPr="0080440E">
        <w:rPr>
          <w:i/>
          <w:iCs/>
          <w:rPrChange w:id="1150" w:author="Eric Balke" w:date="2022-01-12T21:52:00Z">
            <w:rPr/>
          </w:rPrChange>
        </w:rPr>
        <w:t>situ</w:t>
      </w:r>
      <w:r w:rsidR="002A39BF">
        <w:t xml:space="preserve"> experiment, prolonged </w:t>
      </w:r>
      <w:r w:rsidR="007305BA">
        <w:t>inundation</w:t>
      </w:r>
      <w:r w:rsidR="007C3E37">
        <w:t xml:space="preserve"> under more than 0.85 m of water </w:t>
      </w:r>
      <w:r w:rsidR="00192C38">
        <w:t>was required to reduce</w:t>
      </w:r>
      <w:r w:rsidR="007C3E37">
        <w:t xml:space="preserve"> </w:t>
      </w:r>
      <w:r w:rsidR="007C3E37">
        <w:rPr>
          <w:i/>
          <w:iCs/>
        </w:rPr>
        <w:t xml:space="preserve">P. arundinacea </w:t>
      </w:r>
      <w:r w:rsidR="007C3E37">
        <w:t xml:space="preserve">cover by </w:t>
      </w:r>
      <w:r w:rsidR="00192C38">
        <w:t>6</w:t>
      </w:r>
      <w:r w:rsidR="00190A51">
        <w:t>.8%</w:t>
      </w:r>
      <w:r w:rsidR="007C3E37">
        <w:t xml:space="preserve"> </w:t>
      </w:r>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r w:rsidR="00190A51">
        <w:t>.</w:t>
      </w:r>
      <w:r w:rsidR="0003679C">
        <w:t xml:space="preserve"> Though further investigation is </w:t>
      </w:r>
      <w:r w:rsidR="00591477">
        <w:t>warranted</w:t>
      </w:r>
      <w:r w:rsidR="0003679C">
        <w:t>,</w:t>
      </w:r>
      <w:r w:rsidR="0089120E">
        <w:t xml:space="preserve"> </w:t>
      </w:r>
      <w:r w:rsidR="0003679C">
        <w:t>t</w:t>
      </w:r>
      <w:r w:rsidR="001177C2">
        <w:t xml:space="preserve">he </w:t>
      </w:r>
      <w:commentRangeStart w:id="1151"/>
      <w:r w:rsidR="001177C2">
        <w:t xml:space="preserve">periodic flooding </w:t>
      </w:r>
      <w:commentRangeEnd w:id="1151"/>
      <w:r w:rsidR="0080440E">
        <w:rPr>
          <w:rStyle w:val="CommentReference"/>
        </w:rPr>
        <w:commentReference w:id="1151"/>
      </w:r>
      <w:r w:rsidR="001177C2">
        <w:t>of a rising tidal cycle will likely not</w:t>
      </w:r>
      <w:r w:rsidR="00657984">
        <w:t xml:space="preserve"> be sufficient to</w:t>
      </w:r>
      <w:r w:rsidR="001177C2">
        <w:t xml:space="preserve"> </w:t>
      </w:r>
      <w:r w:rsidR="00BE36DF">
        <w:t xml:space="preserve">allow for the landward encroachment of native marsh species into </w:t>
      </w:r>
      <w:r w:rsidR="00F73D4A">
        <w:t>well-established</w:t>
      </w:r>
      <w:r w:rsidR="00BE36DF">
        <w:t xml:space="preserve"> </w:t>
      </w:r>
      <w:r w:rsidR="00F73D4A">
        <w:rPr>
          <w:i/>
          <w:iCs/>
        </w:rPr>
        <w:t xml:space="preserve">P. arundinacea </w:t>
      </w:r>
      <w:r w:rsidR="00F73D4A">
        <w:t>stands</w:t>
      </w:r>
      <w:r w:rsidR="009C1206">
        <w:t>.</w:t>
      </w:r>
    </w:p>
    <w:p w14:paraId="3AFE4468" w14:textId="3584B04F" w:rsidR="00E01AD0" w:rsidRDefault="00E01AD0" w:rsidP="004C769A"/>
    <w:p w14:paraId="16BD3D7E" w14:textId="77777777" w:rsidR="006567E1" w:rsidRDefault="00FB498E" w:rsidP="004C769A">
      <w:pPr>
        <w:keepNext/>
      </w:pPr>
      <w:r>
        <w:rPr>
          <w:noProof/>
          <w:lang w:val="en-US"/>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fldChar w:fldCharType="begin"/>
      </w:r>
      <w:r>
        <w:instrText>SEQ Figure \* ARABIC</w:instrText>
      </w:r>
      <w:r>
        <w:fldChar w:fldCharType="separate"/>
      </w:r>
      <w:r>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76180871" w:rsidR="008C35EF" w:rsidRDefault="2262953E" w:rsidP="004C769A">
      <w:r w:rsidRPr="001C1CAE">
        <w:t xml:space="preserve">Relative percent cover of native species decreased at a rate of about 1% </w:t>
      </w:r>
      <w:r w:rsidR="2D952CE3" w:rsidRPr="001C1CAE">
        <w:t>p</w:t>
      </w:r>
      <w:r w:rsidRPr="001C1CAE">
        <w:t xml:space="preserve">er </w:t>
      </w:r>
      <w:del w:id="1152" w:author="Eric Balke" w:date="2022-01-12T22:05:00Z">
        <w:r w:rsidR="1FB12674" w:rsidRPr="001C1CAE" w:rsidDel="006C3FB1">
          <w:delText>km</w:delText>
        </w:r>
        <w:r w:rsidRPr="001C1CAE" w:rsidDel="006C3FB1">
          <w:delText xml:space="preserve"> </w:delText>
        </w:r>
      </w:del>
      <w:ins w:id="1153"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commentRangeStart w:id="1154"/>
      <w:r w:rsidR="3ABBB8DD" w:rsidRPr="001C1CAE">
        <w:t>invasion</w:t>
      </w:r>
      <w:commentRangeEnd w:id="1154"/>
      <w:r w:rsidR="00E97E19" w:rsidRPr="001C1CAE">
        <w:rPr>
          <w:rStyle w:val="CommentReference"/>
        </w:rPr>
        <w:commentReference w:id="1154"/>
      </w:r>
      <w:r w:rsidR="3ABBB8DD" w:rsidRPr="001C1CAE">
        <w:t xml:space="preserve">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r w:rsidR="00E14013" w:rsidRPr="001C1CAE">
        <w:t>three</w:t>
      </w:r>
      <w:ins w:id="1155"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 </w:t>
      </w:r>
      <w:r w:rsidR="002B485D">
        <w:t xml:space="preserve">Distance upriver was also correlated with increased </w:t>
      </w:r>
      <w:r w:rsidR="002300B0">
        <w:t xml:space="preserve">species richness. </w:t>
      </w:r>
      <w:r w:rsidR="00C2359E">
        <w:t>The larger pool of species competing for more favorable upstream conditions</w:t>
      </w:r>
      <w:r w:rsidR="00BF6C67">
        <w:t xml:space="preserve"> </w:t>
      </w:r>
      <w:r w:rsidR="003305FA">
        <w:t>likely drives diminishing native dominance with distance upriver.</w:t>
      </w:r>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0032177B">
        <w:t>s</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succumbing to more competitive freshwater wetland species.</w:t>
      </w:r>
      <w:del w:id="1156" w:author="Eric Balke" w:date="2022-01-12T22:01:00Z">
        <w:r w:rsidR="29CFC0C6" w:rsidRPr="43C0CAC4" w:rsidDel="005E1ADE">
          <w:delText xml:space="preserve"> </w:delText>
        </w:r>
      </w:del>
    </w:p>
    <w:p w14:paraId="3CC4DE8C" w14:textId="0885B701" w:rsidR="43C0CAC4" w:rsidRDefault="43C0CAC4" w:rsidP="004C769A"/>
    <w:p w14:paraId="0D53CC1A" w14:textId="77777777" w:rsidR="005B1331" w:rsidRDefault="2262953E" w:rsidP="004C769A">
      <w:pPr>
        <w:keepNext/>
      </w:pPr>
      <w:r>
        <w:rPr>
          <w:noProof/>
          <w:lang w:val="en-US"/>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73B80BEA" w:rsidR="2262953E" w:rsidRPr="005B1331" w:rsidRDefault="005B1331" w:rsidP="004C769A">
      <w:pPr>
        <w:pStyle w:val="Caption"/>
      </w:pPr>
      <w:commentRangeStart w:id="1157"/>
      <w:r w:rsidRPr="005B1331">
        <w:t xml:space="preserve">Figure </w:t>
      </w:r>
      <w:commentRangeEnd w:id="1157"/>
      <w:r w:rsidR="005E1ADE">
        <w:rPr>
          <w:rStyle w:val="CommentReference"/>
          <w:color w:val="auto"/>
        </w:rPr>
        <w:commentReference w:id="1157"/>
      </w:r>
      <w:r>
        <w:fldChar w:fldCharType="begin"/>
      </w:r>
      <w:r>
        <w:instrText>SEQ Figure \* ARABIC</w:instrText>
      </w:r>
      <w:r>
        <w:fldChar w:fldCharType="separate"/>
      </w:r>
      <w:r w:rsidR="006567E1">
        <w:rPr>
          <w:noProof/>
        </w:rPr>
        <w:t>9</w:t>
      </w:r>
      <w:r>
        <w:fldChar w:fldCharType="end"/>
      </w:r>
      <w:r w:rsidRPr="005B1331">
        <w:t xml:space="preserve">. </w:t>
      </w:r>
      <w:commentRangeStart w:id="1158"/>
      <w:r w:rsidRPr="005B1331">
        <w:t xml:space="preserve">Scatterplot </w:t>
      </w:r>
      <w:commentRangeEnd w:id="1158"/>
      <w:r w:rsidR="006C3FB1">
        <w:rPr>
          <w:rStyle w:val="CommentReference"/>
          <w:color w:val="auto"/>
        </w:rPr>
        <w:commentReference w:id="1158"/>
      </w:r>
      <w:r w:rsidRPr="005B1331">
        <w:t xml:space="preserve">showing the </w:t>
      </w:r>
      <w:del w:id="1159" w:author="Eric Balke" w:date="2022-01-12T22:10:00Z">
        <w:r w:rsidRPr="005B1331" w:rsidDel="006C3FB1">
          <w:delText xml:space="preserve">% </w:delText>
        </w:r>
      </w:del>
      <w:ins w:id="1160" w:author="Eric Balke" w:date="2022-01-12T22:10:00Z">
        <w:r w:rsidR="006C3FB1">
          <w:t>percent</w:t>
        </w:r>
        <w:r w:rsidR="006C3FB1"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29C0E67F"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161"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162" w:author="Eric Balke" w:date="2022-01-12T22:05:00Z">
        <w:r w:rsidR="006C3FB1">
          <w:t xml:space="preserve"> plant</w:t>
        </w:r>
      </w:ins>
      <w:r w:rsidR="3EC109CE" w:rsidRPr="43C0CAC4">
        <w:t>s in being pri</w:t>
      </w:r>
      <w:r w:rsidR="6571C5D9" w:rsidRPr="43C0CAC4">
        <w:t xml:space="preserve">marily restricted to the lower 10 km of the </w:t>
      </w:r>
      <w:r w:rsidR="70AE2BAF" w:rsidRPr="43C0CAC4">
        <w:t>estuary</w:t>
      </w:r>
      <w:r w:rsidR="005B1331">
        <w:t xml:space="preserve">, </w:t>
      </w:r>
      <w:commentRangeStart w:id="1163"/>
      <w:r w:rsidR="00060C4A">
        <w:t>occurring in</w:t>
      </w:r>
      <w:r w:rsidR="00060C4A" w:rsidRPr="43C0CAC4">
        <w:t xml:space="preserve"> </w:t>
      </w:r>
      <w:r w:rsidR="1A72FE8D" w:rsidRPr="43C0CAC4">
        <w:t xml:space="preserve">only </w:t>
      </w:r>
      <w:r w:rsidR="007D0743">
        <w:t xml:space="preserve">15 </w:t>
      </w:r>
      <w:r w:rsidR="1A72FE8D" w:rsidRPr="43C0CAC4">
        <w:t xml:space="preserve">sites </w:t>
      </w:r>
      <w:commentRangeEnd w:id="1163"/>
      <w:r w:rsidR="00441232">
        <w:rPr>
          <w:rStyle w:val="CommentReference"/>
        </w:rPr>
        <w:commentReference w:id="1163"/>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r w:rsidR="00F770C0">
        <w:t>,</w:t>
      </w:r>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164"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165" w:author="Eric Balke" w:date="2022-01-12T22:13:00Z">
        <w:r w:rsidR="682F490D" w:rsidRPr="43C0CAC4" w:rsidDel="006C3FB1">
          <w:delText xml:space="preserve">% </w:delText>
        </w:r>
      </w:del>
      <w:ins w:id="1166"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commentRangeStart w:id="1167"/>
      <w:r w:rsidR="00E14013">
        <w:t>9</w:t>
      </w:r>
      <w:commentRangeEnd w:id="1167"/>
      <w:r w:rsidR="00184021">
        <w:rPr>
          <w:rStyle w:val="CommentReference"/>
        </w:rPr>
        <w:commentReference w:id="1167"/>
      </w:r>
      <w:r w:rsidR="008C35EF">
        <w:t>)</w:t>
      </w:r>
      <w:r w:rsidR="6538CF7B" w:rsidRPr="43C0CAC4">
        <w:t xml:space="preserve">. </w:t>
      </w:r>
    </w:p>
    <w:p w14:paraId="2EF4E339" w14:textId="77777777" w:rsidR="00017A69" w:rsidRDefault="00017A69" w:rsidP="004C769A"/>
    <w:p w14:paraId="3411D372" w14:textId="34F08D06" w:rsidR="008C35EF" w:rsidRDefault="008C35EF" w:rsidP="004C769A">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per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62DA9500" w:rsidR="559EFC6C" w:rsidRDefault="4AB5134A" w:rsidP="004C769A">
      <w:r w:rsidRPr="00235C84">
        <w:t xml:space="preserve">Contrary to our </w:t>
      </w:r>
      <w:r w:rsidR="1AA70A6D" w:rsidRPr="00235C84">
        <w:t>expectations</w:t>
      </w:r>
      <w:r w:rsidRPr="00235C84">
        <w:t xml:space="preserve">, </w:t>
      </w:r>
      <w:commentRangeStart w:id="1168"/>
      <w:commentRangeStart w:id="1169"/>
      <w:r w:rsidR="00F368D9" w:rsidRPr="000915E4">
        <w:t>t</w:t>
      </w:r>
      <w:r w:rsidR="2F6E3288" w:rsidRPr="000915E4">
        <w:t>he age of</w:t>
      </w:r>
      <w:r w:rsidR="00F343E2" w:rsidRPr="00235C84">
        <w:rPr>
          <w:rPrChange w:id="1170" w:author="Daniel Stewart" w:date="2021-12-16T13:24:00Z">
            <w:rPr>
              <w:highlight w:val="yellow"/>
            </w:rPr>
          </w:rPrChange>
        </w:rPr>
        <w:t xml:space="preserve"> the</w:t>
      </w:r>
      <w:r w:rsidR="2F6E3288" w:rsidRPr="000915E4">
        <w:t xml:space="preserve"> created marshes</w:t>
      </w:r>
      <w:r w:rsidR="0047247D" w:rsidRPr="00235C84">
        <w:rPr>
          <w:rPrChange w:id="1171" w:author="Daniel Stewart" w:date="2021-12-16T13:24:00Z">
            <w:rPr>
              <w:highlight w:val="yellow"/>
            </w:rPr>
          </w:rPrChange>
        </w:rPr>
        <w:t xml:space="preserve"> we surveyed</w:t>
      </w:r>
      <w:r w:rsidR="2F6E3288" w:rsidRPr="000915E4">
        <w:t xml:space="preserve"> did not have a significant effect on marsh recession</w:t>
      </w:r>
      <w:r w:rsidR="6BD899B9" w:rsidRPr="000915E4">
        <w:t xml:space="preserve">, </w:t>
      </w:r>
      <w:r w:rsidR="16D4EBE6" w:rsidRPr="000915E4">
        <w:t>n</w:t>
      </w:r>
      <w:r w:rsidR="33581650" w:rsidRPr="000915E4">
        <w:t xml:space="preserve">or </w:t>
      </w:r>
      <w:r w:rsidR="008C2695" w:rsidRPr="000915E4">
        <w:t xml:space="preserve">on </w:t>
      </w:r>
      <w:r w:rsidR="33581650" w:rsidRPr="000915E4">
        <w:t>relative percent cover of native species</w:t>
      </w:r>
      <w:commentRangeEnd w:id="1168"/>
      <w:r w:rsidR="005819D2" w:rsidRPr="00235C84">
        <w:rPr>
          <w:rStyle w:val="CommentReference"/>
        </w:rPr>
        <w:commentReference w:id="1168"/>
      </w:r>
      <w:commentRangeEnd w:id="1169"/>
      <w:r w:rsidR="00AE62FA">
        <w:rPr>
          <w:rStyle w:val="CommentReference"/>
        </w:rPr>
        <w:commentReference w:id="1169"/>
      </w:r>
      <w:r w:rsidR="1BC119C1" w:rsidRPr="00235C84">
        <w:t>.</w:t>
      </w:r>
      <w:r w:rsidR="1E0B7A18" w:rsidRPr="00235C84">
        <w:t xml:space="preserve"> </w:t>
      </w:r>
      <w:commentRangeStart w:id="1172"/>
      <w:r w:rsidR="00CB44B3" w:rsidRPr="00235C84">
        <w:t>The five</w:t>
      </w:r>
      <w:r w:rsidR="00CB44B3">
        <w:t>-year monitoring period that is typical of marsh creation projects in the FRE may therefore be sufficient</w:t>
      </w:r>
      <w:r w:rsidR="004219FC">
        <w:t xml:space="preserve"> to predict their long-term success.</w:t>
      </w:r>
      <w:r w:rsidR="00C502AE">
        <w:t xml:space="preserve"> </w:t>
      </w:r>
      <w:commentRangeEnd w:id="1172"/>
      <w:r w:rsidR="00AE62FA">
        <w:rPr>
          <w:rStyle w:val="CommentReference"/>
        </w:rPr>
        <w:commentReference w:id="1172"/>
      </w:r>
      <w:r w:rsidR="008C2695" w:rsidRPr="43C0CAC4">
        <w:t>This</w:t>
      </w:r>
      <w:r w:rsidR="00883FF0">
        <w:t xml:space="preserve"> finding</w:t>
      </w:r>
      <w:r w:rsidR="008C2695" w:rsidRPr="43C0CAC4">
        <w:t xml:space="preserve"> indicates that </w:t>
      </w:r>
      <w:r w:rsidR="008C2695">
        <w:t xml:space="preserve">(1) </w:t>
      </w:r>
      <w:r w:rsidR="008C2695" w:rsidRPr="43C0CAC4">
        <w:t xml:space="preserve">well-designed and implemented tidal marsh creation </w:t>
      </w:r>
      <w:r w:rsidR="008C2695" w:rsidRPr="43C0CAC4">
        <w:lastRenderedPageBreak/>
        <w:t>projects that account for threats such as invasive species, wake erosion</w:t>
      </w:r>
      <w:r w:rsidR="000B1E7E">
        <w:t>,</w:t>
      </w:r>
      <w:r w:rsidR="008C2695" w:rsidRPr="43C0CAC4">
        <w:t xml:space="preserve"> and goose herbivory</w:t>
      </w:r>
      <w:r w:rsidR="004F0C76">
        <w:t xml:space="preserve"> </w:t>
      </w:r>
      <w:r w:rsidR="001D297E">
        <w:t>appear</w:t>
      </w:r>
      <w:r w:rsidR="008C2695" w:rsidRPr="43C0CAC4">
        <w:t xml:space="preserve"> resilient in the long term</w:t>
      </w:r>
      <w:r w:rsidR="008C2695">
        <w:t xml:space="preserve">, and (2) the success trajectory of a project </w:t>
      </w:r>
      <w:commentRangeStart w:id="1173"/>
      <w:r w:rsidR="008C2695">
        <w:t xml:space="preserve">should be evident not long after it is completed. </w:t>
      </w:r>
      <w:commentRangeEnd w:id="1173"/>
      <w:r w:rsidR="005819D2">
        <w:rPr>
          <w:rStyle w:val="CommentReference"/>
        </w:rPr>
        <w:commentReference w:id="1173"/>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commentRangeStart w:id="1174"/>
      <w:commentRangeEnd w:id="1174"/>
      <w:r w:rsidR="00AB644F">
        <w:rPr>
          <w:rStyle w:val="CommentReference"/>
        </w:rPr>
        <w:commentReference w:id="1174"/>
      </w:r>
      <w:r w:rsidR="009C7E6E">
        <w:t xml:space="preserve"> </w:t>
      </w:r>
    </w:p>
    <w:p w14:paraId="3708C014" w14:textId="520788E8" w:rsidR="559EFC6C" w:rsidRDefault="559EFC6C" w:rsidP="004C769A"/>
    <w:p w14:paraId="105350E6" w14:textId="77777777" w:rsidR="00D53AFF" w:rsidRDefault="00D53AFF" w:rsidP="00D53AFF">
      <w:pPr>
        <w:pStyle w:val="Heading2"/>
      </w:pPr>
      <w:commentRangeStart w:id="1175"/>
      <w:commentRangeStart w:id="1176"/>
      <w:r>
        <w:t>Site Design Trade-offs</w:t>
      </w:r>
      <w:commentRangeEnd w:id="1175"/>
      <w:r w:rsidR="00235C84">
        <w:rPr>
          <w:rStyle w:val="CommentReference"/>
          <w:rFonts w:eastAsiaTheme="minorHAnsi"/>
          <w:b w:val="0"/>
          <w:bCs w:val="0"/>
          <w:color w:val="auto"/>
        </w:rPr>
        <w:commentReference w:id="1175"/>
      </w:r>
      <w:commentRangeEnd w:id="1176"/>
      <w:r w:rsidR="009E345B">
        <w:rPr>
          <w:rStyle w:val="CommentReference"/>
          <w:rFonts w:eastAsiaTheme="minorHAnsi"/>
          <w:b w:val="0"/>
          <w:bCs w:val="0"/>
          <w:color w:val="auto"/>
        </w:rPr>
        <w:commentReference w:id="1176"/>
      </w:r>
    </w:p>
    <w:p w14:paraId="67534D50" w14:textId="7A977507" w:rsidR="00D53AFF" w:rsidRDefault="00D53AFF" w:rsidP="00D53AFF">
      <w:r>
        <w:t>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included a subset of these stressors (</w:t>
      </w:r>
      <w:ins w:id="1177" w:author="Eric Balke" w:date="2022-01-12T22:24:00Z">
        <w:r w:rsidR="009E345B">
          <w:t xml:space="preserve">i.e., </w:t>
        </w:r>
      </w:ins>
      <w:r>
        <w:t xml:space="preserve">grazing, wave erosion, </w:t>
      </w:r>
      <w:del w:id="1178" w:author="Eric Balke" w:date="2022-01-12T16:30:00Z">
        <w:r w:rsidDel="005F5681">
          <w:delText xml:space="preserve">sea </w:delText>
        </w:r>
      </w:del>
      <w:ins w:id="1179" w:author="Eric Balke" w:date="2022-01-12T16:30:00Z">
        <w:r w:rsidR="005F5681">
          <w:t>sea-</w:t>
        </w:r>
      </w:ins>
      <w:r>
        <w:t xml:space="preserve">level rise, invasive species), but there are numerous others that were not explored (e.g., log debris, geofluvial processes, biochemical processes). The challenge for those designing and constructing these marshes is that mitigation strategies often differ and or even conflict among stressors, and therefore design trade-offs must occur (Table 1). </w:t>
      </w:r>
    </w:p>
    <w:p w14:paraId="01C9D407" w14:textId="77777777" w:rsidR="00D53AFF" w:rsidRDefault="00D53AFF" w:rsidP="00D53A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53AFF" w:rsidRPr="005A1040" w14:paraId="01033568" w14:textId="77777777" w:rsidTr="004D3373">
        <w:tc>
          <w:tcPr>
            <w:tcW w:w="3005" w:type="dxa"/>
            <w:tcBorders>
              <w:bottom w:val="single" w:sz="4" w:space="0" w:color="auto"/>
            </w:tcBorders>
          </w:tcPr>
          <w:p w14:paraId="4E735C6B" w14:textId="77777777" w:rsidR="00D53AFF" w:rsidRPr="005A1040" w:rsidRDefault="00D53AFF" w:rsidP="004D3373">
            <w:pPr>
              <w:rPr>
                <w:b/>
                <w:bCs/>
                <w:sz w:val="18"/>
                <w:szCs w:val="18"/>
              </w:rPr>
            </w:pPr>
            <w:r w:rsidRPr="005A1040">
              <w:rPr>
                <w:b/>
                <w:bCs/>
                <w:sz w:val="18"/>
                <w:szCs w:val="18"/>
              </w:rPr>
              <w:t>Design Element</w:t>
            </w:r>
          </w:p>
        </w:tc>
        <w:tc>
          <w:tcPr>
            <w:tcW w:w="3005" w:type="dxa"/>
            <w:tcBorders>
              <w:bottom w:val="single" w:sz="4" w:space="0" w:color="auto"/>
            </w:tcBorders>
          </w:tcPr>
          <w:p w14:paraId="3AAD5B4C" w14:textId="77777777" w:rsidR="00D53AFF" w:rsidRPr="005A1040" w:rsidRDefault="00D53AFF" w:rsidP="004D3373">
            <w:pPr>
              <w:rPr>
                <w:b/>
                <w:bCs/>
                <w:sz w:val="18"/>
                <w:szCs w:val="18"/>
              </w:rPr>
            </w:pPr>
            <w:r w:rsidRPr="005A1040">
              <w:rPr>
                <w:b/>
                <w:bCs/>
                <w:sz w:val="18"/>
                <w:szCs w:val="18"/>
              </w:rPr>
              <w:t>Pro</w:t>
            </w:r>
          </w:p>
        </w:tc>
        <w:tc>
          <w:tcPr>
            <w:tcW w:w="3006" w:type="dxa"/>
            <w:tcBorders>
              <w:bottom w:val="single" w:sz="4" w:space="0" w:color="auto"/>
            </w:tcBorders>
          </w:tcPr>
          <w:p w14:paraId="27945810" w14:textId="77777777" w:rsidR="00D53AFF" w:rsidRPr="005A1040" w:rsidRDefault="00D53AFF" w:rsidP="000915E4">
            <w:pPr>
              <w:ind w:left="252" w:hanging="252"/>
              <w:rPr>
                <w:b/>
                <w:bCs/>
                <w:sz w:val="18"/>
                <w:szCs w:val="18"/>
              </w:rPr>
            </w:pPr>
            <w:r w:rsidRPr="005A1040">
              <w:rPr>
                <w:b/>
                <w:bCs/>
                <w:sz w:val="18"/>
                <w:szCs w:val="18"/>
              </w:rPr>
              <w:t>Con</w:t>
            </w:r>
          </w:p>
        </w:tc>
      </w:tr>
      <w:tr w:rsidR="00D53AFF" w:rsidRPr="004609EF" w14:paraId="72E43259" w14:textId="77777777" w:rsidTr="004D3373">
        <w:trPr>
          <w:trHeight w:val="1298"/>
        </w:trPr>
        <w:tc>
          <w:tcPr>
            <w:tcW w:w="3005" w:type="dxa"/>
            <w:tcBorders>
              <w:top w:val="single" w:sz="4" w:space="0" w:color="auto"/>
            </w:tcBorders>
          </w:tcPr>
          <w:p w14:paraId="73249737" w14:textId="77777777" w:rsidR="00D53AFF" w:rsidRPr="004609EF" w:rsidRDefault="00D53AFF" w:rsidP="004D3373">
            <w:pPr>
              <w:rPr>
                <w:sz w:val="18"/>
                <w:szCs w:val="18"/>
              </w:rPr>
            </w:pPr>
            <w:r w:rsidRPr="004609EF">
              <w:rPr>
                <w:sz w:val="18"/>
                <w:szCs w:val="18"/>
              </w:rPr>
              <w:t>Inland design</w:t>
            </w:r>
          </w:p>
        </w:tc>
        <w:tc>
          <w:tcPr>
            <w:tcW w:w="3005" w:type="dxa"/>
            <w:tcBorders>
              <w:top w:val="single" w:sz="4" w:space="0" w:color="auto"/>
            </w:tcBorders>
          </w:tcPr>
          <w:p w14:paraId="5DCA2146" w14:textId="77777777" w:rsidR="00D53AFF" w:rsidRDefault="00D53AFF" w:rsidP="004D3373">
            <w:pPr>
              <w:pStyle w:val="ListParagraph"/>
              <w:numPr>
                <w:ilvl w:val="0"/>
                <w:numId w:val="47"/>
              </w:numPr>
              <w:ind w:left="148" w:hanging="142"/>
              <w:jc w:val="left"/>
              <w:rPr>
                <w:sz w:val="18"/>
                <w:szCs w:val="18"/>
              </w:rPr>
            </w:pPr>
            <w:r w:rsidRPr="004609EF">
              <w:rPr>
                <w:sz w:val="18"/>
                <w:szCs w:val="18"/>
              </w:rPr>
              <w:t>Reduced impacts of herbivory</w:t>
            </w:r>
            <w:r>
              <w:rPr>
                <w:sz w:val="18"/>
                <w:szCs w:val="18"/>
              </w:rPr>
              <w:t>, and river and wake erosion</w:t>
            </w:r>
          </w:p>
          <w:p w14:paraId="2E6B6F65" w14:textId="77777777" w:rsidR="00D53AFF" w:rsidRPr="004609EF" w:rsidRDefault="00D53AFF" w:rsidP="004D3373">
            <w:pPr>
              <w:pStyle w:val="ListParagraph"/>
              <w:numPr>
                <w:ilvl w:val="0"/>
                <w:numId w:val="47"/>
              </w:numPr>
              <w:ind w:left="148" w:hanging="142"/>
              <w:jc w:val="left"/>
              <w:rPr>
                <w:sz w:val="18"/>
                <w:szCs w:val="18"/>
              </w:rPr>
            </w:pPr>
            <w:r>
              <w:rPr>
                <w:sz w:val="18"/>
                <w:szCs w:val="18"/>
              </w:rPr>
              <w:t>Log debris can be managed through fencing structures at channel entrance</w:t>
            </w:r>
          </w:p>
        </w:tc>
        <w:tc>
          <w:tcPr>
            <w:tcW w:w="3006" w:type="dxa"/>
            <w:tcBorders>
              <w:top w:val="single" w:sz="4" w:space="0" w:color="auto"/>
            </w:tcBorders>
          </w:tcPr>
          <w:p w14:paraId="6A9D3DEC" w14:textId="77777777" w:rsidR="00D53AFF" w:rsidRDefault="00D53AFF" w:rsidP="004D3373">
            <w:pPr>
              <w:pStyle w:val="ListParagraph"/>
              <w:numPr>
                <w:ilvl w:val="0"/>
                <w:numId w:val="47"/>
              </w:numPr>
              <w:ind w:left="110" w:hanging="141"/>
              <w:jc w:val="left"/>
              <w:rPr>
                <w:sz w:val="18"/>
                <w:szCs w:val="18"/>
              </w:rPr>
            </w:pPr>
            <w:r>
              <w:rPr>
                <w:sz w:val="18"/>
                <w:szCs w:val="18"/>
              </w:rPr>
              <w:t>P</w:t>
            </w:r>
            <w:r w:rsidRPr="004609EF">
              <w:rPr>
                <w:sz w:val="18"/>
                <w:szCs w:val="18"/>
              </w:rPr>
              <w:t xml:space="preserve">rone to </w:t>
            </w:r>
            <w:r>
              <w:rPr>
                <w:sz w:val="18"/>
                <w:szCs w:val="18"/>
              </w:rPr>
              <w:t xml:space="preserve">dominance by invasive </w:t>
            </w:r>
            <w:r w:rsidRPr="004609EF">
              <w:rPr>
                <w:sz w:val="18"/>
                <w:szCs w:val="18"/>
              </w:rPr>
              <w:t xml:space="preserve">species, particularly </w:t>
            </w:r>
            <w:r w:rsidRPr="005A1040">
              <w:rPr>
                <w:i/>
                <w:iCs/>
                <w:sz w:val="18"/>
                <w:szCs w:val="18"/>
              </w:rPr>
              <w:t xml:space="preserve">Typha </w:t>
            </w:r>
            <w:r>
              <w:rPr>
                <w:sz w:val="18"/>
                <w:szCs w:val="18"/>
              </w:rPr>
              <w:t>sp., and lower species richness</w:t>
            </w:r>
          </w:p>
          <w:p w14:paraId="0B3A0BC8" w14:textId="77777777" w:rsidR="00D53AFF" w:rsidRDefault="00D53AFF" w:rsidP="004D3373">
            <w:pPr>
              <w:pStyle w:val="ListParagraph"/>
              <w:numPr>
                <w:ilvl w:val="0"/>
                <w:numId w:val="47"/>
              </w:numPr>
              <w:ind w:left="110" w:hanging="141"/>
              <w:jc w:val="left"/>
              <w:rPr>
                <w:ins w:id="1180" w:author="Eric Balke" w:date="2022-01-12T22:26:00Z"/>
                <w:sz w:val="18"/>
                <w:szCs w:val="18"/>
              </w:rPr>
            </w:pPr>
            <w:r>
              <w:rPr>
                <w:sz w:val="18"/>
                <w:szCs w:val="18"/>
              </w:rPr>
              <w:t>Dependent on available terrestrial habitat, which is not common</w:t>
            </w:r>
          </w:p>
          <w:p w14:paraId="2D5D6479" w14:textId="0F897FEB" w:rsidR="009E345B" w:rsidRPr="004609EF" w:rsidRDefault="009E345B" w:rsidP="004D3373">
            <w:pPr>
              <w:pStyle w:val="ListParagraph"/>
              <w:numPr>
                <w:ilvl w:val="0"/>
                <w:numId w:val="47"/>
              </w:numPr>
              <w:ind w:left="110" w:hanging="141"/>
              <w:jc w:val="left"/>
              <w:rPr>
                <w:sz w:val="18"/>
                <w:szCs w:val="18"/>
              </w:rPr>
            </w:pPr>
            <w:commentRangeStart w:id="1181"/>
            <w:ins w:id="1182" w:author="Eric Balke" w:date="2022-01-12T22:28:00Z">
              <w:r>
                <w:rPr>
                  <w:sz w:val="18"/>
                  <w:szCs w:val="18"/>
                </w:rPr>
                <w:t>Potentially</w:t>
              </w:r>
            </w:ins>
            <w:ins w:id="1183" w:author="Eric Balke" w:date="2022-01-12T22:27:00Z">
              <w:r>
                <w:rPr>
                  <w:sz w:val="18"/>
                  <w:szCs w:val="18"/>
                </w:rPr>
                <w:t xml:space="preserve"> </w:t>
              </w:r>
            </w:ins>
            <w:ins w:id="1184" w:author="Eric Balke" w:date="2022-01-12T22:31:00Z">
              <w:r>
                <w:rPr>
                  <w:sz w:val="18"/>
                  <w:szCs w:val="18"/>
                </w:rPr>
                <w:t>less resilient</w:t>
              </w:r>
            </w:ins>
            <w:ins w:id="1185" w:author="Eric Balke" w:date="2022-01-12T22:27:00Z">
              <w:r>
                <w:rPr>
                  <w:sz w:val="18"/>
                  <w:szCs w:val="18"/>
                </w:rPr>
                <w:t xml:space="preserve"> to sea-level rise due to </w:t>
              </w:r>
            </w:ins>
            <w:ins w:id="1186" w:author="Eric Balke" w:date="2022-01-12T22:32:00Z">
              <w:r>
                <w:rPr>
                  <w:sz w:val="18"/>
                  <w:szCs w:val="18"/>
                </w:rPr>
                <w:t>inhibited</w:t>
              </w:r>
            </w:ins>
            <w:ins w:id="1187" w:author="Eric Balke" w:date="2022-01-12T22:27:00Z">
              <w:r>
                <w:rPr>
                  <w:sz w:val="18"/>
                  <w:szCs w:val="18"/>
                </w:rPr>
                <w:t xml:space="preserve"> sediment delivery </w:t>
              </w:r>
            </w:ins>
            <w:ins w:id="1188" w:author="Eric Balke" w:date="2022-01-12T22:28:00Z">
              <w:r>
                <w:rPr>
                  <w:sz w:val="18"/>
                  <w:szCs w:val="18"/>
                </w:rPr>
                <w:t>processes</w:t>
              </w:r>
            </w:ins>
            <w:commentRangeEnd w:id="1181"/>
            <w:ins w:id="1189" w:author="Eric Balke" w:date="2022-01-12T22:29:00Z">
              <w:r>
                <w:rPr>
                  <w:rStyle w:val="CommentReference"/>
                </w:rPr>
                <w:commentReference w:id="1181"/>
              </w:r>
            </w:ins>
          </w:p>
        </w:tc>
      </w:tr>
      <w:tr w:rsidR="00D53AFF" w:rsidRPr="004609EF" w14:paraId="5AA07944" w14:textId="77777777" w:rsidTr="004D3373">
        <w:tc>
          <w:tcPr>
            <w:tcW w:w="3005" w:type="dxa"/>
          </w:tcPr>
          <w:p w14:paraId="376C699B" w14:textId="77777777" w:rsidR="00D53AFF" w:rsidRPr="004609EF" w:rsidRDefault="00D53AFF" w:rsidP="004D3373">
            <w:pPr>
              <w:rPr>
                <w:sz w:val="18"/>
                <w:szCs w:val="18"/>
              </w:rPr>
            </w:pPr>
            <w:r>
              <w:rPr>
                <w:sz w:val="18"/>
                <w:szCs w:val="18"/>
              </w:rPr>
              <w:t>Marsh bench design</w:t>
            </w:r>
          </w:p>
        </w:tc>
        <w:tc>
          <w:tcPr>
            <w:tcW w:w="3005" w:type="dxa"/>
          </w:tcPr>
          <w:p w14:paraId="551C4117" w14:textId="77777777" w:rsidR="00D53AFF" w:rsidRDefault="00D53AFF" w:rsidP="00D53AFF">
            <w:pPr>
              <w:pStyle w:val="ListParagraph"/>
              <w:numPr>
                <w:ilvl w:val="0"/>
                <w:numId w:val="48"/>
              </w:numPr>
              <w:ind w:left="148" w:hanging="148"/>
              <w:jc w:val="left"/>
              <w:rPr>
                <w:sz w:val="18"/>
                <w:szCs w:val="18"/>
              </w:rPr>
            </w:pPr>
            <w:r>
              <w:rPr>
                <w:sz w:val="18"/>
                <w:szCs w:val="18"/>
              </w:rPr>
              <w:t>Less susceptible to dominance by invasive species</w:t>
            </w:r>
          </w:p>
          <w:p w14:paraId="37F9EAC5" w14:textId="77777777" w:rsidR="00D53AFF" w:rsidRDefault="00D53AFF" w:rsidP="00D53AFF">
            <w:pPr>
              <w:pStyle w:val="ListParagraph"/>
              <w:numPr>
                <w:ilvl w:val="0"/>
                <w:numId w:val="48"/>
              </w:numPr>
              <w:ind w:left="148" w:hanging="148"/>
              <w:jc w:val="left"/>
              <w:rPr>
                <w:sz w:val="18"/>
                <w:szCs w:val="18"/>
              </w:rPr>
            </w:pPr>
            <w:r>
              <w:rPr>
                <w:sz w:val="18"/>
                <w:szCs w:val="18"/>
              </w:rPr>
              <w:t>Higher plant community diversity</w:t>
            </w:r>
          </w:p>
          <w:p w14:paraId="09B05220" w14:textId="77777777" w:rsidR="00D53AFF" w:rsidRDefault="00D53AFF" w:rsidP="00D53AFF">
            <w:pPr>
              <w:pStyle w:val="ListParagraph"/>
              <w:numPr>
                <w:ilvl w:val="0"/>
                <w:numId w:val="48"/>
              </w:numPr>
              <w:ind w:left="148" w:hanging="148"/>
              <w:jc w:val="left"/>
              <w:rPr>
                <w:sz w:val="18"/>
                <w:szCs w:val="18"/>
              </w:rPr>
            </w:pPr>
            <w:commentRangeStart w:id="1190"/>
            <w:r>
              <w:rPr>
                <w:sz w:val="18"/>
                <w:szCs w:val="18"/>
              </w:rPr>
              <w:t>Site s</w:t>
            </w:r>
            <w:commentRangeEnd w:id="1190"/>
            <w:r w:rsidR="009E345B">
              <w:rPr>
                <w:rStyle w:val="CommentReference"/>
              </w:rPr>
              <w:commentReference w:id="1190"/>
            </w:r>
          </w:p>
        </w:tc>
        <w:tc>
          <w:tcPr>
            <w:tcW w:w="3006" w:type="dxa"/>
          </w:tcPr>
          <w:p w14:paraId="4C4B3ED6" w14:textId="54BC909B" w:rsidR="00D53AFF" w:rsidRDefault="00D53AFF" w:rsidP="00D53AFF">
            <w:pPr>
              <w:pStyle w:val="ListParagraph"/>
              <w:numPr>
                <w:ilvl w:val="0"/>
                <w:numId w:val="48"/>
              </w:numPr>
              <w:ind w:left="148" w:hanging="148"/>
              <w:jc w:val="left"/>
              <w:rPr>
                <w:sz w:val="18"/>
                <w:szCs w:val="18"/>
              </w:rPr>
            </w:pPr>
            <w:r>
              <w:rPr>
                <w:sz w:val="18"/>
                <w:szCs w:val="18"/>
              </w:rPr>
              <w:t>More edge habitat, therefore more susceptible to herbivory</w:t>
            </w:r>
            <w:del w:id="1191" w:author="Eric Balke" w:date="2022-01-12T22:30:00Z">
              <w:r w:rsidDel="009E345B">
                <w:rPr>
                  <w:sz w:val="18"/>
                  <w:szCs w:val="18"/>
                </w:rPr>
                <w:delText>,</w:delText>
              </w:r>
            </w:del>
            <w:ins w:id="1192" w:author="Eric Balke" w:date="2022-01-12T22:30:00Z">
              <w:r w:rsidR="009E345B">
                <w:rPr>
                  <w:sz w:val="18"/>
                  <w:szCs w:val="18"/>
                </w:rPr>
                <w:t xml:space="preserve"> and</w:t>
              </w:r>
            </w:ins>
            <w:r>
              <w:rPr>
                <w:sz w:val="18"/>
                <w:szCs w:val="18"/>
              </w:rPr>
              <w:t xml:space="preserve"> wake erosion</w:t>
            </w:r>
            <w:ins w:id="1193" w:author="Eric Balke" w:date="2022-01-12T22:30:00Z">
              <w:r w:rsidR="009E345B">
                <w:rPr>
                  <w:sz w:val="18"/>
                  <w:szCs w:val="18"/>
                </w:rPr>
                <w:t>.</w:t>
              </w:r>
            </w:ins>
            <w:del w:id="1194" w:author="Eric Balke" w:date="2022-01-12T22:30:00Z">
              <w:r w:rsidDel="009E345B">
                <w:rPr>
                  <w:sz w:val="18"/>
                  <w:szCs w:val="18"/>
                </w:rPr>
                <w:delText xml:space="preserve">, </w:delText>
              </w:r>
            </w:del>
          </w:p>
          <w:p w14:paraId="7DB66DD5" w14:textId="77777777" w:rsidR="00D53AFF" w:rsidRPr="004609EF" w:rsidRDefault="00D53AFF">
            <w:pPr>
              <w:pStyle w:val="ListParagraph"/>
              <w:ind w:left="110"/>
              <w:jc w:val="left"/>
              <w:rPr>
                <w:sz w:val="18"/>
                <w:szCs w:val="18"/>
              </w:rPr>
              <w:pPrChange w:id="1195" w:author="Eric Balke" w:date="2022-01-12T22:30:00Z">
                <w:pPr>
                  <w:pStyle w:val="ListParagraph"/>
                  <w:numPr>
                    <w:numId w:val="48"/>
                  </w:numPr>
                  <w:ind w:left="110" w:hanging="141"/>
                  <w:jc w:val="left"/>
                </w:pPr>
              </w:pPrChange>
            </w:pPr>
          </w:p>
        </w:tc>
      </w:tr>
      <w:tr w:rsidR="00D53AFF" w:rsidRPr="004609EF" w14:paraId="3346093E" w14:textId="77777777" w:rsidTr="004D3373">
        <w:tc>
          <w:tcPr>
            <w:tcW w:w="3005" w:type="dxa"/>
          </w:tcPr>
          <w:p w14:paraId="59590D54" w14:textId="77777777" w:rsidR="00D53AFF" w:rsidRPr="004609EF" w:rsidRDefault="00D53AFF" w:rsidP="004D3373">
            <w:pPr>
              <w:rPr>
                <w:sz w:val="18"/>
                <w:szCs w:val="18"/>
              </w:rPr>
            </w:pPr>
            <w:r w:rsidRPr="004609EF">
              <w:rPr>
                <w:sz w:val="18"/>
                <w:szCs w:val="18"/>
              </w:rPr>
              <w:t>Low elevation</w:t>
            </w:r>
          </w:p>
        </w:tc>
        <w:tc>
          <w:tcPr>
            <w:tcW w:w="3005" w:type="dxa"/>
          </w:tcPr>
          <w:p w14:paraId="4861315F" w14:textId="77777777" w:rsidR="00D53AFF" w:rsidRDefault="00D53AFF" w:rsidP="00D53AFF">
            <w:pPr>
              <w:pStyle w:val="ListParagraph"/>
              <w:numPr>
                <w:ilvl w:val="0"/>
                <w:numId w:val="48"/>
              </w:numPr>
              <w:ind w:left="148" w:hanging="148"/>
              <w:jc w:val="left"/>
              <w:rPr>
                <w:sz w:val="18"/>
                <w:szCs w:val="18"/>
              </w:rPr>
            </w:pPr>
            <w:r>
              <w:rPr>
                <w:sz w:val="18"/>
                <w:szCs w:val="18"/>
              </w:rPr>
              <w:t>More resilient to species invasions, as low elevations are generally more dominated by native specialists</w:t>
            </w:r>
          </w:p>
          <w:p w14:paraId="53AFEBE4" w14:textId="77777777" w:rsidR="00D53AFF" w:rsidRDefault="00D53AFF" w:rsidP="00D53AFF">
            <w:pPr>
              <w:pStyle w:val="ListParagraph"/>
              <w:numPr>
                <w:ilvl w:val="0"/>
                <w:numId w:val="48"/>
              </w:numPr>
              <w:ind w:left="148" w:hanging="148"/>
              <w:jc w:val="left"/>
              <w:rPr>
                <w:sz w:val="18"/>
                <w:szCs w:val="18"/>
              </w:rPr>
            </w:pPr>
            <w:r>
              <w:rPr>
                <w:sz w:val="18"/>
                <w:szCs w:val="18"/>
              </w:rPr>
              <w:t>Less susceptible to log debris accumulation</w:t>
            </w:r>
          </w:p>
          <w:p w14:paraId="1EF976A0" w14:textId="77777777" w:rsidR="00D53AFF" w:rsidRPr="004609EF" w:rsidRDefault="00D53AFF" w:rsidP="00D53AFF">
            <w:pPr>
              <w:pStyle w:val="ListParagraph"/>
              <w:numPr>
                <w:ilvl w:val="0"/>
                <w:numId w:val="48"/>
              </w:numPr>
              <w:ind w:left="148" w:hanging="148"/>
              <w:jc w:val="left"/>
              <w:rPr>
                <w:sz w:val="18"/>
                <w:szCs w:val="18"/>
              </w:rPr>
            </w:pPr>
            <w:r>
              <w:rPr>
                <w:sz w:val="18"/>
                <w:szCs w:val="18"/>
              </w:rPr>
              <w:t>Higher value fish habitat, inundated for long periods of tidal cycle</w:t>
            </w:r>
          </w:p>
        </w:tc>
        <w:tc>
          <w:tcPr>
            <w:tcW w:w="3006" w:type="dxa"/>
          </w:tcPr>
          <w:p w14:paraId="6348A812" w14:textId="77777777" w:rsidR="00D53AFF" w:rsidRDefault="00D53AFF" w:rsidP="00D53AFF">
            <w:pPr>
              <w:pStyle w:val="ListParagraph"/>
              <w:numPr>
                <w:ilvl w:val="0"/>
                <w:numId w:val="48"/>
              </w:numPr>
              <w:ind w:left="110" w:hanging="141"/>
              <w:jc w:val="left"/>
              <w:rPr>
                <w:sz w:val="18"/>
                <w:szCs w:val="18"/>
              </w:rPr>
            </w:pPr>
            <w:r w:rsidRPr="004609EF">
              <w:rPr>
                <w:sz w:val="18"/>
                <w:szCs w:val="18"/>
              </w:rPr>
              <w:t xml:space="preserve">More </w:t>
            </w:r>
            <w:r>
              <w:rPr>
                <w:sz w:val="18"/>
                <w:szCs w:val="18"/>
              </w:rPr>
              <w:t>susceptible to foreshore marsh recession, perhaps due to elevated exposure to grazing and erosional forces</w:t>
            </w:r>
          </w:p>
          <w:p w14:paraId="7564B378" w14:textId="3BB061F6" w:rsidR="00D53AFF" w:rsidRPr="004609EF" w:rsidRDefault="00D53AFF" w:rsidP="00D53AFF">
            <w:pPr>
              <w:pStyle w:val="ListParagraph"/>
              <w:numPr>
                <w:ilvl w:val="0"/>
                <w:numId w:val="48"/>
              </w:numPr>
              <w:ind w:left="110" w:hanging="141"/>
              <w:jc w:val="left"/>
              <w:rPr>
                <w:sz w:val="18"/>
                <w:szCs w:val="18"/>
              </w:rPr>
            </w:pPr>
            <w:r>
              <w:rPr>
                <w:sz w:val="18"/>
                <w:szCs w:val="18"/>
              </w:rPr>
              <w:t xml:space="preserve">Potentially more vulnerable to </w:t>
            </w:r>
            <w:del w:id="1196" w:author="Eric Balke" w:date="2022-01-12T22:28:00Z">
              <w:r w:rsidDel="009E345B">
                <w:rPr>
                  <w:sz w:val="18"/>
                  <w:szCs w:val="18"/>
                </w:rPr>
                <w:delText>SLR</w:delText>
              </w:r>
            </w:del>
            <w:ins w:id="1197" w:author="Eric Balke" w:date="2022-01-12T22:28:00Z">
              <w:r w:rsidR="009E345B">
                <w:rPr>
                  <w:sz w:val="18"/>
                  <w:szCs w:val="18"/>
                </w:rPr>
                <w:t>sea-level rise</w:t>
              </w:r>
            </w:ins>
          </w:p>
        </w:tc>
      </w:tr>
      <w:tr w:rsidR="00D53AFF" w:rsidRPr="005A1040" w14:paraId="4A710776" w14:textId="77777777" w:rsidTr="004D3373">
        <w:tc>
          <w:tcPr>
            <w:tcW w:w="3005" w:type="dxa"/>
          </w:tcPr>
          <w:p w14:paraId="20DD52BD" w14:textId="77777777" w:rsidR="00D53AFF" w:rsidRPr="005A1040" w:rsidRDefault="00D53AFF" w:rsidP="004D3373">
            <w:pPr>
              <w:rPr>
                <w:sz w:val="18"/>
                <w:szCs w:val="18"/>
              </w:rPr>
            </w:pPr>
            <w:commentRangeStart w:id="1198"/>
            <w:r>
              <w:rPr>
                <w:sz w:val="18"/>
                <w:szCs w:val="18"/>
              </w:rPr>
              <w:t>High elevation</w:t>
            </w:r>
            <w:commentRangeEnd w:id="1198"/>
            <w:r w:rsidR="009E345B">
              <w:rPr>
                <w:rStyle w:val="CommentReference"/>
              </w:rPr>
              <w:commentReference w:id="1198"/>
            </w:r>
          </w:p>
        </w:tc>
        <w:tc>
          <w:tcPr>
            <w:tcW w:w="3005" w:type="dxa"/>
          </w:tcPr>
          <w:p w14:paraId="65BBCD83" w14:textId="77777777" w:rsidR="00D53AFF" w:rsidRDefault="00D53AFF" w:rsidP="00D53AFF">
            <w:pPr>
              <w:pStyle w:val="ListParagraph"/>
              <w:numPr>
                <w:ilvl w:val="0"/>
                <w:numId w:val="49"/>
              </w:numPr>
              <w:ind w:left="148" w:hanging="142"/>
              <w:jc w:val="left"/>
              <w:rPr>
                <w:sz w:val="18"/>
                <w:szCs w:val="18"/>
              </w:rPr>
            </w:pPr>
            <w:r>
              <w:rPr>
                <w:sz w:val="18"/>
                <w:szCs w:val="18"/>
              </w:rPr>
              <w:t>More resilient to adverse edge effects, and less likely to experience recession</w:t>
            </w:r>
          </w:p>
          <w:p w14:paraId="70C804E9" w14:textId="1C939B66" w:rsidR="00D53AFF" w:rsidRDefault="00D53AFF" w:rsidP="00D53AFF">
            <w:pPr>
              <w:pStyle w:val="ListParagraph"/>
              <w:numPr>
                <w:ilvl w:val="0"/>
                <w:numId w:val="49"/>
              </w:numPr>
              <w:ind w:left="148" w:hanging="142"/>
              <w:jc w:val="left"/>
              <w:rPr>
                <w:sz w:val="18"/>
                <w:szCs w:val="18"/>
              </w:rPr>
            </w:pPr>
            <w:r>
              <w:rPr>
                <w:sz w:val="18"/>
                <w:szCs w:val="18"/>
              </w:rPr>
              <w:t xml:space="preserve">Potentially more resilient to </w:t>
            </w:r>
            <w:del w:id="1199" w:author="Eric Balke" w:date="2022-01-12T22:28:00Z">
              <w:r w:rsidDel="009E345B">
                <w:rPr>
                  <w:sz w:val="18"/>
                  <w:szCs w:val="18"/>
                </w:rPr>
                <w:delText>SLR</w:delText>
              </w:r>
            </w:del>
            <w:ins w:id="1200" w:author="Eric Balke" w:date="2022-01-12T22:28:00Z">
              <w:r w:rsidR="009E345B">
                <w:rPr>
                  <w:sz w:val="18"/>
                  <w:szCs w:val="18"/>
                </w:rPr>
                <w:t>sea-level rise</w:t>
              </w:r>
            </w:ins>
          </w:p>
          <w:p w14:paraId="4471552E" w14:textId="77777777" w:rsidR="00D53AFF" w:rsidRPr="005A1040" w:rsidRDefault="00D53AFF" w:rsidP="000915E4">
            <w:pPr>
              <w:ind w:left="6"/>
              <w:jc w:val="left"/>
              <w:rPr>
                <w:sz w:val="18"/>
                <w:szCs w:val="18"/>
              </w:rPr>
            </w:pPr>
          </w:p>
        </w:tc>
        <w:tc>
          <w:tcPr>
            <w:tcW w:w="3006" w:type="dxa"/>
          </w:tcPr>
          <w:p w14:paraId="4ADDAD56" w14:textId="77777777" w:rsidR="00D53AFF" w:rsidRDefault="00D53AFF" w:rsidP="00D53AFF">
            <w:pPr>
              <w:pStyle w:val="ListParagraph"/>
              <w:numPr>
                <w:ilvl w:val="0"/>
                <w:numId w:val="49"/>
              </w:numPr>
              <w:ind w:left="110" w:hanging="141"/>
              <w:jc w:val="left"/>
              <w:rPr>
                <w:sz w:val="18"/>
                <w:szCs w:val="18"/>
              </w:rPr>
            </w:pPr>
            <w:r>
              <w:rPr>
                <w:sz w:val="18"/>
                <w:szCs w:val="18"/>
              </w:rPr>
              <w:t>Lower value fish habitat, isolated for much of tidal cycle</w:t>
            </w:r>
          </w:p>
          <w:p w14:paraId="354F9E19" w14:textId="77777777" w:rsidR="00D53AFF" w:rsidRPr="005A1040" w:rsidRDefault="00D53AFF" w:rsidP="00D53AFF">
            <w:pPr>
              <w:pStyle w:val="ListParagraph"/>
              <w:numPr>
                <w:ilvl w:val="0"/>
                <w:numId w:val="49"/>
              </w:numPr>
              <w:ind w:left="110" w:hanging="141"/>
              <w:jc w:val="left"/>
              <w:rPr>
                <w:sz w:val="18"/>
                <w:szCs w:val="18"/>
              </w:rPr>
            </w:pPr>
            <w:r>
              <w:rPr>
                <w:sz w:val="18"/>
                <w:szCs w:val="18"/>
              </w:rPr>
              <w:t>More prone to invasion by invasive species</w:t>
            </w:r>
          </w:p>
        </w:tc>
      </w:tr>
    </w:tbl>
    <w:p w14:paraId="06A4AD85" w14:textId="63D69DBF" w:rsidR="559EFC6C" w:rsidRPr="004C769A" w:rsidRDefault="0641C4F7" w:rsidP="004C769A">
      <w:pPr>
        <w:pStyle w:val="Heading2"/>
      </w:pPr>
      <w:commentRangeStart w:id="1201"/>
      <w:commentRangeStart w:id="1202"/>
      <w:r w:rsidRPr="004C769A">
        <w:t>Data limitations</w:t>
      </w:r>
      <w:r w:rsidR="7C4632CD" w:rsidRPr="004C769A">
        <w:t xml:space="preserve"> </w:t>
      </w:r>
      <w:commentRangeEnd w:id="1201"/>
      <w:r w:rsidR="006C3FB1">
        <w:rPr>
          <w:rStyle w:val="CommentReference"/>
          <w:rFonts w:eastAsiaTheme="minorHAnsi"/>
          <w:b w:val="0"/>
          <w:bCs w:val="0"/>
          <w:color w:val="auto"/>
        </w:rPr>
        <w:commentReference w:id="1201"/>
      </w:r>
      <w:r w:rsidR="7C4632CD" w:rsidRPr="004C769A">
        <w:t>and Underlying Mechanisms</w:t>
      </w:r>
      <w:commentRangeEnd w:id="1202"/>
      <w:r w:rsidR="002F4ABB">
        <w:rPr>
          <w:rStyle w:val="CommentReference"/>
          <w:rFonts w:eastAsiaTheme="minorHAnsi"/>
          <w:b w:val="0"/>
          <w:bCs w:val="0"/>
          <w:color w:val="auto"/>
        </w:rPr>
        <w:commentReference w:id="1202"/>
      </w:r>
    </w:p>
    <w:p w14:paraId="2535A83D" w14:textId="252AE7BB" w:rsidR="559EFC6C" w:rsidRDefault="0035BF81" w:rsidP="004C769A">
      <w:r>
        <w:t xml:space="preserve">While these findings and interpretations provide valuable </w:t>
      </w:r>
      <w:r w:rsidR="003A7324">
        <w:t>insights</w:t>
      </w:r>
      <w:r w:rsidR="000C6C28">
        <w:t xml:space="preserve"> </w:t>
      </w:r>
      <w:r w:rsidRPr="005B1331">
        <w:t>for restoration practitioners, there are key data limitations to con</w:t>
      </w:r>
      <w:r w:rsidR="3E5A20C6" w:rsidRPr="005B1331">
        <w:t xml:space="preserve">sider. </w:t>
      </w:r>
      <w:r w:rsidR="74994981" w:rsidRPr="005B1331">
        <w:t xml:space="preserve">The covariates included in these models point to important trends in marsh recession and vegetation </w:t>
      </w:r>
      <w:r w:rsidR="00DC0CE2">
        <w:t>resilience</w:t>
      </w:r>
      <w:r w:rsidR="74994981" w:rsidRPr="005B1331">
        <w:t xml:space="preserve">, but </w:t>
      </w:r>
      <w:ins w:id="1203" w:author="Eric Balke" w:date="2022-01-12T22:39:00Z">
        <w:r w:rsidR="00264EAC">
          <w:t>we did not elucidate</w:t>
        </w:r>
      </w:ins>
      <w:commentRangeStart w:id="1204"/>
      <w:del w:id="1205" w:author="Eric Balke" w:date="2022-01-12T22:39:00Z">
        <w:r w:rsidR="74994981" w:rsidRPr="005B1331" w:rsidDel="00264EAC">
          <w:delText xml:space="preserve">they do not </w:delText>
        </w:r>
      </w:del>
      <w:del w:id="1206" w:author="Eric Balke" w:date="2022-01-12T22:38:00Z">
        <w:r w:rsidR="00D53AFF" w:rsidDel="00264EAC">
          <w:delText xml:space="preserve">claim </w:delText>
        </w:r>
        <w:commentRangeEnd w:id="1204"/>
        <w:r w:rsidR="00264EAC" w:rsidDel="00264EAC">
          <w:rPr>
            <w:rStyle w:val="CommentReference"/>
          </w:rPr>
          <w:commentReference w:id="1204"/>
        </w:r>
        <w:r w:rsidR="00D53AFF" w:rsidDel="00264EAC">
          <w:delText xml:space="preserve">to </w:delText>
        </w:r>
        <w:r w:rsidR="74994981" w:rsidRPr="005B1331" w:rsidDel="00264EAC">
          <w:delText xml:space="preserve">identify </w:delText>
        </w:r>
      </w:del>
      <w:ins w:id="1207" w:author="Eric Balke" w:date="2022-01-12T22:38:00Z">
        <w:r w:rsidR="00264EAC" w:rsidRPr="005B1331">
          <w:t xml:space="preserve"> </w:t>
        </w:r>
      </w:ins>
      <w:r w:rsidR="74994981" w:rsidRPr="005B1331">
        <w:t>the mecha</w:t>
      </w:r>
      <w:r w:rsidR="1965DEE5" w:rsidRPr="005B1331">
        <w:t xml:space="preserve">nisms </w:t>
      </w:r>
      <w:r w:rsidR="2E468445" w:rsidRPr="43C0CAC4">
        <w:t>underlying</w:t>
      </w:r>
      <w:r w:rsidR="1965DEE5" w:rsidRPr="005B1331">
        <w:t xml:space="preserve"> these phenomena. Further study will be required to identify the</w:t>
      </w:r>
      <w:r w:rsidR="00D53AFF">
        <w:t xml:space="preserve"> true effect</w:t>
      </w:r>
      <w:ins w:id="1208"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lastRenderedPageBreak/>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w:t>
      </w:r>
      <w:commentRangeStart w:id="1209"/>
      <w:commentRangeStart w:id="1210"/>
      <w:commentRangeStart w:id="1211"/>
      <w:r w:rsidR="3CCFE322" w:rsidRPr="43C0CAC4">
        <w:t>develop effective goose management strategies</w:t>
      </w:r>
      <w:r w:rsidR="00DD7EC2">
        <w:t xml:space="preserve"> that go beyond short</w:t>
      </w:r>
      <w:r w:rsidR="00270EAD">
        <w:t>-</w:t>
      </w:r>
      <w:del w:id="1212" w:author="Eric Balke" w:date="2022-01-12T22:36:00Z">
        <w:r w:rsidR="00DD7EC2" w:rsidDel="00264EAC">
          <w:delText xml:space="preserve"> </w:delText>
        </w:r>
      </w:del>
      <w:r w:rsidR="00DD7EC2">
        <w:t>term</w:t>
      </w:r>
      <w:r w:rsidR="0015551F">
        <w:t>, localized</w:t>
      </w:r>
      <w:del w:id="1213" w:author="Eric Balke" w:date="2022-01-12T22:40:00Z">
        <w:r w:rsidR="0015551F" w:rsidDel="00264EAC">
          <w:delText>,</w:delText>
        </w:r>
      </w:del>
      <w:r w:rsidR="00DD7EC2">
        <w:t xml:space="preserve"> mitigation</w:t>
      </w:r>
      <w:r w:rsidR="0D627A93" w:rsidRPr="43C0CAC4">
        <w:t>.</w:t>
      </w:r>
      <w:r w:rsidR="18684AF2" w:rsidRPr="43C0CAC4">
        <w:t xml:space="preserve"> </w:t>
      </w:r>
      <w:commentRangeEnd w:id="1209"/>
      <w:r w:rsidR="00142551">
        <w:rPr>
          <w:rStyle w:val="CommentReference"/>
        </w:rPr>
        <w:commentReference w:id="1209"/>
      </w:r>
      <w:commentRangeEnd w:id="1210"/>
      <w:r w:rsidR="00281C40">
        <w:rPr>
          <w:rStyle w:val="CommentReference"/>
        </w:rPr>
        <w:commentReference w:id="1210"/>
      </w:r>
      <w:commentRangeEnd w:id="1211"/>
      <w:r w:rsidR="00264EAC">
        <w:rPr>
          <w:rStyle w:val="CommentReference"/>
        </w:rPr>
        <w:commentReference w:id="1211"/>
      </w:r>
    </w:p>
    <w:p w14:paraId="6CE2D61F" w14:textId="2F60D073" w:rsidR="43C0CAC4" w:rsidRDefault="43C0CAC4" w:rsidP="004C769A"/>
    <w:p w14:paraId="2E3CE003" w14:textId="7C5E3CC4" w:rsidR="1A4F0DB7" w:rsidRDefault="1A4F0DB7" w:rsidP="004C769A">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w:t>
      </w:r>
      <w:ins w:id="1214" w:author="Eric Balke" w:date="2022-01-12T22:41:00Z">
        <w:r w:rsidR="00264EAC">
          <w:t xml:space="preserve">thus </w:t>
        </w:r>
      </w:ins>
      <w:r w:rsidR="6794B8FD" w:rsidRPr="43C0CAC4">
        <w:t xml:space="preserve">indicating </w:t>
      </w:r>
      <w:del w:id="1215" w:author="Eric Balke" w:date="2022-01-12T22:41:00Z">
        <w:r w:rsidR="6794B8FD" w:rsidRPr="43C0CAC4" w:rsidDel="00264EAC">
          <w:delText xml:space="preserve">that </w:delText>
        </w:r>
      </w:del>
      <w:r w:rsidR="6794B8FD" w:rsidRPr="43C0CAC4">
        <w:t xml:space="preserve">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ins w:id="1216" w:author="Eric Balke" w:date="2022-01-12T22:42:00Z">
        <w:r w:rsidR="00264EAC">
          <w:t xml:space="preserve">such </w:t>
        </w:r>
      </w:ins>
      <w:r w:rsidR="1D9A1CAE" w:rsidRPr="43C0CAC4">
        <w:t>abiotic</w:t>
      </w:r>
      <w:r w:rsidR="0FEF5E92" w:rsidRPr="43C0CAC4">
        <w:t xml:space="preserve"> factors include true measures of salinity and tidal prism (</w:t>
      </w:r>
      <w:ins w:id="1217"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4C769A"/>
    <w:p w14:paraId="134FABED" w14:textId="77777777" w:rsidR="00F8589F" w:rsidRPr="004C769A" w:rsidRDefault="00F8589F" w:rsidP="004C769A">
      <w:pPr>
        <w:pStyle w:val="Heading1"/>
      </w:pPr>
      <w:r w:rsidRPr="004C769A">
        <w:t xml:space="preserve">Conclusion </w:t>
      </w:r>
    </w:p>
    <w:p w14:paraId="08F3933A" w14:textId="14A36E03" w:rsidR="00B54613" w:rsidRDefault="00F8589F" w:rsidP="004C769A">
      <w:r>
        <w:t xml:space="preserve">Assessments of the more than 100 marsh creation projects in the Fraser River Estuary have heretofore been restricted to qualifying success or failure. </w:t>
      </w:r>
      <w:del w:id="1218" w:author="Eric Balke" w:date="2022-01-12T21:11:00Z">
        <w:r w:rsidDel="00036285">
          <w:delText xml:space="preserve">Here </w:delText>
        </w:r>
      </w:del>
      <w:ins w:id="1219" w:author="Eric Balke" w:date="2022-01-12T21:11:00Z">
        <w:r w:rsidR="00036285">
          <w:t>W</w:t>
        </w:r>
      </w:ins>
      <w:del w:id="1220" w:author="Eric Balke" w:date="2022-01-12T21:11:00Z">
        <w:r w:rsidDel="00036285">
          <w:delText>w</w:delText>
        </w:r>
      </w:del>
      <w:r>
        <w:t xml:space="preserve">e sought to identify what factors determine marsh creation success through field sampling, remote sensing, and rigorous statistical models. We </w:t>
      </w:r>
      <w:r w:rsidR="009C7E6E">
        <w:t xml:space="preserve">found that approximately </w:t>
      </w:r>
      <w:r w:rsidR="00235C84">
        <w:t>10</w:t>
      </w:r>
      <w:r w:rsidR="002136CD">
        <w:t xml:space="preserve">% of the created marsh area </w:t>
      </w:r>
      <w:r w:rsidR="00E14814">
        <w:t>we surveyed had recessed</w:t>
      </w:r>
      <w:r w:rsidR="009C7E6E">
        <w:t>,</w:t>
      </w:r>
      <w:r>
        <w:t xml:space="preserve"> </w:t>
      </w:r>
      <w:r w:rsidR="00731BE9">
        <w:t xml:space="preserve">a phenomenon </w:t>
      </w:r>
      <w:r w:rsidR="00CC71D6">
        <w:t>that was</w:t>
      </w:r>
      <w:r>
        <w:t xml:space="preserve"> negatively correlated with shoreline protecting structures like shear booms and offshore floating structures like log storage booms</w:t>
      </w:r>
      <w:r w:rsidRPr="001C1CAE">
        <w:t>. Our findings point to wake erosion and goose herbivory as potential underlying causes of marsh recession, though further investigation into these mechanisms is warranted. 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1859BB">
      <w:pPr>
        <w:pStyle w:val="Heading1"/>
        <w:numPr>
          <w:ilvl w:val="0"/>
          <w:numId w:val="0"/>
        </w:numPr>
        <w:ind w:left="432" w:hanging="432"/>
      </w:pPr>
      <w:r>
        <w:lastRenderedPageBreak/>
        <w:t>Works Cited</w:t>
      </w:r>
    </w:p>
    <w:p w14:paraId="6674EA65" w14:textId="2E5117A2" w:rsidR="001859BB" w:rsidRDefault="001859BB" w:rsidP="001859BB"/>
    <w:p w14:paraId="47571086" w14:textId="77777777" w:rsidR="002F4ABB" w:rsidRPr="002F4ABB" w:rsidRDefault="001859BB" w:rsidP="002F4ABB">
      <w:pPr>
        <w:pStyle w:val="Bibliography"/>
        <w:rPr>
          <w:lang w:val="en-GB"/>
        </w:rPr>
      </w:pPr>
      <w:r>
        <w:fldChar w:fldCharType="begin"/>
      </w:r>
      <w:r>
        <w:instrText xml:space="preserve"> ADDIN ZOTERO_BIBL {"uncited":[],"omitted":[],"custom":[]} CSL_BIBLIOGRAPHY </w:instrText>
      </w:r>
      <w:r>
        <w:fldChar w:fldCharType="separate"/>
      </w:r>
      <w:r w:rsidR="002F4ABB" w:rsidRPr="002F4ABB">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7221B347" w14:textId="77777777" w:rsidR="002F4ABB" w:rsidRPr="002F4ABB" w:rsidRDefault="002F4ABB" w:rsidP="002F4ABB">
      <w:pPr>
        <w:pStyle w:val="Bibliography"/>
        <w:rPr>
          <w:lang w:val="en-GB"/>
        </w:rPr>
      </w:pPr>
      <w:r w:rsidRPr="002F4ABB">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2F4ABB">
        <w:rPr>
          <w:b/>
          <w:bCs/>
          <w:lang w:val="en-GB"/>
        </w:rPr>
        <w:t>108</w:t>
      </w:r>
      <w:r w:rsidRPr="002F4ABB">
        <w:rPr>
          <w:lang w:val="en-GB"/>
        </w:rPr>
        <w:t>:17034–17039.</w:t>
      </w:r>
    </w:p>
    <w:p w14:paraId="11E79964" w14:textId="77777777" w:rsidR="002F4ABB" w:rsidRPr="002F4ABB" w:rsidRDefault="002F4ABB" w:rsidP="002F4ABB">
      <w:pPr>
        <w:pStyle w:val="Bibliography"/>
        <w:rPr>
          <w:lang w:val="en-GB"/>
        </w:rPr>
      </w:pPr>
      <w:r w:rsidRPr="002F4ABB">
        <w:rPr>
          <w:lang w:val="en-GB"/>
        </w:rPr>
        <w:t xml:space="preserve">Alldred M, Baines SB. 2016. Effects of wetland plants on denitrification rates: a meta-analysis. Ecological Applications </w:t>
      </w:r>
      <w:r w:rsidRPr="002F4ABB">
        <w:rPr>
          <w:b/>
          <w:bCs/>
          <w:lang w:val="en-GB"/>
        </w:rPr>
        <w:t>26</w:t>
      </w:r>
      <w:r w:rsidRPr="002F4ABB">
        <w:rPr>
          <w:lang w:val="en-GB"/>
        </w:rPr>
        <w:t>:676–685.</w:t>
      </w:r>
    </w:p>
    <w:p w14:paraId="7CF448B2" w14:textId="77777777" w:rsidR="002F4ABB" w:rsidRPr="002F4ABB" w:rsidRDefault="002F4ABB" w:rsidP="002F4ABB">
      <w:pPr>
        <w:pStyle w:val="Bibliography"/>
        <w:rPr>
          <w:lang w:val="en-GB"/>
        </w:rPr>
      </w:pPr>
      <w:r w:rsidRPr="002F4ABB">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2F4ABB">
        <w:rPr>
          <w:b/>
          <w:bCs/>
          <w:lang w:val="en-GB"/>
        </w:rPr>
        <w:t>126</w:t>
      </w:r>
      <w:r w:rsidRPr="002F4ABB">
        <w:rPr>
          <w:lang w:val="en-GB"/>
        </w:rPr>
        <w:t>:e2021JG006573.</w:t>
      </w:r>
    </w:p>
    <w:p w14:paraId="4295DDC8" w14:textId="77777777" w:rsidR="002F4ABB" w:rsidRPr="002F4ABB" w:rsidRDefault="002F4ABB" w:rsidP="002F4ABB">
      <w:pPr>
        <w:pStyle w:val="Bibliography"/>
        <w:rPr>
          <w:lang w:val="en-GB"/>
        </w:rPr>
      </w:pPr>
      <w:r w:rsidRPr="002F4ABB">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0A6A2B15" w14:textId="77777777" w:rsidR="002F4ABB" w:rsidRPr="002F4ABB" w:rsidRDefault="002F4ABB" w:rsidP="002F4ABB">
      <w:pPr>
        <w:pStyle w:val="Bibliography"/>
        <w:rPr>
          <w:lang w:val="en-GB"/>
        </w:rPr>
      </w:pPr>
      <w:r w:rsidRPr="002F4ABB">
        <w:rPr>
          <w:lang w:val="en-GB"/>
        </w:rPr>
        <w:t>Avenza Systems Inc. 2021. Avenza Maps. Toronto, Ontario.</w:t>
      </w:r>
    </w:p>
    <w:p w14:paraId="26038DE9" w14:textId="77777777" w:rsidR="002F4ABB" w:rsidRPr="002F4ABB" w:rsidRDefault="002F4ABB" w:rsidP="002F4ABB">
      <w:pPr>
        <w:pStyle w:val="Bibliography"/>
        <w:rPr>
          <w:lang w:val="en-GB"/>
        </w:rPr>
      </w:pPr>
      <w:r w:rsidRPr="002F4ABB">
        <w:rPr>
          <w:lang w:val="en-GB"/>
        </w:rPr>
        <w:t>Balke E. 2017. Investigating the role of elevated salinity in the recession of a large brackish marsh in the Fraser River estuary. Masters Project. Simon Fraser University &amp; British Columbia Institute of Technology, Burnaby.</w:t>
      </w:r>
    </w:p>
    <w:p w14:paraId="7167EFD8" w14:textId="77777777" w:rsidR="002F4ABB" w:rsidRPr="002F4ABB" w:rsidRDefault="002F4ABB" w:rsidP="002F4ABB">
      <w:pPr>
        <w:pStyle w:val="Bibliography"/>
        <w:rPr>
          <w:lang w:val="en-GB"/>
        </w:rPr>
      </w:pPr>
      <w:r w:rsidRPr="002F4ABB">
        <w:rPr>
          <w:lang w:val="en-GB"/>
        </w:rPr>
        <w:t xml:space="preserve">Barbier EB, Hacker SD, Kennedy C, Koch EW, Stier AC, Silliman BR. 2011. The value of estuarine and coastal ecosystem services. Ecological Monographs </w:t>
      </w:r>
      <w:r w:rsidRPr="002F4ABB">
        <w:rPr>
          <w:b/>
          <w:bCs/>
          <w:lang w:val="en-GB"/>
        </w:rPr>
        <w:t>81</w:t>
      </w:r>
      <w:r w:rsidRPr="002F4ABB">
        <w:rPr>
          <w:lang w:val="en-GB"/>
        </w:rPr>
        <w:t>:169–193.</w:t>
      </w:r>
    </w:p>
    <w:p w14:paraId="3B692742" w14:textId="77777777" w:rsidR="002F4ABB" w:rsidRPr="002F4ABB" w:rsidRDefault="002F4ABB" w:rsidP="002F4ABB">
      <w:pPr>
        <w:pStyle w:val="Bibliography"/>
        <w:rPr>
          <w:lang w:val="en-GB"/>
        </w:rPr>
      </w:pPr>
      <w:r w:rsidRPr="002F4ABB">
        <w:rPr>
          <w:lang w:val="en-GB"/>
        </w:rPr>
        <w:t>Bartoń K. 2020. MuMIn: Multi-Model Inference. Available from https://CRAN.R-project.org/package=MuMIn.</w:t>
      </w:r>
    </w:p>
    <w:p w14:paraId="4C13D722" w14:textId="77777777" w:rsidR="002F4ABB" w:rsidRPr="002F4ABB" w:rsidRDefault="002F4ABB" w:rsidP="002F4ABB">
      <w:pPr>
        <w:pStyle w:val="Bibliography"/>
        <w:rPr>
          <w:lang w:val="en-GB"/>
        </w:rPr>
      </w:pPr>
      <w:r w:rsidRPr="002F4ABB">
        <w:rPr>
          <w:lang w:val="en-GB"/>
        </w:rPr>
        <w:t xml:space="preserve">Bates D, Mächler M, Bolker B, Walker S. 2015. Fitting Linear Mixed-Effects Models Using </w:t>
      </w:r>
      <w:r w:rsidRPr="002F4ABB">
        <w:rPr>
          <w:b/>
          <w:bCs/>
          <w:lang w:val="en-GB"/>
        </w:rPr>
        <w:t>lme4</w:t>
      </w:r>
      <w:r w:rsidRPr="002F4ABB">
        <w:rPr>
          <w:lang w:val="en-GB"/>
        </w:rPr>
        <w:t xml:space="preserve">. Journal of Statistical Software </w:t>
      </w:r>
      <w:r w:rsidRPr="002F4ABB">
        <w:rPr>
          <w:b/>
          <w:bCs/>
          <w:lang w:val="en-GB"/>
        </w:rPr>
        <w:t>67</w:t>
      </w:r>
      <w:r w:rsidRPr="002F4ABB">
        <w:rPr>
          <w:lang w:val="en-GB"/>
        </w:rPr>
        <w:t>. Available from http://www.jstatsoft.org/v67/i01/ (accessed September 7, 2021).</w:t>
      </w:r>
    </w:p>
    <w:p w14:paraId="30310A1F" w14:textId="77777777" w:rsidR="002F4ABB" w:rsidRPr="002F4ABB" w:rsidRDefault="002F4ABB" w:rsidP="002F4ABB">
      <w:pPr>
        <w:pStyle w:val="Bibliography"/>
        <w:rPr>
          <w:lang w:val="en-GB"/>
        </w:rPr>
      </w:pPr>
      <w:r w:rsidRPr="002F4ABB">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645E07C6" w14:textId="77777777" w:rsidR="002F4ABB" w:rsidRPr="002F4ABB" w:rsidRDefault="002F4ABB" w:rsidP="002F4ABB">
      <w:pPr>
        <w:pStyle w:val="Bibliography"/>
        <w:rPr>
          <w:lang w:val="en-GB"/>
        </w:rPr>
      </w:pPr>
      <w:r w:rsidRPr="002F4ABB">
        <w:rPr>
          <w:lang w:val="en-GB"/>
        </w:rPr>
        <w:t xml:space="preserve">Boyle CA. 1997. Changes in Land Cover and Subsequent Effects on Lower Fraser Basin Ecosystems from 1827 to 1990. Environmental Management </w:t>
      </w:r>
      <w:r w:rsidRPr="002F4ABB">
        <w:rPr>
          <w:b/>
          <w:bCs/>
          <w:lang w:val="en-GB"/>
        </w:rPr>
        <w:t>21</w:t>
      </w:r>
      <w:r w:rsidRPr="002F4ABB">
        <w:rPr>
          <w:lang w:val="en-GB"/>
        </w:rPr>
        <w:t>:185–196.</w:t>
      </w:r>
    </w:p>
    <w:p w14:paraId="065D1FD5" w14:textId="77777777" w:rsidR="002F4ABB" w:rsidRPr="002F4ABB" w:rsidRDefault="002F4ABB" w:rsidP="002F4ABB">
      <w:pPr>
        <w:pStyle w:val="Bibliography"/>
        <w:rPr>
          <w:lang w:val="en-GB"/>
        </w:rPr>
      </w:pPr>
      <w:r w:rsidRPr="002F4ABB">
        <w:rPr>
          <w:lang w:val="en-GB"/>
        </w:rPr>
        <w:t>Bradford MJ, Macdonald JS, Levings CD. 2017. Monitoring fish habitat compensation in the Pacific region: lessons from the past 30 years. Page vi + 26. 2017/033, DFO Can. Sci. Advis. Sec. Res. Doc. Fisheries and Oceans Canada, Ottawa.</w:t>
      </w:r>
    </w:p>
    <w:p w14:paraId="3D9AED3F" w14:textId="77777777" w:rsidR="002F4ABB" w:rsidRPr="002F4ABB" w:rsidRDefault="002F4ABB" w:rsidP="002F4ABB">
      <w:pPr>
        <w:pStyle w:val="Bibliography"/>
        <w:rPr>
          <w:lang w:val="en-GB"/>
        </w:rPr>
      </w:pPr>
      <w:r w:rsidRPr="002F4ABB">
        <w:rPr>
          <w:lang w:val="en-GB"/>
        </w:rPr>
        <w:t>Broome SW, Craft CB, Burchell MR. 2019. Tidal Marsh Creation. Pages 789–816 in Perillo GME, Wolanski E, Cahoon DR, Hopkinson CS, editors. Coastal wetlands: an integrated ecosystem approach2nd edition. Elsevier, Amsterdam.</w:t>
      </w:r>
    </w:p>
    <w:p w14:paraId="7B8C4C92" w14:textId="77777777" w:rsidR="002F4ABB" w:rsidRPr="002F4ABB" w:rsidRDefault="002F4ABB" w:rsidP="002F4ABB">
      <w:pPr>
        <w:pStyle w:val="Bibliography"/>
        <w:rPr>
          <w:lang w:val="en-GB"/>
        </w:rPr>
      </w:pPr>
      <w:r w:rsidRPr="002F4ABB">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2F4ABB">
        <w:rPr>
          <w:b/>
          <w:bCs/>
          <w:lang w:val="en-GB"/>
        </w:rPr>
        <w:t>14</w:t>
      </w:r>
      <w:r w:rsidRPr="002F4ABB">
        <w:rPr>
          <w:lang w:val="en-GB"/>
        </w:rPr>
        <w:t>:e0218558.</w:t>
      </w:r>
    </w:p>
    <w:p w14:paraId="50627034" w14:textId="77777777" w:rsidR="002F4ABB" w:rsidRPr="002F4ABB" w:rsidRDefault="002F4ABB" w:rsidP="002F4ABB">
      <w:pPr>
        <w:pStyle w:val="Bibliography"/>
        <w:rPr>
          <w:lang w:val="en-GB"/>
        </w:rPr>
      </w:pPr>
      <w:r w:rsidRPr="002F4ABB">
        <w:rPr>
          <w:lang w:val="en-GB"/>
        </w:rPr>
        <w:t xml:space="preserve">Butler RW, Campbell RW. 1987. The Birds of the Fraser River Delta: Populations, Ecology and International Significance. Occasional Paper </w:t>
      </w:r>
      <w:r w:rsidRPr="002F4ABB">
        <w:rPr>
          <w:b/>
          <w:bCs/>
          <w:lang w:val="en-GB"/>
        </w:rPr>
        <w:t>65</w:t>
      </w:r>
      <w:r w:rsidRPr="002F4ABB">
        <w:rPr>
          <w:lang w:val="en-GB"/>
        </w:rPr>
        <w:t>:1–73.</w:t>
      </w:r>
    </w:p>
    <w:p w14:paraId="6B775BC5" w14:textId="77777777" w:rsidR="002F4ABB" w:rsidRPr="002F4ABB" w:rsidRDefault="002F4ABB" w:rsidP="002F4ABB">
      <w:pPr>
        <w:pStyle w:val="Bibliography"/>
        <w:rPr>
          <w:lang w:val="en-GB"/>
        </w:rPr>
      </w:pPr>
      <w:r w:rsidRPr="002F4ABB">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2F4ABB">
        <w:rPr>
          <w:b/>
          <w:bCs/>
          <w:lang w:val="en-GB"/>
        </w:rPr>
        <w:t>625</w:t>
      </w:r>
      <w:r w:rsidRPr="002F4ABB">
        <w:rPr>
          <w:lang w:val="en-GB"/>
        </w:rPr>
        <w:t>:145–162.</w:t>
      </w:r>
    </w:p>
    <w:p w14:paraId="5D088F73" w14:textId="77777777" w:rsidR="002F4ABB" w:rsidRPr="002F4ABB" w:rsidRDefault="002F4ABB" w:rsidP="002F4ABB">
      <w:pPr>
        <w:pStyle w:val="Bibliography"/>
        <w:rPr>
          <w:lang w:val="en-GB"/>
        </w:rPr>
      </w:pPr>
      <w:r w:rsidRPr="002F4ABB">
        <w:rPr>
          <w:lang w:val="en-GB"/>
        </w:rPr>
        <w:lastRenderedPageBreak/>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2F4ABB">
        <w:rPr>
          <w:b/>
          <w:bCs/>
          <w:lang w:val="en-GB"/>
        </w:rPr>
        <w:t>78</w:t>
      </w:r>
      <w:r w:rsidRPr="002F4ABB">
        <w:rPr>
          <w:lang w:val="en-GB"/>
        </w:rPr>
        <w:t>:539–550.</w:t>
      </w:r>
    </w:p>
    <w:p w14:paraId="2C74046C" w14:textId="77777777" w:rsidR="002F4ABB" w:rsidRPr="002F4ABB" w:rsidRDefault="002F4ABB" w:rsidP="002F4ABB">
      <w:pPr>
        <w:pStyle w:val="Bibliography"/>
        <w:rPr>
          <w:lang w:val="en-GB"/>
        </w:rPr>
      </w:pPr>
      <w:r w:rsidRPr="002F4ABB">
        <w:rPr>
          <w:lang w:val="en-GB"/>
        </w:rPr>
        <w:t>Community Mapping Network (CMN). 2021. BIEAP - FREMP Atlas. Available from https://cmnmaps.ca/dfo_fremp/ (accessed November 22, 2021).</w:t>
      </w:r>
    </w:p>
    <w:p w14:paraId="79DA6E4F" w14:textId="77777777" w:rsidR="002F4ABB" w:rsidRPr="002F4ABB" w:rsidRDefault="002F4ABB" w:rsidP="002F4ABB">
      <w:pPr>
        <w:pStyle w:val="Bibliography"/>
        <w:rPr>
          <w:lang w:val="en-GB"/>
        </w:rPr>
      </w:pPr>
      <w:r w:rsidRPr="002F4ABB">
        <w:rPr>
          <w:lang w:val="en-GB"/>
        </w:rPr>
        <w:t>Correa RE, Xiao K, Conrad SR, Wadnerkar PD, Wilson AM, Sanders CJ, Santos IR. 2021. Groundwater Carbon Exports Exceed Sediment Carbon Burial in a Salt Marsh. Estuaries and CoastsDOI: 10.1007/s12237-021-01021-1. Available from https://link.springer.com/10.1007/s12237-021-01021-1 (accessed December 3, 2021).</w:t>
      </w:r>
    </w:p>
    <w:p w14:paraId="4BC6CD0D" w14:textId="77777777" w:rsidR="002F4ABB" w:rsidRPr="002F4ABB" w:rsidRDefault="002F4ABB" w:rsidP="002F4ABB">
      <w:pPr>
        <w:pStyle w:val="Bibliography"/>
        <w:rPr>
          <w:lang w:val="en-GB"/>
        </w:rPr>
      </w:pPr>
      <w:r w:rsidRPr="002F4ABB">
        <w:rPr>
          <w:lang w:val="en-GB"/>
        </w:rPr>
        <w:t xml:space="preserve">Crain CM, Silliman BR, Bertness SL, Bertness MD. 2004. Physical and Biotic Drivers of Plant Distribution Across Estuarine Salinity Gradients. Ecology </w:t>
      </w:r>
      <w:r w:rsidRPr="002F4ABB">
        <w:rPr>
          <w:b/>
          <w:bCs/>
          <w:lang w:val="en-GB"/>
        </w:rPr>
        <w:t>85</w:t>
      </w:r>
      <w:r w:rsidRPr="002F4ABB">
        <w:rPr>
          <w:lang w:val="en-GB"/>
        </w:rPr>
        <w:t>:2539–2549.</w:t>
      </w:r>
    </w:p>
    <w:p w14:paraId="24B54B68" w14:textId="77777777" w:rsidR="002F4ABB" w:rsidRPr="002F4ABB" w:rsidRDefault="002F4ABB" w:rsidP="002F4ABB">
      <w:pPr>
        <w:pStyle w:val="Bibliography"/>
        <w:rPr>
          <w:lang w:val="en-GB"/>
        </w:rPr>
      </w:pPr>
      <w:r w:rsidRPr="002F4ABB">
        <w:rPr>
          <w:lang w:val="en-GB"/>
        </w:rPr>
        <w:t>Crandell CJ. 2001. Effect of grazing by Branta canadensis (Canada Geese) on the fitness of Carex lyngbyei (Lyngby’s sedge) at a restored wetland in the Duwamish River Estuary. Masters Thesis. University of Washington, Seattle, WA.</w:t>
      </w:r>
    </w:p>
    <w:p w14:paraId="5A1AACE5" w14:textId="77777777" w:rsidR="002F4ABB" w:rsidRPr="002F4ABB" w:rsidRDefault="002F4ABB" w:rsidP="002F4ABB">
      <w:pPr>
        <w:pStyle w:val="Bibliography"/>
        <w:rPr>
          <w:lang w:val="en-GB"/>
        </w:rPr>
      </w:pPr>
      <w:r w:rsidRPr="002F4ABB">
        <w:rPr>
          <w:lang w:val="en-GB"/>
        </w:rPr>
        <w:t>Dahl TE. 1990. Wetlands losses in the United States 1780s to 1980s. Page 13. U.S. Department of the Interior, Fish and Wildlife Research. Available from https://www.fws.gov/wetlands/documents/Wetlands-Losses-in-the-United-States-1780s-to-1980s.pdf (accessed October 19, 2021).</w:t>
      </w:r>
    </w:p>
    <w:p w14:paraId="4C67BE68" w14:textId="77777777" w:rsidR="002F4ABB" w:rsidRPr="002F4ABB" w:rsidRDefault="002F4ABB" w:rsidP="002F4ABB">
      <w:pPr>
        <w:pStyle w:val="Bibliography"/>
        <w:rPr>
          <w:lang w:val="en-GB"/>
        </w:rPr>
      </w:pPr>
      <w:r w:rsidRPr="002F4ABB">
        <w:rPr>
          <w:lang w:val="en-GB"/>
        </w:rPr>
        <w:t xml:space="preserve">Dawe NK, Boyd WS, Martin T, Anderson S, Wright M. 2015. Significant marsh primary production is being lost from the Campbell River estuary: another case of too many resident Canada Geese (Branta canadensis)? </w:t>
      </w:r>
      <w:r w:rsidRPr="002F4ABB">
        <w:rPr>
          <w:b/>
          <w:bCs/>
          <w:lang w:val="en-GB"/>
        </w:rPr>
        <w:t>25</w:t>
      </w:r>
      <w:r w:rsidRPr="002F4ABB">
        <w:rPr>
          <w:lang w:val="en-GB"/>
        </w:rPr>
        <w:t>:11.</w:t>
      </w:r>
    </w:p>
    <w:p w14:paraId="4300873B" w14:textId="77777777" w:rsidR="002F4ABB" w:rsidRPr="002F4ABB" w:rsidRDefault="002F4ABB" w:rsidP="002F4ABB">
      <w:pPr>
        <w:pStyle w:val="Bibliography"/>
        <w:rPr>
          <w:lang w:val="en-GB"/>
        </w:rPr>
      </w:pPr>
      <w:r w:rsidRPr="002F4ABB">
        <w:rPr>
          <w:lang w:val="en-GB"/>
        </w:rPr>
        <w:t>Department of Fisheries and Oceans. 1986. Policy for the management of fish habitat. Pages 1–32. Communications Directorate, Ottawa, Ontario.</w:t>
      </w:r>
    </w:p>
    <w:p w14:paraId="0650A80C" w14:textId="77777777" w:rsidR="002F4ABB" w:rsidRPr="002F4ABB" w:rsidRDefault="002F4ABB" w:rsidP="002F4ABB">
      <w:pPr>
        <w:pStyle w:val="Bibliography"/>
        <w:rPr>
          <w:lang w:val="en-GB"/>
        </w:rPr>
      </w:pPr>
      <w:r w:rsidRPr="002F4ABB">
        <w:rPr>
          <w:lang w:val="en-GB"/>
        </w:rPr>
        <w:t xml:space="preserve">Engels JG, Jensen K. 2009. Patterns of wetland plant diversity along estuarine stress gradients of the Elbe (Germany) and Connecticut (USA) Rivers. Plant Ecology &amp; Diversity </w:t>
      </w:r>
      <w:r w:rsidRPr="002F4ABB">
        <w:rPr>
          <w:b/>
          <w:bCs/>
          <w:lang w:val="en-GB"/>
        </w:rPr>
        <w:t>2</w:t>
      </w:r>
      <w:r w:rsidRPr="002F4ABB">
        <w:rPr>
          <w:lang w:val="en-GB"/>
        </w:rPr>
        <w:t>:301–311.</w:t>
      </w:r>
    </w:p>
    <w:p w14:paraId="5F4B7E05" w14:textId="77777777" w:rsidR="002F4ABB" w:rsidRPr="002F4ABB" w:rsidRDefault="002F4ABB" w:rsidP="002F4ABB">
      <w:pPr>
        <w:pStyle w:val="Bibliography"/>
        <w:rPr>
          <w:lang w:val="en-GB"/>
        </w:rPr>
      </w:pPr>
      <w:r w:rsidRPr="002F4ABB">
        <w:rPr>
          <w:lang w:val="en-GB"/>
        </w:rPr>
        <w:t>Fisheries and Oceans Canada. 2019. Fish and Fish Habitat Protection Policy Statement. Page 37. Ottawa.</w:t>
      </w:r>
    </w:p>
    <w:p w14:paraId="6E2E5F5A" w14:textId="77777777" w:rsidR="002F4ABB" w:rsidRPr="002F4ABB" w:rsidRDefault="002F4ABB" w:rsidP="002F4ABB">
      <w:pPr>
        <w:pStyle w:val="Bibliography"/>
        <w:rPr>
          <w:lang w:val="en-GB"/>
        </w:rPr>
      </w:pPr>
      <w:r w:rsidRPr="002F4ABB">
        <w:rPr>
          <w:lang w:val="en-GB"/>
        </w:rPr>
        <w:t xml:space="preserve">Fitzpatrick SM, Rick TC, Erlandson JM. 2015. Recent Progress, Trends, and Developments in Island and Coastal Archaeology. The Journal of Island and Coastal Archaeology </w:t>
      </w:r>
      <w:r w:rsidRPr="002F4ABB">
        <w:rPr>
          <w:b/>
          <w:bCs/>
          <w:lang w:val="en-GB"/>
        </w:rPr>
        <w:t>10</w:t>
      </w:r>
      <w:r w:rsidRPr="002F4ABB">
        <w:rPr>
          <w:lang w:val="en-GB"/>
        </w:rPr>
        <w:t>:3–27.</w:t>
      </w:r>
    </w:p>
    <w:p w14:paraId="040D0239" w14:textId="77777777" w:rsidR="002F4ABB" w:rsidRPr="002F4ABB" w:rsidRDefault="002F4ABB" w:rsidP="002F4ABB">
      <w:pPr>
        <w:pStyle w:val="Bibliography"/>
        <w:rPr>
          <w:lang w:val="en-GB"/>
        </w:rPr>
      </w:pPr>
      <w:r w:rsidRPr="002F4ABB">
        <w:rPr>
          <w:lang w:val="en-GB"/>
        </w:rPr>
        <w:t>Forysinski K. 2019. Nature-based flood protection: the contribution of tidal marsh vegetation to wave attenuation at Sturgeon Bank. Masters Thesis. University of British Columbia.</w:t>
      </w:r>
    </w:p>
    <w:p w14:paraId="021B085F" w14:textId="77777777" w:rsidR="002F4ABB" w:rsidRPr="002F4ABB" w:rsidRDefault="002F4ABB" w:rsidP="002F4ABB">
      <w:pPr>
        <w:pStyle w:val="Bibliography"/>
        <w:rPr>
          <w:lang w:val="en-GB"/>
        </w:rPr>
      </w:pPr>
      <w:r w:rsidRPr="002F4ABB">
        <w:rPr>
          <w:lang w:val="en-GB"/>
        </w:rPr>
        <w:t>Fox J, Weisberg S. 2019. An {R} Companion to Applied RegressionThird. Sage, Thousand Oaks, California. Available from URL:   https://socialsciences.mcmaster.ca/jfox/Books/Companion/.</w:t>
      </w:r>
    </w:p>
    <w:p w14:paraId="621CD8CF" w14:textId="77777777" w:rsidR="002F4ABB" w:rsidRPr="002F4ABB" w:rsidRDefault="002F4ABB" w:rsidP="002F4ABB">
      <w:pPr>
        <w:pStyle w:val="Bibliography"/>
        <w:rPr>
          <w:lang w:val="en-GB"/>
        </w:rPr>
      </w:pPr>
      <w:r w:rsidRPr="002F4ABB">
        <w:rPr>
          <w:lang w:val="en-GB"/>
        </w:rPr>
        <w:t>GRASS Development Team. 2012. Geographic Resources Analysis Support System (GRASS). Open Source Geospatial Foundation. Available from http://grass.osgeo.org.</w:t>
      </w:r>
    </w:p>
    <w:p w14:paraId="07B6752A" w14:textId="77777777" w:rsidR="002F4ABB" w:rsidRPr="002F4ABB" w:rsidRDefault="002F4ABB" w:rsidP="002F4ABB">
      <w:pPr>
        <w:pStyle w:val="Bibliography"/>
        <w:rPr>
          <w:lang w:val="en-GB"/>
        </w:rPr>
      </w:pPr>
      <w:r w:rsidRPr="002F4ABB">
        <w:rPr>
          <w:lang w:val="en-GB"/>
        </w:rPr>
        <w:t xml:space="preserve">Grout JA, Levings CD, Richardson JS. 1997. Decomposition Rates of Purple Loosestrife (Lythrum salicaria) and Lyngbyei’s Sedge (Carex lyngbyei) in the Fraser River Estuary. Estuaries </w:t>
      </w:r>
      <w:r w:rsidRPr="002F4ABB">
        <w:rPr>
          <w:b/>
          <w:bCs/>
          <w:lang w:val="en-GB"/>
        </w:rPr>
        <w:t>20</w:t>
      </w:r>
      <w:r w:rsidRPr="002F4ABB">
        <w:rPr>
          <w:lang w:val="en-GB"/>
        </w:rPr>
        <w:t>:96–102.</w:t>
      </w:r>
    </w:p>
    <w:p w14:paraId="7DB98F51" w14:textId="77777777" w:rsidR="002F4ABB" w:rsidRPr="002F4ABB" w:rsidRDefault="002F4ABB" w:rsidP="002F4ABB">
      <w:pPr>
        <w:pStyle w:val="Bibliography"/>
        <w:rPr>
          <w:lang w:val="en-GB"/>
        </w:rPr>
      </w:pPr>
      <w:r w:rsidRPr="002F4ABB">
        <w:rPr>
          <w:lang w:val="en-GB"/>
        </w:rPr>
        <w:t xml:space="preserve">Haines EB, Hanson RB. 1979. Experimental degradation of detritus made from the salt marsh plants </w:t>
      </w:r>
      <w:r w:rsidRPr="002F4ABB">
        <w:rPr>
          <w:i/>
          <w:iCs/>
          <w:lang w:val="en-GB"/>
        </w:rPr>
        <w:t xml:space="preserve"> Spartina alterniflora </w:t>
      </w:r>
      <w:r w:rsidRPr="002F4ABB">
        <w:rPr>
          <w:lang w:val="en-GB"/>
        </w:rPr>
        <w:t xml:space="preserve"> Loisel., </w:t>
      </w:r>
      <w:r w:rsidRPr="002F4ABB">
        <w:rPr>
          <w:i/>
          <w:iCs/>
          <w:lang w:val="en-GB"/>
        </w:rPr>
        <w:t xml:space="preserve"> Salicornia virginica </w:t>
      </w:r>
      <w:r w:rsidRPr="002F4ABB">
        <w:rPr>
          <w:lang w:val="en-GB"/>
        </w:rPr>
        <w:t xml:space="preserve"> L., and </w:t>
      </w:r>
      <w:r w:rsidRPr="002F4ABB">
        <w:rPr>
          <w:i/>
          <w:iCs/>
          <w:lang w:val="en-GB"/>
        </w:rPr>
        <w:t xml:space="preserve"> Juncus roemerianus </w:t>
      </w:r>
      <w:r w:rsidRPr="002F4ABB">
        <w:rPr>
          <w:lang w:val="en-GB"/>
        </w:rPr>
        <w:t xml:space="preserve"> Scheele. Journal of Experimental Marine Biology and Ecology </w:t>
      </w:r>
      <w:r w:rsidRPr="002F4ABB">
        <w:rPr>
          <w:b/>
          <w:bCs/>
          <w:lang w:val="en-GB"/>
        </w:rPr>
        <w:t>40</w:t>
      </w:r>
      <w:r w:rsidRPr="002F4ABB">
        <w:rPr>
          <w:lang w:val="en-GB"/>
        </w:rPr>
        <w:t>:27–40.</w:t>
      </w:r>
    </w:p>
    <w:p w14:paraId="52BC0611" w14:textId="77777777" w:rsidR="002F4ABB" w:rsidRPr="002F4ABB" w:rsidRDefault="002F4ABB" w:rsidP="002F4ABB">
      <w:pPr>
        <w:pStyle w:val="Bibliography"/>
        <w:rPr>
          <w:lang w:val="en-GB"/>
        </w:rPr>
      </w:pPr>
      <w:r w:rsidRPr="002F4ABB">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241ACE5" w14:textId="77777777" w:rsidR="002F4ABB" w:rsidRPr="002F4ABB" w:rsidRDefault="002F4ABB" w:rsidP="002F4ABB">
      <w:pPr>
        <w:pStyle w:val="Bibliography"/>
        <w:rPr>
          <w:lang w:val="en-GB"/>
        </w:rPr>
      </w:pPr>
      <w:r w:rsidRPr="002F4ABB">
        <w:rPr>
          <w:lang w:val="en-GB"/>
        </w:rPr>
        <w:t>James G, Witten D, Hastie T, Tibshirani R, editors. 2013. An introduction to statistical learning: with applications in R. Springer, New York.</w:t>
      </w:r>
    </w:p>
    <w:p w14:paraId="7C92842F" w14:textId="77777777" w:rsidR="002F4ABB" w:rsidRPr="002F4ABB" w:rsidRDefault="002F4ABB" w:rsidP="002F4ABB">
      <w:pPr>
        <w:pStyle w:val="Bibliography"/>
        <w:rPr>
          <w:lang w:val="en-GB"/>
        </w:rPr>
      </w:pPr>
      <w:r w:rsidRPr="002F4ABB">
        <w:rPr>
          <w:lang w:val="en-GB"/>
        </w:rPr>
        <w:t xml:space="preserve">James-Pirri M-J, Roman CT, Heltshe JF. 2007. Power analysis to determine sample size for monitoring vegetation change in salt marsh habitats. Wetlands Ecology and Management </w:t>
      </w:r>
      <w:r w:rsidRPr="002F4ABB">
        <w:rPr>
          <w:b/>
          <w:bCs/>
          <w:lang w:val="en-GB"/>
        </w:rPr>
        <w:t>15</w:t>
      </w:r>
      <w:r w:rsidRPr="002F4ABB">
        <w:rPr>
          <w:lang w:val="en-GB"/>
        </w:rPr>
        <w:t>:335–345.</w:t>
      </w:r>
    </w:p>
    <w:p w14:paraId="1BE60BB8" w14:textId="77777777" w:rsidR="002F4ABB" w:rsidRPr="002F4ABB" w:rsidRDefault="002F4ABB" w:rsidP="002F4ABB">
      <w:pPr>
        <w:pStyle w:val="Bibliography"/>
        <w:rPr>
          <w:lang w:val="en-GB"/>
        </w:rPr>
      </w:pPr>
      <w:r w:rsidRPr="002F4ABB">
        <w:rPr>
          <w:lang w:val="en-GB"/>
        </w:rPr>
        <w:t xml:space="preserve">Jenkins NJ, Yeakley JA, Stewart EM. 2008. First-year responses to managed flooding of lower Columbia River bottomland vegetation dominated by Phalaris arundinacea. Wetlands </w:t>
      </w:r>
      <w:r w:rsidRPr="002F4ABB">
        <w:rPr>
          <w:b/>
          <w:bCs/>
          <w:lang w:val="en-GB"/>
        </w:rPr>
        <w:t>28</w:t>
      </w:r>
      <w:r w:rsidRPr="002F4ABB">
        <w:rPr>
          <w:lang w:val="en-GB"/>
        </w:rPr>
        <w:t>:1018–1027.</w:t>
      </w:r>
    </w:p>
    <w:p w14:paraId="635C4312" w14:textId="77777777" w:rsidR="002F4ABB" w:rsidRPr="002F4ABB" w:rsidRDefault="002F4ABB" w:rsidP="002F4ABB">
      <w:pPr>
        <w:pStyle w:val="Bibliography"/>
        <w:rPr>
          <w:lang w:val="en-GB"/>
        </w:rPr>
      </w:pPr>
      <w:r w:rsidRPr="002F4ABB">
        <w:rPr>
          <w:lang w:val="en-GB"/>
        </w:rPr>
        <w:t xml:space="preserve">Jessop J, Spyreas G, Pociask GE, Benson TJ, Ward MP, Kent AD, Matthews JW. 2015. Tradeoffs among ecosystem services in restored wetlands. Biological Conservation </w:t>
      </w:r>
      <w:r w:rsidRPr="002F4ABB">
        <w:rPr>
          <w:b/>
          <w:bCs/>
          <w:lang w:val="en-GB"/>
        </w:rPr>
        <w:t>191</w:t>
      </w:r>
      <w:r w:rsidRPr="002F4ABB">
        <w:rPr>
          <w:lang w:val="en-GB"/>
        </w:rPr>
        <w:t>:341–348.</w:t>
      </w:r>
    </w:p>
    <w:p w14:paraId="6585F057" w14:textId="77777777" w:rsidR="002F4ABB" w:rsidRPr="002F4ABB" w:rsidRDefault="002F4ABB" w:rsidP="002F4ABB">
      <w:pPr>
        <w:pStyle w:val="Bibliography"/>
        <w:rPr>
          <w:lang w:val="en-GB"/>
        </w:rPr>
      </w:pPr>
      <w:r w:rsidRPr="002F4ABB">
        <w:rPr>
          <w:lang w:val="en-GB"/>
        </w:rPr>
        <w:lastRenderedPageBreak/>
        <w:t xml:space="preserve">Kennish MJ. 2002. Environmental threats and environmental future of estuaries. Environmental Conservation </w:t>
      </w:r>
      <w:r w:rsidRPr="002F4ABB">
        <w:rPr>
          <w:b/>
          <w:bCs/>
          <w:lang w:val="en-GB"/>
        </w:rPr>
        <w:t>29</w:t>
      </w:r>
      <w:r w:rsidRPr="002F4ABB">
        <w:rPr>
          <w:lang w:val="en-GB"/>
        </w:rPr>
        <w:t>:78–107.</w:t>
      </w:r>
    </w:p>
    <w:p w14:paraId="5E621B89" w14:textId="77777777" w:rsidR="002F4ABB" w:rsidRPr="002F4ABB" w:rsidRDefault="002F4ABB" w:rsidP="002F4ABB">
      <w:pPr>
        <w:pStyle w:val="Bibliography"/>
        <w:rPr>
          <w:lang w:val="en-GB"/>
        </w:rPr>
      </w:pPr>
      <w:r w:rsidRPr="002F4ABB">
        <w:rPr>
          <w:lang w:val="en-GB"/>
        </w:rPr>
        <w:t xml:space="preserve">Kentula ME. 2000. Perspectives on setting success criteria for wetland restoration. Ecological Engineering </w:t>
      </w:r>
      <w:r w:rsidRPr="002F4ABB">
        <w:rPr>
          <w:b/>
          <w:bCs/>
          <w:lang w:val="en-GB"/>
        </w:rPr>
        <w:t>15</w:t>
      </w:r>
      <w:r w:rsidRPr="002F4ABB">
        <w:rPr>
          <w:lang w:val="en-GB"/>
        </w:rPr>
        <w:t>:199–209.</w:t>
      </w:r>
    </w:p>
    <w:p w14:paraId="74C7401E" w14:textId="77777777" w:rsidR="002F4ABB" w:rsidRPr="002F4ABB" w:rsidRDefault="002F4ABB" w:rsidP="002F4ABB">
      <w:pPr>
        <w:pStyle w:val="Bibliography"/>
        <w:rPr>
          <w:lang w:val="en-GB"/>
        </w:rPr>
      </w:pPr>
      <w:r w:rsidRPr="002F4ABB">
        <w:rPr>
          <w:lang w:val="en-GB"/>
        </w:rPr>
        <w:t xml:space="preserve">Kercher SM, Zedler JB. 2004. Flood tolerance in wetland angiosperms: a comparison of invasive and noninvasive species. Aquatic Botany </w:t>
      </w:r>
      <w:r w:rsidRPr="002F4ABB">
        <w:rPr>
          <w:b/>
          <w:bCs/>
          <w:lang w:val="en-GB"/>
        </w:rPr>
        <w:t>80</w:t>
      </w:r>
      <w:r w:rsidRPr="002F4ABB">
        <w:rPr>
          <w:lang w:val="en-GB"/>
        </w:rPr>
        <w:t>:89–102.</w:t>
      </w:r>
    </w:p>
    <w:p w14:paraId="1AF3A793" w14:textId="77777777" w:rsidR="002F4ABB" w:rsidRPr="002F4ABB" w:rsidRDefault="002F4ABB" w:rsidP="002F4ABB">
      <w:pPr>
        <w:pStyle w:val="Bibliography"/>
        <w:rPr>
          <w:lang w:val="en-GB"/>
        </w:rPr>
      </w:pPr>
      <w:r w:rsidRPr="002F4ABB">
        <w:rPr>
          <w:lang w:val="en-GB"/>
        </w:rPr>
        <w:t xml:space="preserve">Kirwan ML, Murray AB. 2008. Ecological and morphological response of brackish tidal marshland to the next century of sea level rise: Westham Island, British Columbia. Global and Planetary Change </w:t>
      </w:r>
      <w:r w:rsidRPr="002F4ABB">
        <w:rPr>
          <w:b/>
          <w:bCs/>
          <w:lang w:val="en-GB"/>
        </w:rPr>
        <w:t>60</w:t>
      </w:r>
      <w:r w:rsidRPr="002F4ABB">
        <w:rPr>
          <w:lang w:val="en-GB"/>
        </w:rPr>
        <w:t>:471–486.</w:t>
      </w:r>
    </w:p>
    <w:p w14:paraId="107082CE" w14:textId="77777777" w:rsidR="002F4ABB" w:rsidRPr="002F4ABB" w:rsidRDefault="002F4ABB" w:rsidP="002F4ABB">
      <w:pPr>
        <w:pStyle w:val="Bibliography"/>
        <w:rPr>
          <w:lang w:val="en-GB"/>
        </w:rPr>
      </w:pPr>
      <w:r w:rsidRPr="002F4ABB">
        <w:rPr>
          <w:lang w:val="en-GB"/>
        </w:rPr>
        <w:t>Kistritz R, Williams G, Scott J. 1992. Inspection of Red-Coded Habitat: Fraser River Estuary Summer of 1992. Page 177. Fraser River Estuary Management Program, New Westminster, B.C. Available from http://a100.gov.bc.ca/pub/acat/documents/r43192/92_Insptn_RedCodedHabitat_1406584202267_6577808418.pdf (accessed January 27, 2022).</w:t>
      </w:r>
    </w:p>
    <w:p w14:paraId="4756C87D" w14:textId="77777777" w:rsidR="002F4ABB" w:rsidRPr="002F4ABB" w:rsidRDefault="002F4ABB" w:rsidP="002F4ABB">
      <w:pPr>
        <w:pStyle w:val="Bibliography"/>
        <w:rPr>
          <w:lang w:val="en-GB"/>
        </w:rPr>
      </w:pPr>
      <w:r w:rsidRPr="002F4ABB">
        <w:rPr>
          <w:lang w:val="en-GB"/>
        </w:rPr>
        <w:t>Kistritz RU. 1995. Habitat Compensation, Restoration and Creation in the Fraser River Estuary: Are We Achieving a No-Net-Loss of Fish Habitat? Page 70 p. plus Appendices (113 p.). Can. Tech. Rept. 2349, Fish. Aquat. Sci.</w:t>
      </w:r>
    </w:p>
    <w:p w14:paraId="67565154" w14:textId="77777777" w:rsidR="002F4ABB" w:rsidRPr="002F4ABB" w:rsidRDefault="002F4ABB" w:rsidP="002F4ABB">
      <w:pPr>
        <w:pStyle w:val="Bibliography"/>
        <w:rPr>
          <w:lang w:val="en-GB"/>
        </w:rPr>
      </w:pPr>
      <w:r w:rsidRPr="002F4ABB">
        <w:rPr>
          <w:lang w:val="en-GB"/>
        </w:rPr>
        <w:t xml:space="preserve">Klimešová J. 1994. The effects of timing and duration of floods on growth of young plants of Phalaris arundinacea L. and Urtica dioica L.: an experimental study. Aquatic Botany </w:t>
      </w:r>
      <w:r w:rsidRPr="002F4ABB">
        <w:rPr>
          <w:b/>
          <w:bCs/>
          <w:lang w:val="en-GB"/>
        </w:rPr>
        <w:t>48</w:t>
      </w:r>
      <w:r w:rsidRPr="002F4ABB">
        <w:rPr>
          <w:lang w:val="en-GB"/>
        </w:rPr>
        <w:t>:21–29.</w:t>
      </w:r>
    </w:p>
    <w:p w14:paraId="757AEF42" w14:textId="77777777" w:rsidR="002F4ABB" w:rsidRPr="002F4ABB" w:rsidRDefault="002F4ABB" w:rsidP="002F4ABB">
      <w:pPr>
        <w:pStyle w:val="Bibliography"/>
        <w:rPr>
          <w:lang w:val="en-GB"/>
        </w:rPr>
      </w:pPr>
      <w:r w:rsidRPr="002F4ABB">
        <w:rPr>
          <w:lang w:val="en-GB"/>
        </w:rPr>
        <w:t>Lee JJ. 2021. The impacts of exotic Typha on benthic invertebrate communities in the South Arm of the Fraser River Estuary. Page 41. Masters Project. Simon Fraser University &amp; British Columbia Institute of Technology, Burnaby.</w:t>
      </w:r>
    </w:p>
    <w:p w14:paraId="0839BED3" w14:textId="77777777" w:rsidR="002F4ABB" w:rsidRPr="002F4ABB" w:rsidRDefault="002F4ABB" w:rsidP="002F4ABB">
      <w:pPr>
        <w:pStyle w:val="Bibliography"/>
        <w:rPr>
          <w:lang w:val="en-GB"/>
        </w:rPr>
      </w:pPr>
      <w:r w:rsidRPr="002F4ABB">
        <w:rPr>
          <w:lang w:val="en-GB"/>
        </w:rPr>
        <w:t>Levings CD. 2000. An Overview Assessment of Compensation and Mitigation Techniques Used to Assist Fish Habitat Management in British Columbia Estuaries. Page 7 in Knudsen EE, Steward CR, MacDonald DD, Williams JE, Reiser DW, editors. Sustainable Fisheries Management1st Edition. CRC Press, Boca Raton.</w:t>
      </w:r>
    </w:p>
    <w:p w14:paraId="2A5A6445" w14:textId="77777777" w:rsidR="002F4ABB" w:rsidRPr="002F4ABB" w:rsidRDefault="002F4ABB" w:rsidP="002F4ABB">
      <w:pPr>
        <w:pStyle w:val="Bibliography"/>
        <w:rPr>
          <w:lang w:val="en-GB"/>
        </w:rPr>
      </w:pPr>
      <w:r w:rsidRPr="002F4ABB">
        <w:rPr>
          <w:lang w:val="en-GB"/>
        </w:rPr>
        <w:t>Levings CD. 2004a. Knowledge of fish ecology and its application to habitat management. Pages 213–236 in Groulx DC, Luternauer JL, Bilderback DE, editors. Fraser River Delta, British Columbia: Issues of an Urban Estuary. Available from https://geoscan.nrcan.gc.ca/starweb/geoscan/servlet.starweb?path=geoscan/fulle.web&amp;search1=R=215810 (accessed November 24, 2021).</w:t>
      </w:r>
    </w:p>
    <w:p w14:paraId="68C566B5" w14:textId="77777777" w:rsidR="002F4ABB" w:rsidRPr="002F4ABB" w:rsidRDefault="002F4ABB" w:rsidP="002F4ABB">
      <w:pPr>
        <w:pStyle w:val="Bibliography"/>
        <w:rPr>
          <w:lang w:val="en-GB"/>
        </w:rPr>
      </w:pPr>
      <w:r w:rsidRPr="002F4ABB">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78021E11" w14:textId="77777777" w:rsidR="002F4ABB" w:rsidRPr="002F4ABB" w:rsidRDefault="002F4ABB" w:rsidP="002F4ABB">
      <w:pPr>
        <w:pStyle w:val="Bibliography"/>
        <w:rPr>
          <w:lang w:val="en-GB"/>
        </w:rPr>
      </w:pPr>
      <w:r w:rsidRPr="002F4ABB">
        <w:rPr>
          <w:lang w:val="en-GB"/>
        </w:rPr>
        <w:t>Levings CD, Nishimura [ed.] DJH. 1996. Created and restored sedge marshes in the lower Fraser River and estuary: An evaluation of their functioning as fish habitat. Page 143. Canadian Technical Report 2126, Fisheries and Aquatic Sciences.</w:t>
      </w:r>
    </w:p>
    <w:p w14:paraId="04487D19" w14:textId="77777777" w:rsidR="002F4ABB" w:rsidRPr="002F4ABB" w:rsidRDefault="002F4ABB" w:rsidP="002F4ABB">
      <w:pPr>
        <w:pStyle w:val="Bibliography"/>
        <w:rPr>
          <w:lang w:val="en-GB"/>
        </w:rPr>
      </w:pPr>
      <w:r w:rsidRPr="002F4ABB">
        <w:rPr>
          <w:lang w:val="en-GB"/>
        </w:rPr>
        <w:t>Lichvar RW, Melvin NC, Butterwick ML, Kirchner WN. 2012. National Wetland Plant List Indicator Rating Definitions. Page 14. US Army Corps of Engineers, Cold Regions Research and Engineering Laboratory.</w:t>
      </w:r>
    </w:p>
    <w:p w14:paraId="6BF3D290" w14:textId="77777777" w:rsidR="002F4ABB" w:rsidRPr="002F4ABB" w:rsidRDefault="002F4ABB" w:rsidP="002F4ABB">
      <w:pPr>
        <w:pStyle w:val="Bibliography"/>
        <w:rPr>
          <w:lang w:val="en-GB"/>
        </w:rPr>
      </w:pPr>
      <w:r w:rsidRPr="002F4ABB">
        <w:rPr>
          <w:lang w:val="en-GB"/>
        </w:rPr>
        <w:t>Lievesley M, Stewart D, Knight R, Mason B. 2016. Assessing Habitat Compensation and Examining Limitations to Native Plant Establishment in the Lower Fraser River Estuary. Page 63.</w:t>
      </w:r>
    </w:p>
    <w:p w14:paraId="03E1DE25" w14:textId="77777777" w:rsidR="002F4ABB" w:rsidRPr="002F4ABB" w:rsidRDefault="002F4ABB" w:rsidP="002F4ABB">
      <w:pPr>
        <w:pStyle w:val="Bibliography"/>
        <w:rPr>
          <w:lang w:val="en-GB"/>
        </w:rPr>
      </w:pPr>
      <w:r w:rsidRPr="002F4ABB">
        <w:rPr>
          <w:lang w:val="en-GB"/>
        </w:rPr>
        <w:t xml:space="preserve">Loreau M, de Mazancourt C. 2013. Biodiversity and ecosystem stability: a synthesis of underlying mechanisms. Ecology Letters </w:t>
      </w:r>
      <w:r w:rsidRPr="002F4ABB">
        <w:rPr>
          <w:b/>
          <w:bCs/>
          <w:lang w:val="en-GB"/>
        </w:rPr>
        <w:t>16</w:t>
      </w:r>
      <w:r w:rsidRPr="002F4ABB">
        <w:rPr>
          <w:lang w:val="en-GB"/>
        </w:rPr>
        <w:t>:106–115.</w:t>
      </w:r>
    </w:p>
    <w:p w14:paraId="0B13E06D" w14:textId="77777777" w:rsidR="002F4ABB" w:rsidRPr="002F4ABB" w:rsidRDefault="002F4ABB" w:rsidP="002F4ABB">
      <w:pPr>
        <w:pStyle w:val="Bibliography"/>
        <w:rPr>
          <w:lang w:val="en-GB"/>
        </w:rPr>
      </w:pPr>
      <w:r w:rsidRPr="002F4ABB">
        <w:rPr>
          <w:lang w:val="en-GB"/>
        </w:rPr>
        <w:t xml:space="preserve">Magnusson A, Hilborn R. 2003. Estuarine influence on survival rates of coho (Oncorhynchus kisutch) and chinook salmon (Oncorhynchus tshawytscha) released from hatcheries on the U.S. Pacific coast. Estuaries </w:t>
      </w:r>
      <w:r w:rsidRPr="002F4ABB">
        <w:rPr>
          <w:b/>
          <w:bCs/>
          <w:lang w:val="en-GB"/>
        </w:rPr>
        <w:t>26</w:t>
      </w:r>
      <w:r w:rsidRPr="002F4ABB">
        <w:rPr>
          <w:lang w:val="en-GB"/>
        </w:rPr>
        <w:t>:1094–1103.</w:t>
      </w:r>
    </w:p>
    <w:p w14:paraId="149564CE" w14:textId="77777777" w:rsidR="002F4ABB" w:rsidRPr="002F4ABB" w:rsidRDefault="002F4ABB" w:rsidP="002F4ABB">
      <w:pPr>
        <w:pStyle w:val="Bibliography"/>
        <w:rPr>
          <w:lang w:val="en-GB"/>
        </w:rPr>
      </w:pPr>
      <w:r w:rsidRPr="002F4ABB">
        <w:rPr>
          <w:lang w:val="en-GB"/>
        </w:rPr>
        <w:t xml:space="preserve">Marijnissen R, Stefan A. 2017. Marsh Recession and Erosion study of the Fraser Delta, B.C., Canada from Historic Satellite Imagery. Communications on Hydraulic and Geotechnical Engineering </w:t>
      </w:r>
      <w:r w:rsidRPr="002F4ABB">
        <w:rPr>
          <w:b/>
          <w:bCs/>
          <w:lang w:val="en-GB"/>
        </w:rPr>
        <w:t>2017–1</w:t>
      </w:r>
      <w:r w:rsidRPr="002F4ABB">
        <w:rPr>
          <w:lang w:val="en-GB"/>
        </w:rPr>
        <w:t>:59.</w:t>
      </w:r>
    </w:p>
    <w:p w14:paraId="4248F6F2" w14:textId="77777777" w:rsidR="002F4ABB" w:rsidRPr="002F4ABB" w:rsidRDefault="002F4ABB" w:rsidP="002F4ABB">
      <w:pPr>
        <w:pStyle w:val="Bibliography"/>
        <w:rPr>
          <w:lang w:val="en-GB"/>
        </w:rPr>
      </w:pPr>
      <w:r w:rsidRPr="002F4ABB">
        <w:rPr>
          <w:lang w:val="en-GB"/>
        </w:rPr>
        <w:t xml:space="preserve">Naeem S. 1998. Species Redundancy and Ecosystem Reliability. Conservation Biology </w:t>
      </w:r>
      <w:r w:rsidRPr="002F4ABB">
        <w:rPr>
          <w:b/>
          <w:bCs/>
          <w:lang w:val="en-GB"/>
        </w:rPr>
        <w:t>12</w:t>
      </w:r>
      <w:r w:rsidRPr="002F4ABB">
        <w:rPr>
          <w:lang w:val="en-GB"/>
        </w:rPr>
        <w:t>:7.</w:t>
      </w:r>
    </w:p>
    <w:p w14:paraId="04368007" w14:textId="77777777" w:rsidR="002F4ABB" w:rsidRPr="002F4ABB" w:rsidRDefault="002F4ABB" w:rsidP="002F4ABB">
      <w:pPr>
        <w:pStyle w:val="Bibliography"/>
        <w:rPr>
          <w:lang w:val="en-GB"/>
        </w:rPr>
      </w:pPr>
      <w:r w:rsidRPr="002F4ABB">
        <w:rPr>
          <w:lang w:val="en-GB"/>
        </w:rPr>
        <w:t xml:space="preserve">Nakagawa S, Schielzeth H. 2013. A general and simple method for obtaining </w:t>
      </w:r>
      <w:r w:rsidRPr="002F4ABB">
        <w:rPr>
          <w:i/>
          <w:iCs/>
          <w:lang w:val="en-GB"/>
        </w:rPr>
        <w:t>R</w:t>
      </w:r>
      <w:r w:rsidRPr="002F4ABB">
        <w:rPr>
          <w:lang w:val="en-GB"/>
        </w:rPr>
        <w:t xml:space="preserve"> </w:t>
      </w:r>
      <w:r w:rsidRPr="002F4ABB">
        <w:rPr>
          <w:vertAlign w:val="superscript"/>
          <w:lang w:val="en-GB"/>
        </w:rPr>
        <w:t>2</w:t>
      </w:r>
      <w:r w:rsidRPr="002F4ABB">
        <w:rPr>
          <w:lang w:val="en-GB"/>
        </w:rPr>
        <w:t xml:space="preserve"> from generalized linear mixed-effects models. Methods in Ecology and Evolution </w:t>
      </w:r>
      <w:r w:rsidRPr="002F4ABB">
        <w:rPr>
          <w:b/>
          <w:bCs/>
          <w:lang w:val="en-GB"/>
        </w:rPr>
        <w:t>4</w:t>
      </w:r>
      <w:r w:rsidRPr="002F4ABB">
        <w:rPr>
          <w:lang w:val="en-GB"/>
        </w:rPr>
        <w:t>:133–142.</w:t>
      </w:r>
    </w:p>
    <w:p w14:paraId="39DA456A" w14:textId="77777777" w:rsidR="002F4ABB" w:rsidRPr="002F4ABB" w:rsidRDefault="002F4ABB" w:rsidP="002F4ABB">
      <w:pPr>
        <w:pStyle w:val="Bibliography"/>
        <w:rPr>
          <w:lang w:val="en-GB"/>
        </w:rPr>
      </w:pPr>
      <w:r w:rsidRPr="002F4ABB">
        <w:rPr>
          <w:lang w:val="en-GB"/>
        </w:rPr>
        <w:lastRenderedPageBreak/>
        <w:t xml:space="preserve">O’Meara TA, Hillman JR, Thrush SF. 2017. Rising tides, cumulative impacts and cascading changes to estuarine ecosystem functions. Scientific Reports </w:t>
      </w:r>
      <w:r w:rsidRPr="002F4ABB">
        <w:rPr>
          <w:b/>
          <w:bCs/>
          <w:lang w:val="en-GB"/>
        </w:rPr>
        <w:t>7</w:t>
      </w:r>
      <w:r w:rsidRPr="002F4ABB">
        <w:rPr>
          <w:lang w:val="en-GB"/>
        </w:rPr>
        <w:t>:10218.</w:t>
      </w:r>
    </w:p>
    <w:p w14:paraId="05A5C82E" w14:textId="77777777" w:rsidR="002F4ABB" w:rsidRPr="002F4ABB" w:rsidRDefault="002F4ABB" w:rsidP="002F4ABB">
      <w:pPr>
        <w:pStyle w:val="Bibliography"/>
        <w:rPr>
          <w:lang w:val="en-GB"/>
        </w:rPr>
      </w:pPr>
      <w:r w:rsidRPr="002F4ABB">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43FD49ED" w14:textId="77777777" w:rsidR="002F4ABB" w:rsidRPr="002F4ABB" w:rsidRDefault="002F4ABB" w:rsidP="002F4ABB">
      <w:pPr>
        <w:pStyle w:val="Bibliography"/>
        <w:rPr>
          <w:lang w:val="en-GB"/>
        </w:rPr>
      </w:pPr>
      <w:r w:rsidRPr="002F4ABB">
        <w:rPr>
          <w:lang w:val="en-GB"/>
        </w:rPr>
        <w:t xml:space="preserve">Pontee N. 2013. Defining coastal squeeze: A discussion. Ocean &amp; Coastal Management </w:t>
      </w:r>
      <w:r w:rsidRPr="002F4ABB">
        <w:rPr>
          <w:b/>
          <w:bCs/>
          <w:lang w:val="en-GB"/>
        </w:rPr>
        <w:t>84</w:t>
      </w:r>
      <w:r w:rsidRPr="002F4ABB">
        <w:rPr>
          <w:lang w:val="en-GB"/>
        </w:rPr>
        <w:t>:204–207.</w:t>
      </w:r>
    </w:p>
    <w:p w14:paraId="6709F24B" w14:textId="77777777" w:rsidR="002F4ABB" w:rsidRPr="002F4ABB" w:rsidRDefault="002F4ABB" w:rsidP="002F4ABB">
      <w:pPr>
        <w:pStyle w:val="Bibliography"/>
        <w:rPr>
          <w:lang w:val="en-GB"/>
        </w:rPr>
      </w:pPr>
      <w:r w:rsidRPr="002F4ABB">
        <w:rPr>
          <w:lang w:val="en-GB"/>
        </w:rPr>
        <w:t>QGIS Development Team. 2021. QGIS Geographic Information System. QGIS Geographic Information System.</w:t>
      </w:r>
    </w:p>
    <w:p w14:paraId="03A1285A" w14:textId="77777777" w:rsidR="002F4ABB" w:rsidRPr="002F4ABB" w:rsidRDefault="002F4ABB" w:rsidP="002F4ABB">
      <w:pPr>
        <w:pStyle w:val="Bibliography"/>
        <w:rPr>
          <w:lang w:val="en-GB"/>
        </w:rPr>
      </w:pPr>
      <w:r w:rsidRPr="002F4ABB">
        <w:rPr>
          <w:lang w:val="en-GB"/>
        </w:rPr>
        <w:t>R Core Team. 2021. R: A language and environment for statistical computing. R  Foundation for Statistical Computing, Vienna, Austria. Available from https://www.R-project.org/.</w:t>
      </w:r>
    </w:p>
    <w:p w14:paraId="5895B6E5" w14:textId="77777777" w:rsidR="002F4ABB" w:rsidRPr="002F4ABB" w:rsidRDefault="002F4ABB" w:rsidP="002F4ABB">
      <w:pPr>
        <w:pStyle w:val="Bibliography"/>
        <w:rPr>
          <w:lang w:val="en-GB"/>
        </w:rPr>
      </w:pPr>
      <w:r w:rsidRPr="002F4ABB">
        <w:rPr>
          <w:lang w:val="en-GB"/>
        </w:rPr>
        <w:t xml:space="preserve">Small C, Nichols RJ. 2003. A Global Analysis of Human Settlement in Coastal Zones. Journal of Coastal Research </w:t>
      </w:r>
      <w:r w:rsidRPr="002F4ABB">
        <w:rPr>
          <w:b/>
          <w:bCs/>
          <w:lang w:val="en-GB"/>
        </w:rPr>
        <w:t>19</w:t>
      </w:r>
      <w:r w:rsidRPr="002F4ABB">
        <w:rPr>
          <w:lang w:val="en-GB"/>
        </w:rPr>
        <w:t>:17.</w:t>
      </w:r>
    </w:p>
    <w:p w14:paraId="029663DC" w14:textId="77777777" w:rsidR="002F4ABB" w:rsidRPr="002F4ABB" w:rsidRDefault="002F4ABB" w:rsidP="002F4ABB">
      <w:pPr>
        <w:pStyle w:val="Bibliography"/>
        <w:rPr>
          <w:lang w:val="en-GB"/>
        </w:rPr>
      </w:pPr>
      <w:r w:rsidRPr="002F4ABB">
        <w:rPr>
          <w:lang w:val="en-GB"/>
        </w:rPr>
        <w:t>Stewart D. 2021. Undetected but widespread: the cryptic invasion of non-native cattail (Typha) in the Fraser River Estuary. Masters Thesis. University of British Columbia, Vancouver.</w:t>
      </w:r>
    </w:p>
    <w:p w14:paraId="5E819B47" w14:textId="77777777" w:rsidR="002F4ABB" w:rsidRPr="002F4ABB" w:rsidRDefault="002F4ABB" w:rsidP="002F4ABB">
      <w:pPr>
        <w:pStyle w:val="Bibliography"/>
        <w:rPr>
          <w:lang w:val="en-GB"/>
        </w:rPr>
      </w:pPr>
      <w:r w:rsidRPr="002F4ABB">
        <w:rPr>
          <w:lang w:val="en-GB"/>
        </w:rPr>
        <w:t xml:space="preserve">Sutherland TF, Elner RW, O’Neill JD. 2013. Roberts Bank: Ecological crucible of the Fraser River estuary. Progress in Oceanography </w:t>
      </w:r>
      <w:r w:rsidRPr="002F4ABB">
        <w:rPr>
          <w:b/>
          <w:bCs/>
          <w:lang w:val="en-GB"/>
        </w:rPr>
        <w:t>115</w:t>
      </w:r>
      <w:r w:rsidRPr="002F4ABB">
        <w:rPr>
          <w:lang w:val="en-GB"/>
        </w:rPr>
        <w:t>:171–180.</w:t>
      </w:r>
    </w:p>
    <w:p w14:paraId="2D2EE104" w14:textId="77777777" w:rsidR="002F4ABB" w:rsidRPr="002F4ABB" w:rsidRDefault="002F4ABB" w:rsidP="002F4ABB">
      <w:pPr>
        <w:pStyle w:val="Bibliography"/>
        <w:rPr>
          <w:lang w:val="en-GB"/>
        </w:rPr>
      </w:pPr>
      <w:r w:rsidRPr="002F4ABB">
        <w:rPr>
          <w:lang w:val="en-GB"/>
        </w:rPr>
        <w:t>Sweet WV, Kopp R, Weaver CP, Obeysekera J, Horton RM, Thieler ER, Zervas CE. 2017. Global and regional sea level rise scenarios for the United StatesDOI: 10.7289/V5/TR-NOS-COOPS-083. U.S. Department of Commerce, National Oceanic and Atmospheric Administration, National Ocean Service, Center for Operational Oceanographic Products and Services. Available from https://repository.library.noaa.gov/view/noaa/18399 (accessed December 10, 2021).</w:t>
      </w:r>
    </w:p>
    <w:p w14:paraId="7A7B2859" w14:textId="77777777" w:rsidR="002F4ABB" w:rsidRPr="002F4ABB" w:rsidRDefault="002F4ABB" w:rsidP="002F4ABB">
      <w:pPr>
        <w:pStyle w:val="Bibliography"/>
        <w:rPr>
          <w:lang w:val="en-GB"/>
        </w:rPr>
      </w:pPr>
      <w:r w:rsidRPr="002F4ABB">
        <w:rPr>
          <w:lang w:val="en-GB"/>
        </w:rPr>
        <w:t xml:space="preserve">Tilman D. 1997. Community invasibility, recruitment, limitation, and grassland biodiversity. Ecology </w:t>
      </w:r>
      <w:r w:rsidRPr="002F4ABB">
        <w:rPr>
          <w:b/>
          <w:bCs/>
          <w:lang w:val="en-GB"/>
        </w:rPr>
        <w:t>78</w:t>
      </w:r>
      <w:r w:rsidRPr="002F4ABB">
        <w:rPr>
          <w:lang w:val="en-GB"/>
        </w:rPr>
        <w:t>:81–92.</w:t>
      </w:r>
    </w:p>
    <w:p w14:paraId="61C7CCA0" w14:textId="77777777" w:rsidR="002F4ABB" w:rsidRPr="002F4ABB" w:rsidRDefault="002F4ABB" w:rsidP="002F4ABB">
      <w:pPr>
        <w:pStyle w:val="Bibliography"/>
        <w:rPr>
          <w:lang w:val="en-GB"/>
        </w:rPr>
      </w:pPr>
      <w:r w:rsidRPr="002F4ABB">
        <w:rPr>
          <w:lang w:val="en-GB"/>
        </w:rPr>
        <w:t xml:space="preserve">Vitousek PM, Aber JD, Howarth RW, Likens GE, Matson PA, Schindler DW, Schlesinger WH, Tilman DG. 1997. Human alteration of the global nitrogen cycle: sources and consequences. Ecological Applications </w:t>
      </w:r>
      <w:r w:rsidRPr="002F4ABB">
        <w:rPr>
          <w:b/>
          <w:bCs/>
          <w:lang w:val="en-GB"/>
        </w:rPr>
        <w:t>7</w:t>
      </w:r>
      <w:r w:rsidRPr="002F4ABB">
        <w:rPr>
          <w:lang w:val="en-GB"/>
        </w:rPr>
        <w:t>:737–750.</w:t>
      </w:r>
    </w:p>
    <w:p w14:paraId="4901FE5A" w14:textId="77777777" w:rsidR="002F4ABB" w:rsidRPr="002F4ABB" w:rsidRDefault="002F4ABB" w:rsidP="002F4ABB">
      <w:pPr>
        <w:pStyle w:val="Bibliography"/>
        <w:rPr>
          <w:lang w:val="en-GB"/>
        </w:rPr>
      </w:pPr>
      <w:r w:rsidRPr="002F4ABB">
        <w:rPr>
          <w:lang w:val="en-GB"/>
        </w:rPr>
        <w:t xml:space="preserve">Zedler JB, Callaway JC. 2000. Evaluating the progress of engineered tidal wetlands. Ecological Engineering </w:t>
      </w:r>
      <w:r w:rsidRPr="002F4ABB">
        <w:rPr>
          <w:b/>
          <w:bCs/>
          <w:lang w:val="en-GB"/>
        </w:rPr>
        <w:t>15</w:t>
      </w:r>
      <w:r w:rsidRPr="002F4ABB">
        <w:rPr>
          <w:lang w:val="en-GB"/>
        </w:rPr>
        <w:t>:211–225.</w:t>
      </w:r>
    </w:p>
    <w:p w14:paraId="6C878F92" w14:textId="77777777" w:rsidR="002F4ABB" w:rsidRPr="002F4ABB" w:rsidRDefault="002F4ABB" w:rsidP="002F4ABB">
      <w:pPr>
        <w:pStyle w:val="Bibliography"/>
        <w:rPr>
          <w:lang w:val="en-GB"/>
        </w:rPr>
      </w:pPr>
      <w:r w:rsidRPr="002F4ABB">
        <w:rPr>
          <w:lang w:val="en-GB"/>
        </w:rPr>
        <w:t xml:space="preserve">Zedler JB, Kercher S. 2004. Causes and Consequences of Invasive Plants in Wetlands: Opportunities, Opportunists, and Outcomes. Critical Reviews in Plant Sciences </w:t>
      </w:r>
      <w:r w:rsidRPr="002F4ABB">
        <w:rPr>
          <w:b/>
          <w:bCs/>
          <w:lang w:val="en-GB"/>
        </w:rPr>
        <w:t>23</w:t>
      </w:r>
      <w:r w:rsidRPr="002F4ABB">
        <w:rPr>
          <w:lang w:val="en-GB"/>
        </w:rPr>
        <w:t>:431–452.</w:t>
      </w:r>
    </w:p>
    <w:p w14:paraId="3E389FB4" w14:textId="4D089E6C" w:rsidR="00A200F2" w:rsidRDefault="001859BB" w:rsidP="000915E4">
      <w:pPr>
        <w:pStyle w:val="Bibliography"/>
        <w:ind w:left="0" w:firstLine="0"/>
        <w:rPr>
          <w:b/>
          <w:bCs/>
        </w:rPr>
        <w:sectPr w:rsidR="00A200F2" w:rsidSect="00284BE4">
          <w:footerReference w:type="even" r:id="rId29"/>
          <w:footerReference w:type="default" r:id="rId30"/>
          <w:pgSz w:w="11906" w:h="16838"/>
          <w:pgMar w:top="1440" w:right="1440" w:bottom="1440" w:left="1440" w:header="708" w:footer="708" w:gutter="0"/>
          <w:pgNumType w:start="0"/>
          <w:cols w:space="708"/>
          <w:titlePg/>
          <w:docGrid w:linePitch="360"/>
        </w:sectPr>
      </w:pPr>
      <w:r>
        <w:fldChar w:fldCharType="end"/>
      </w:r>
    </w:p>
    <w:p w14:paraId="11A30714" w14:textId="7DF47B3B" w:rsidR="00A200F2" w:rsidRDefault="00A200F2" w:rsidP="00A200F2">
      <w:pPr>
        <w:pStyle w:val="Heading1"/>
        <w:numPr>
          <w:ilvl w:val="0"/>
          <w:numId w:val="0"/>
        </w:numPr>
      </w:pPr>
      <w:r w:rsidRPr="559EFC6C">
        <w:lastRenderedPageBreak/>
        <w:t>Appendix A</w:t>
      </w:r>
      <w:r>
        <w:t>: Reference Marsh Descriptions</w:t>
      </w:r>
    </w:p>
    <w:p w14:paraId="6504155A" w14:textId="77777777" w:rsidR="00A200F2" w:rsidRPr="00A200F2" w:rsidRDefault="00A200F2" w:rsidP="001626D6"/>
    <w:tbl>
      <w:tblPr>
        <w:tblStyle w:val="TableGrid"/>
        <w:tblW w:w="14176" w:type="dxa"/>
        <w:tblInd w:w="-147" w:type="dxa"/>
        <w:tblLook w:val="04A0" w:firstRow="1" w:lastRow="0" w:firstColumn="1" w:lastColumn="0" w:noHBand="0" w:noVBand="1"/>
      </w:tblPr>
      <w:tblGrid>
        <w:gridCol w:w="1234"/>
        <w:gridCol w:w="887"/>
        <w:gridCol w:w="1821"/>
        <w:gridCol w:w="2089"/>
        <w:gridCol w:w="1266"/>
        <w:gridCol w:w="1037"/>
        <w:gridCol w:w="5842"/>
      </w:tblGrid>
      <w:tr w:rsidR="000C167C" w:rsidRPr="00A200F2" w14:paraId="16ABCB1E" w14:textId="77777777" w:rsidTr="004D3373">
        <w:tc>
          <w:tcPr>
            <w:tcW w:w="1255" w:type="dxa"/>
          </w:tcPr>
          <w:p w14:paraId="762C5D29" w14:textId="77777777" w:rsidR="00A200F2" w:rsidRPr="00A200F2" w:rsidRDefault="00A200F2" w:rsidP="001626D6">
            <w:pPr>
              <w:spacing w:line="240" w:lineRule="auto"/>
              <w:rPr>
                <w:b/>
                <w:bCs/>
                <w:sz w:val="18"/>
                <w:szCs w:val="18"/>
              </w:rPr>
            </w:pPr>
            <w:r w:rsidRPr="00A200F2">
              <w:rPr>
                <w:b/>
                <w:bCs/>
                <w:sz w:val="18"/>
                <w:szCs w:val="18"/>
              </w:rPr>
              <w:t>ID</w:t>
            </w:r>
          </w:p>
        </w:tc>
        <w:tc>
          <w:tcPr>
            <w:tcW w:w="865" w:type="dxa"/>
          </w:tcPr>
          <w:p w14:paraId="1EFED3A6" w14:textId="77777777" w:rsidR="00A200F2" w:rsidRPr="00A200F2" w:rsidRDefault="00A200F2" w:rsidP="001626D6">
            <w:pPr>
              <w:spacing w:line="240" w:lineRule="auto"/>
              <w:jc w:val="center"/>
              <w:rPr>
                <w:b/>
                <w:bCs/>
                <w:sz w:val="18"/>
                <w:szCs w:val="18"/>
              </w:rPr>
            </w:pPr>
            <w:r w:rsidRPr="00A200F2">
              <w:rPr>
                <w:b/>
                <w:bCs/>
                <w:sz w:val="18"/>
                <w:szCs w:val="18"/>
              </w:rPr>
              <w:t>Year Sampled</w:t>
            </w:r>
          </w:p>
        </w:tc>
        <w:tc>
          <w:tcPr>
            <w:tcW w:w="1853" w:type="dxa"/>
          </w:tcPr>
          <w:p w14:paraId="310A548F" w14:textId="77777777" w:rsidR="00A200F2" w:rsidRPr="00A200F2" w:rsidRDefault="00A200F2" w:rsidP="001626D6">
            <w:pPr>
              <w:spacing w:line="240" w:lineRule="auto"/>
              <w:rPr>
                <w:b/>
                <w:bCs/>
                <w:sz w:val="18"/>
                <w:szCs w:val="18"/>
              </w:rPr>
            </w:pPr>
            <w:r w:rsidRPr="00A200F2">
              <w:rPr>
                <w:b/>
                <w:bCs/>
                <w:sz w:val="18"/>
                <w:szCs w:val="18"/>
              </w:rPr>
              <w:t>UTM</w:t>
            </w:r>
          </w:p>
        </w:tc>
        <w:tc>
          <w:tcPr>
            <w:tcW w:w="2123" w:type="dxa"/>
          </w:tcPr>
          <w:p w14:paraId="745AAFD6" w14:textId="77777777" w:rsidR="00A200F2" w:rsidRPr="00A200F2" w:rsidRDefault="00A200F2" w:rsidP="001626D6">
            <w:pPr>
              <w:spacing w:line="240" w:lineRule="auto"/>
              <w:rPr>
                <w:b/>
                <w:bCs/>
                <w:sz w:val="18"/>
                <w:szCs w:val="18"/>
              </w:rPr>
            </w:pPr>
            <w:r w:rsidRPr="00A200F2">
              <w:rPr>
                <w:b/>
                <w:bCs/>
                <w:sz w:val="18"/>
                <w:szCs w:val="18"/>
              </w:rPr>
              <w:t>Location</w:t>
            </w:r>
          </w:p>
        </w:tc>
        <w:tc>
          <w:tcPr>
            <w:tcW w:w="1276" w:type="dxa"/>
          </w:tcPr>
          <w:p w14:paraId="5618A64B" w14:textId="77777777" w:rsidR="00A200F2" w:rsidRPr="00A200F2" w:rsidRDefault="00A200F2" w:rsidP="001626D6">
            <w:pPr>
              <w:spacing w:line="240" w:lineRule="auto"/>
              <w:jc w:val="center"/>
              <w:rPr>
                <w:b/>
                <w:bCs/>
                <w:sz w:val="18"/>
                <w:szCs w:val="18"/>
              </w:rPr>
            </w:pPr>
            <w:r w:rsidRPr="00A200F2">
              <w:rPr>
                <w:b/>
                <w:bCs/>
                <w:sz w:val="18"/>
                <w:szCs w:val="18"/>
              </w:rPr>
              <w:t>Elevation (m)</w:t>
            </w:r>
          </w:p>
          <w:p w14:paraId="0AB06756" w14:textId="77777777" w:rsidR="00A200F2" w:rsidRPr="00A200F2" w:rsidRDefault="00A200F2" w:rsidP="001626D6">
            <w:pPr>
              <w:spacing w:line="240" w:lineRule="auto"/>
              <w:jc w:val="center"/>
              <w:rPr>
                <w:b/>
                <w:bCs/>
                <w:sz w:val="18"/>
                <w:szCs w:val="18"/>
              </w:rPr>
            </w:pPr>
            <w:r w:rsidRPr="00A200F2">
              <w:rPr>
                <w:b/>
                <w:bCs/>
                <w:sz w:val="18"/>
                <w:szCs w:val="18"/>
              </w:rPr>
              <w:t>(</w:t>
            </w:r>
            <w:proofErr w:type="gramStart"/>
            <w:r w:rsidRPr="00A200F2">
              <w:rPr>
                <w:b/>
                <w:bCs/>
                <w:sz w:val="18"/>
                <w:szCs w:val="18"/>
              </w:rPr>
              <w:t>min</w:t>
            </w:r>
            <w:proofErr w:type="gramEnd"/>
            <w:r w:rsidRPr="00A200F2">
              <w:rPr>
                <w:b/>
                <w:bCs/>
                <w:sz w:val="18"/>
                <w:szCs w:val="18"/>
              </w:rPr>
              <w:t xml:space="preserve">, max, avg., </w:t>
            </w:r>
            <w:proofErr w:type="spellStart"/>
            <w:r w:rsidRPr="00A200F2">
              <w:rPr>
                <w:b/>
                <w:bCs/>
                <w:sz w:val="18"/>
                <w:szCs w:val="18"/>
              </w:rPr>
              <w:t>stdev</w:t>
            </w:r>
            <w:proofErr w:type="spellEnd"/>
            <w:r w:rsidRPr="00A200F2">
              <w:rPr>
                <w:b/>
                <w:bCs/>
                <w:sz w:val="18"/>
                <w:szCs w:val="18"/>
              </w:rPr>
              <w:t>)</w:t>
            </w:r>
          </w:p>
        </w:tc>
        <w:tc>
          <w:tcPr>
            <w:tcW w:w="812" w:type="dxa"/>
          </w:tcPr>
          <w:p w14:paraId="2C790AC9" w14:textId="77777777" w:rsidR="00A200F2" w:rsidRPr="00A200F2" w:rsidRDefault="00A200F2" w:rsidP="001626D6">
            <w:pPr>
              <w:spacing w:line="240" w:lineRule="auto"/>
              <w:jc w:val="center"/>
              <w:rPr>
                <w:b/>
                <w:bCs/>
                <w:sz w:val="18"/>
                <w:szCs w:val="18"/>
              </w:rPr>
            </w:pPr>
            <w:r w:rsidRPr="00A200F2">
              <w:rPr>
                <w:b/>
                <w:bCs/>
                <w:sz w:val="18"/>
                <w:szCs w:val="18"/>
              </w:rPr>
              <w:t>Saltwater Influenced</w:t>
            </w:r>
          </w:p>
        </w:tc>
        <w:tc>
          <w:tcPr>
            <w:tcW w:w="5992" w:type="dxa"/>
          </w:tcPr>
          <w:p w14:paraId="3A9F91DE" w14:textId="77777777" w:rsidR="00A200F2" w:rsidRPr="00A200F2" w:rsidRDefault="00A200F2" w:rsidP="001626D6">
            <w:pPr>
              <w:spacing w:line="240" w:lineRule="auto"/>
              <w:rPr>
                <w:b/>
                <w:bCs/>
                <w:sz w:val="18"/>
                <w:szCs w:val="18"/>
              </w:rPr>
            </w:pPr>
            <w:r w:rsidRPr="00A200F2">
              <w:rPr>
                <w:b/>
                <w:bCs/>
                <w:sz w:val="18"/>
                <w:szCs w:val="18"/>
              </w:rPr>
              <w:t>Site Description</w:t>
            </w:r>
          </w:p>
        </w:tc>
      </w:tr>
      <w:tr w:rsidR="000C167C" w:rsidRPr="00A200F2" w14:paraId="3C144444" w14:textId="77777777" w:rsidTr="004D3373">
        <w:tc>
          <w:tcPr>
            <w:tcW w:w="1255" w:type="dxa"/>
          </w:tcPr>
          <w:p w14:paraId="579BECBA" w14:textId="77777777" w:rsidR="00A200F2" w:rsidRPr="00A200F2" w:rsidRDefault="00A200F2" w:rsidP="001626D6">
            <w:pPr>
              <w:spacing w:line="240" w:lineRule="auto"/>
              <w:rPr>
                <w:sz w:val="18"/>
                <w:szCs w:val="18"/>
              </w:rPr>
            </w:pPr>
            <w:r w:rsidRPr="00A200F2">
              <w:rPr>
                <w:sz w:val="18"/>
                <w:szCs w:val="18"/>
              </w:rPr>
              <w:t>REF-03</w:t>
            </w:r>
          </w:p>
        </w:tc>
        <w:tc>
          <w:tcPr>
            <w:tcW w:w="865" w:type="dxa"/>
          </w:tcPr>
          <w:p w14:paraId="13D5899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020B4C08" w14:textId="77777777" w:rsidR="00A200F2" w:rsidRPr="00A200F2" w:rsidRDefault="00A200F2" w:rsidP="001626D6">
            <w:pPr>
              <w:spacing w:line="240" w:lineRule="auto"/>
              <w:rPr>
                <w:sz w:val="18"/>
                <w:szCs w:val="18"/>
              </w:rPr>
            </w:pPr>
            <w:r w:rsidRPr="00A200F2">
              <w:rPr>
                <w:sz w:val="18"/>
                <w:szCs w:val="18"/>
              </w:rPr>
              <w:t>10 U 517665 5452318</w:t>
            </w:r>
          </w:p>
        </w:tc>
        <w:tc>
          <w:tcPr>
            <w:tcW w:w="2123" w:type="dxa"/>
          </w:tcPr>
          <w:p w14:paraId="067085E8" w14:textId="77777777" w:rsidR="00A200F2" w:rsidRPr="00A200F2" w:rsidRDefault="00A200F2" w:rsidP="001626D6">
            <w:pPr>
              <w:spacing w:line="240" w:lineRule="auto"/>
              <w:rPr>
                <w:sz w:val="18"/>
                <w:szCs w:val="18"/>
              </w:rPr>
            </w:pPr>
            <w:r w:rsidRPr="00A200F2">
              <w:rPr>
                <w:sz w:val="18"/>
                <w:szCs w:val="18"/>
              </w:rPr>
              <w:t>Confluence of Pitt River and Fraser Main Arm, Pitt Meadows</w:t>
            </w:r>
          </w:p>
        </w:tc>
        <w:tc>
          <w:tcPr>
            <w:tcW w:w="1276" w:type="dxa"/>
          </w:tcPr>
          <w:p w14:paraId="25CDD533"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6478CDAC"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09772D5F" w14:textId="77777777" w:rsidR="00A200F2" w:rsidRPr="00A200F2" w:rsidRDefault="00A200F2" w:rsidP="001626D6">
            <w:pPr>
              <w:spacing w:line="240" w:lineRule="auto"/>
              <w:rPr>
                <w:sz w:val="18"/>
                <w:szCs w:val="18"/>
              </w:rPr>
            </w:pPr>
            <w:r w:rsidRPr="00A200F2">
              <w:rPr>
                <w:sz w:val="18"/>
                <w:szCs w:val="18"/>
              </w:rPr>
              <w:t>Exposed marsh bench located across the channel from Douglas Island. Pilings are present, but log storage has been minimal in adjacent channel in recent decades. Foreshore varies from steep cutbank to gradual transition to mudflat.</w:t>
            </w:r>
          </w:p>
        </w:tc>
      </w:tr>
      <w:tr w:rsidR="000C167C" w:rsidRPr="00A200F2" w14:paraId="69471C16" w14:textId="77777777" w:rsidTr="004D3373">
        <w:tc>
          <w:tcPr>
            <w:tcW w:w="1255" w:type="dxa"/>
          </w:tcPr>
          <w:p w14:paraId="708BCBBA" w14:textId="77777777" w:rsidR="00A200F2" w:rsidRPr="00A200F2" w:rsidRDefault="00A200F2" w:rsidP="001626D6">
            <w:pPr>
              <w:spacing w:line="240" w:lineRule="auto"/>
              <w:rPr>
                <w:sz w:val="18"/>
                <w:szCs w:val="18"/>
              </w:rPr>
            </w:pPr>
            <w:r w:rsidRPr="00A200F2">
              <w:rPr>
                <w:sz w:val="18"/>
                <w:szCs w:val="18"/>
              </w:rPr>
              <w:t>REF-04</w:t>
            </w:r>
          </w:p>
        </w:tc>
        <w:tc>
          <w:tcPr>
            <w:tcW w:w="865" w:type="dxa"/>
          </w:tcPr>
          <w:p w14:paraId="3E13956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793EC" w14:textId="77777777" w:rsidR="00A200F2" w:rsidRPr="00A200F2" w:rsidRDefault="00A200F2" w:rsidP="001626D6">
            <w:pPr>
              <w:spacing w:line="240" w:lineRule="auto"/>
              <w:rPr>
                <w:sz w:val="18"/>
                <w:szCs w:val="18"/>
              </w:rPr>
            </w:pPr>
            <w:r w:rsidRPr="00A200F2">
              <w:rPr>
                <w:sz w:val="18"/>
                <w:szCs w:val="18"/>
              </w:rPr>
              <w:t>10 U 515483 5452122</w:t>
            </w:r>
          </w:p>
        </w:tc>
        <w:tc>
          <w:tcPr>
            <w:tcW w:w="2123" w:type="dxa"/>
          </w:tcPr>
          <w:p w14:paraId="0AD26FBF" w14:textId="77777777" w:rsidR="00A200F2" w:rsidRPr="00A200F2" w:rsidRDefault="00A200F2" w:rsidP="001626D6">
            <w:pPr>
              <w:spacing w:line="240" w:lineRule="auto"/>
              <w:rPr>
                <w:sz w:val="18"/>
                <w:szCs w:val="18"/>
              </w:rPr>
            </w:pPr>
            <w:r w:rsidRPr="00A200F2">
              <w:rPr>
                <w:sz w:val="18"/>
                <w:szCs w:val="18"/>
              </w:rPr>
              <w:t>NW corner of Douglas Island, Fraser Main Arm</w:t>
            </w:r>
          </w:p>
        </w:tc>
        <w:tc>
          <w:tcPr>
            <w:tcW w:w="1276" w:type="dxa"/>
          </w:tcPr>
          <w:p w14:paraId="4615AFE7" w14:textId="77777777" w:rsidR="00A200F2" w:rsidRPr="00A200F2" w:rsidRDefault="00A200F2" w:rsidP="001626D6">
            <w:pPr>
              <w:spacing w:line="240" w:lineRule="auto"/>
              <w:jc w:val="center"/>
              <w:rPr>
                <w:sz w:val="18"/>
                <w:szCs w:val="18"/>
              </w:rPr>
            </w:pPr>
            <w:r w:rsidRPr="00A200F2">
              <w:rPr>
                <w:sz w:val="18"/>
                <w:szCs w:val="18"/>
              </w:rPr>
              <w:t>0.45, 2.19, 1.40, 0.26</w:t>
            </w:r>
          </w:p>
        </w:tc>
        <w:tc>
          <w:tcPr>
            <w:tcW w:w="812" w:type="dxa"/>
          </w:tcPr>
          <w:p w14:paraId="490A0FA1"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2065DBF" w14:textId="50E744E7" w:rsidR="00A200F2" w:rsidRPr="00A200F2" w:rsidRDefault="00A200F2" w:rsidP="001626D6">
            <w:pPr>
              <w:spacing w:line="240" w:lineRule="auto"/>
              <w:rPr>
                <w:sz w:val="18"/>
                <w:szCs w:val="18"/>
              </w:rPr>
            </w:pPr>
            <w:r w:rsidRPr="00A200F2">
              <w:rPr>
                <w:sz w:val="18"/>
                <w:szCs w:val="18"/>
              </w:rPr>
              <w:t>Exposed marsh bench located on the NW corner of Douglas Island (</w:t>
            </w:r>
            <w:ins w:id="1221" w:author="Eric Balke" w:date="2022-01-12T22:45:00Z">
              <w:r w:rsidR="00AD6C5A">
                <w:rPr>
                  <w:sz w:val="18"/>
                  <w:szCs w:val="18"/>
                </w:rPr>
                <w:t xml:space="preserve">managed by </w:t>
              </w:r>
            </w:ins>
            <w:commentRangeStart w:id="1222"/>
            <w:r w:rsidRPr="00A200F2">
              <w:rPr>
                <w:sz w:val="18"/>
                <w:szCs w:val="18"/>
              </w:rPr>
              <w:t>Metro</w:t>
            </w:r>
            <w:ins w:id="1223" w:author="Eric Balke" w:date="2022-01-12T17:08:00Z">
              <w:r w:rsidR="004C3AF3">
                <w:rPr>
                  <w:sz w:val="18"/>
                  <w:szCs w:val="18"/>
                </w:rPr>
                <w:t xml:space="preserve"> </w:t>
              </w:r>
            </w:ins>
            <w:r w:rsidRPr="00A200F2">
              <w:rPr>
                <w:sz w:val="18"/>
                <w:szCs w:val="18"/>
              </w:rPr>
              <w:t>Van</w:t>
            </w:r>
            <w:ins w:id="1224" w:author="Eric Balke" w:date="2022-01-12T17:08:00Z">
              <w:r w:rsidR="004C3AF3">
                <w:rPr>
                  <w:sz w:val="18"/>
                  <w:szCs w:val="18"/>
                </w:rPr>
                <w:t>couver</w:t>
              </w:r>
            </w:ins>
            <w:commentRangeEnd w:id="1222"/>
            <w:ins w:id="1225" w:author="Eric Balke" w:date="2022-01-12T22:45:00Z">
              <w:r w:rsidR="00AD6C5A">
                <w:rPr>
                  <w:sz w:val="18"/>
                  <w:szCs w:val="18"/>
                </w:rPr>
                <w:t xml:space="preserve"> Regional District</w:t>
              </w:r>
            </w:ins>
            <w:ins w:id="1226" w:author="Eric Balke" w:date="2022-01-12T17:08:00Z">
              <w:r w:rsidR="004C3AF3">
                <w:rPr>
                  <w:rStyle w:val="CommentReference"/>
                </w:rPr>
                <w:commentReference w:id="1222"/>
              </w:r>
            </w:ins>
            <w:r w:rsidRPr="00A200F2">
              <w:rPr>
                <w:sz w:val="18"/>
                <w:szCs w:val="18"/>
              </w:rPr>
              <w:t xml:space="preserve">). Pilings are present, but log storage has been minimal in adjacent channel in recent decades. Foreshore is a gradual slope into the subtidal.  </w:t>
            </w:r>
          </w:p>
        </w:tc>
      </w:tr>
      <w:tr w:rsidR="000C167C" w:rsidRPr="00A200F2" w14:paraId="5F3173CE" w14:textId="77777777" w:rsidTr="004D3373">
        <w:tc>
          <w:tcPr>
            <w:tcW w:w="1255" w:type="dxa"/>
          </w:tcPr>
          <w:p w14:paraId="680D5E91" w14:textId="77777777" w:rsidR="00A200F2" w:rsidRPr="00A200F2" w:rsidRDefault="00A200F2" w:rsidP="001626D6">
            <w:pPr>
              <w:spacing w:line="240" w:lineRule="auto"/>
              <w:rPr>
                <w:sz w:val="18"/>
                <w:szCs w:val="18"/>
              </w:rPr>
            </w:pPr>
            <w:r w:rsidRPr="00A200F2">
              <w:rPr>
                <w:sz w:val="18"/>
                <w:szCs w:val="18"/>
              </w:rPr>
              <w:t>REF-05</w:t>
            </w:r>
          </w:p>
        </w:tc>
        <w:tc>
          <w:tcPr>
            <w:tcW w:w="865" w:type="dxa"/>
          </w:tcPr>
          <w:p w14:paraId="63F1D41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4F615F86" w14:textId="77777777" w:rsidR="00A200F2" w:rsidRPr="00A200F2" w:rsidRDefault="00A200F2" w:rsidP="001626D6">
            <w:pPr>
              <w:spacing w:line="240" w:lineRule="auto"/>
              <w:rPr>
                <w:sz w:val="18"/>
                <w:szCs w:val="18"/>
              </w:rPr>
            </w:pPr>
            <w:r w:rsidRPr="00A200F2">
              <w:rPr>
                <w:sz w:val="18"/>
                <w:szCs w:val="18"/>
              </w:rPr>
              <w:t>10 U 508902 5452128</w:t>
            </w:r>
          </w:p>
        </w:tc>
        <w:tc>
          <w:tcPr>
            <w:tcW w:w="2123" w:type="dxa"/>
          </w:tcPr>
          <w:p w14:paraId="659A7F3B" w14:textId="77777777" w:rsidR="00A200F2" w:rsidRPr="00A200F2" w:rsidRDefault="00A200F2" w:rsidP="001626D6">
            <w:pPr>
              <w:spacing w:line="240" w:lineRule="auto"/>
              <w:rPr>
                <w:sz w:val="18"/>
                <w:szCs w:val="18"/>
              </w:rPr>
            </w:pPr>
            <w:r w:rsidRPr="00A200F2">
              <w:rPr>
                <w:sz w:val="18"/>
                <w:szCs w:val="18"/>
              </w:rPr>
              <w:t>NE corner of Sapperton Bar, Fraser Main Arm</w:t>
            </w:r>
          </w:p>
        </w:tc>
        <w:tc>
          <w:tcPr>
            <w:tcW w:w="1276" w:type="dxa"/>
          </w:tcPr>
          <w:p w14:paraId="730FD552" w14:textId="77777777" w:rsidR="00A200F2" w:rsidRPr="00A200F2" w:rsidRDefault="00A200F2" w:rsidP="001626D6">
            <w:pPr>
              <w:spacing w:line="240" w:lineRule="auto"/>
              <w:jc w:val="center"/>
              <w:rPr>
                <w:sz w:val="18"/>
                <w:szCs w:val="18"/>
              </w:rPr>
            </w:pPr>
            <w:r w:rsidRPr="00A200F2">
              <w:rPr>
                <w:sz w:val="18"/>
                <w:szCs w:val="18"/>
              </w:rPr>
              <w:t>0.49, 1.71, 1.33, 0.23</w:t>
            </w:r>
          </w:p>
        </w:tc>
        <w:tc>
          <w:tcPr>
            <w:tcW w:w="812" w:type="dxa"/>
          </w:tcPr>
          <w:p w14:paraId="4177914B"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30DB04E" w14:textId="77777777" w:rsidR="00A200F2" w:rsidRPr="00A200F2" w:rsidRDefault="00A200F2" w:rsidP="001626D6">
            <w:pPr>
              <w:spacing w:line="240" w:lineRule="auto"/>
              <w:rPr>
                <w:sz w:val="18"/>
                <w:szCs w:val="18"/>
              </w:rPr>
            </w:pPr>
            <w:r w:rsidRPr="00A200F2">
              <w:rPr>
                <w:sz w:val="18"/>
                <w:szCs w:val="18"/>
              </w:rPr>
              <w:t xml:space="preserve">Exposed marsh on a recently vegetated sandbar (&lt;20 years old). The marsh accreted and colonised naturally, likely due to reduced water flow from extensive log storage in the vicinity. Site is protected by log storage for nearly </w:t>
            </w:r>
            <w:proofErr w:type="gramStart"/>
            <w:r w:rsidRPr="00A200F2">
              <w:rPr>
                <w:sz w:val="18"/>
                <w:szCs w:val="18"/>
              </w:rPr>
              <w:t>all of</w:t>
            </w:r>
            <w:proofErr w:type="gramEnd"/>
            <w:r w:rsidRPr="00A200F2">
              <w:rPr>
                <w:sz w:val="18"/>
                <w:szCs w:val="18"/>
              </w:rPr>
              <w:t xml:space="preserve"> the year. </w:t>
            </w:r>
          </w:p>
        </w:tc>
      </w:tr>
      <w:tr w:rsidR="000C167C" w:rsidRPr="00A200F2" w14:paraId="610B45E8" w14:textId="77777777" w:rsidTr="004D3373">
        <w:tc>
          <w:tcPr>
            <w:tcW w:w="1255" w:type="dxa"/>
          </w:tcPr>
          <w:p w14:paraId="07348D04" w14:textId="77777777" w:rsidR="00A200F2" w:rsidRPr="00A200F2" w:rsidRDefault="00A200F2" w:rsidP="001626D6">
            <w:pPr>
              <w:spacing w:line="240" w:lineRule="auto"/>
              <w:rPr>
                <w:sz w:val="18"/>
                <w:szCs w:val="18"/>
              </w:rPr>
            </w:pPr>
            <w:r w:rsidRPr="00A200F2">
              <w:rPr>
                <w:sz w:val="18"/>
                <w:szCs w:val="18"/>
              </w:rPr>
              <w:t>REF-07</w:t>
            </w:r>
          </w:p>
        </w:tc>
        <w:tc>
          <w:tcPr>
            <w:tcW w:w="865" w:type="dxa"/>
          </w:tcPr>
          <w:p w14:paraId="06128A8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8253F" w14:textId="77777777" w:rsidR="00A200F2" w:rsidRPr="00A200F2" w:rsidRDefault="00A200F2" w:rsidP="001626D6">
            <w:pPr>
              <w:spacing w:line="240" w:lineRule="auto"/>
              <w:rPr>
                <w:sz w:val="18"/>
                <w:szCs w:val="18"/>
              </w:rPr>
            </w:pPr>
            <w:r w:rsidRPr="00A200F2">
              <w:rPr>
                <w:sz w:val="18"/>
                <w:szCs w:val="18"/>
              </w:rPr>
              <w:t>10 U 502812 5446405</w:t>
            </w:r>
          </w:p>
        </w:tc>
        <w:tc>
          <w:tcPr>
            <w:tcW w:w="2123" w:type="dxa"/>
          </w:tcPr>
          <w:p w14:paraId="2099A613" w14:textId="77777777" w:rsidR="00A200F2" w:rsidRPr="00A200F2" w:rsidRDefault="00A200F2" w:rsidP="001626D6">
            <w:pPr>
              <w:spacing w:line="240" w:lineRule="auto"/>
              <w:rPr>
                <w:sz w:val="18"/>
                <w:szCs w:val="18"/>
              </w:rPr>
            </w:pPr>
            <w:r w:rsidRPr="00A200F2">
              <w:rPr>
                <w:sz w:val="18"/>
                <w:szCs w:val="18"/>
              </w:rPr>
              <w:t>Northern edge of Annacis Island, Annacis Channel</w:t>
            </w:r>
          </w:p>
        </w:tc>
        <w:tc>
          <w:tcPr>
            <w:tcW w:w="1276" w:type="dxa"/>
          </w:tcPr>
          <w:p w14:paraId="4184E59E" w14:textId="77777777" w:rsidR="00A200F2" w:rsidRPr="00A200F2" w:rsidRDefault="00A200F2" w:rsidP="001626D6">
            <w:pPr>
              <w:spacing w:line="240" w:lineRule="auto"/>
              <w:jc w:val="center"/>
              <w:rPr>
                <w:sz w:val="18"/>
                <w:szCs w:val="18"/>
              </w:rPr>
            </w:pPr>
            <w:r w:rsidRPr="00A200F2">
              <w:rPr>
                <w:sz w:val="18"/>
                <w:szCs w:val="18"/>
              </w:rPr>
              <w:t>0.06, 1.71, 1.10, 0.26</w:t>
            </w:r>
          </w:p>
        </w:tc>
        <w:tc>
          <w:tcPr>
            <w:tcW w:w="812" w:type="dxa"/>
          </w:tcPr>
          <w:p w14:paraId="2269B983"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CFEABA2" w14:textId="77777777" w:rsidR="00A200F2" w:rsidRPr="00A200F2" w:rsidRDefault="00A200F2" w:rsidP="001626D6">
            <w:pPr>
              <w:spacing w:line="240" w:lineRule="auto"/>
              <w:rPr>
                <w:sz w:val="18"/>
                <w:szCs w:val="18"/>
              </w:rPr>
            </w:pPr>
            <w:r w:rsidRPr="00A200F2">
              <w:rPr>
                <w:sz w:val="18"/>
                <w:szCs w:val="18"/>
              </w:rPr>
              <w:t>Exposed marsh bench with undulating topography, including a backshore channel that flows to the southwest. The site is protected by log storage booms for much of the year. Foreshore varies from small cutbank to gradual slope.</w:t>
            </w:r>
          </w:p>
        </w:tc>
      </w:tr>
      <w:tr w:rsidR="000C167C" w:rsidRPr="00A200F2" w14:paraId="5BC915DA" w14:textId="77777777" w:rsidTr="004D3373">
        <w:tc>
          <w:tcPr>
            <w:tcW w:w="1255" w:type="dxa"/>
          </w:tcPr>
          <w:p w14:paraId="0885D03E" w14:textId="77777777" w:rsidR="00A200F2" w:rsidRPr="00A200F2" w:rsidRDefault="00A200F2" w:rsidP="001626D6">
            <w:pPr>
              <w:spacing w:line="240" w:lineRule="auto"/>
              <w:rPr>
                <w:sz w:val="18"/>
                <w:szCs w:val="18"/>
              </w:rPr>
            </w:pPr>
            <w:r w:rsidRPr="00A200F2">
              <w:rPr>
                <w:sz w:val="18"/>
                <w:szCs w:val="18"/>
              </w:rPr>
              <w:t>REF-09</w:t>
            </w:r>
          </w:p>
        </w:tc>
        <w:tc>
          <w:tcPr>
            <w:tcW w:w="865" w:type="dxa"/>
          </w:tcPr>
          <w:p w14:paraId="109290C6"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61C8C2E3" w14:textId="77777777" w:rsidR="00A200F2" w:rsidRPr="00A200F2" w:rsidRDefault="00A200F2" w:rsidP="001626D6">
            <w:pPr>
              <w:spacing w:line="240" w:lineRule="auto"/>
              <w:rPr>
                <w:sz w:val="18"/>
                <w:szCs w:val="18"/>
              </w:rPr>
            </w:pPr>
            <w:r w:rsidRPr="00A200F2">
              <w:rPr>
                <w:sz w:val="18"/>
                <w:szCs w:val="18"/>
              </w:rPr>
              <w:t>10 U 498779 5443907</w:t>
            </w:r>
          </w:p>
        </w:tc>
        <w:tc>
          <w:tcPr>
            <w:tcW w:w="2123" w:type="dxa"/>
          </w:tcPr>
          <w:p w14:paraId="6DE958D3" w14:textId="77777777" w:rsidR="00A200F2" w:rsidRPr="00A200F2" w:rsidRDefault="00A200F2" w:rsidP="001626D6">
            <w:pPr>
              <w:spacing w:line="240" w:lineRule="auto"/>
              <w:rPr>
                <w:sz w:val="18"/>
                <w:szCs w:val="18"/>
              </w:rPr>
            </w:pPr>
            <w:r w:rsidRPr="00A200F2">
              <w:rPr>
                <w:sz w:val="18"/>
                <w:szCs w:val="18"/>
              </w:rPr>
              <w:t>Northern edge of Tilbury Island, Fraser Main Arm</w:t>
            </w:r>
          </w:p>
        </w:tc>
        <w:tc>
          <w:tcPr>
            <w:tcW w:w="1276" w:type="dxa"/>
          </w:tcPr>
          <w:p w14:paraId="2C01991B"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545B5D6D"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01BF66A" w14:textId="77777777" w:rsidR="00A200F2" w:rsidRPr="00A200F2" w:rsidRDefault="00A200F2" w:rsidP="001626D6">
            <w:pPr>
              <w:spacing w:line="240" w:lineRule="auto"/>
              <w:rPr>
                <w:sz w:val="18"/>
                <w:szCs w:val="18"/>
              </w:rPr>
            </w:pPr>
            <w:r w:rsidRPr="00A200F2">
              <w:rPr>
                <w:sz w:val="18"/>
                <w:szCs w:val="18"/>
              </w:rPr>
              <w:t xml:space="preserve">Embayed marsh enclosed by natural (?) sand berm to the north. No log pilings or foreshore protection present. Foreshore is a natural slope. </w:t>
            </w:r>
          </w:p>
        </w:tc>
      </w:tr>
      <w:tr w:rsidR="000C167C" w:rsidRPr="00A200F2" w14:paraId="0FEA9288" w14:textId="77777777" w:rsidTr="004D3373">
        <w:tc>
          <w:tcPr>
            <w:tcW w:w="1255" w:type="dxa"/>
          </w:tcPr>
          <w:p w14:paraId="4C5821C3" w14:textId="77777777" w:rsidR="00A200F2" w:rsidRPr="00A200F2" w:rsidRDefault="00A200F2" w:rsidP="001626D6">
            <w:pPr>
              <w:spacing w:line="240" w:lineRule="auto"/>
              <w:rPr>
                <w:sz w:val="18"/>
                <w:szCs w:val="18"/>
              </w:rPr>
            </w:pPr>
            <w:r w:rsidRPr="00A200F2">
              <w:rPr>
                <w:sz w:val="18"/>
                <w:szCs w:val="18"/>
              </w:rPr>
              <w:t>REF-11</w:t>
            </w:r>
          </w:p>
        </w:tc>
        <w:tc>
          <w:tcPr>
            <w:tcW w:w="865" w:type="dxa"/>
          </w:tcPr>
          <w:p w14:paraId="6C14205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B287B2C" w14:textId="77777777" w:rsidR="00A200F2" w:rsidRPr="00A200F2" w:rsidRDefault="00A200F2" w:rsidP="001626D6">
            <w:pPr>
              <w:spacing w:line="240" w:lineRule="auto"/>
              <w:rPr>
                <w:sz w:val="18"/>
                <w:szCs w:val="18"/>
              </w:rPr>
            </w:pPr>
            <w:r w:rsidRPr="00A200F2">
              <w:rPr>
                <w:sz w:val="18"/>
                <w:szCs w:val="18"/>
              </w:rPr>
              <w:t>10 U 494275 5440327</w:t>
            </w:r>
          </w:p>
        </w:tc>
        <w:tc>
          <w:tcPr>
            <w:tcW w:w="2123" w:type="dxa"/>
          </w:tcPr>
          <w:p w14:paraId="3B0A2638" w14:textId="77777777" w:rsidR="00A200F2" w:rsidRPr="00A200F2" w:rsidRDefault="00A200F2" w:rsidP="001626D6">
            <w:pPr>
              <w:spacing w:line="240" w:lineRule="auto"/>
              <w:rPr>
                <w:sz w:val="18"/>
                <w:szCs w:val="18"/>
              </w:rPr>
            </w:pPr>
            <w:r w:rsidRPr="00A200F2">
              <w:rPr>
                <w:sz w:val="18"/>
                <w:szCs w:val="18"/>
              </w:rPr>
              <w:t>SW corner of Deas Island, Deas Slough</w:t>
            </w:r>
          </w:p>
        </w:tc>
        <w:tc>
          <w:tcPr>
            <w:tcW w:w="1276" w:type="dxa"/>
          </w:tcPr>
          <w:p w14:paraId="0F690704" w14:textId="77777777" w:rsidR="00A200F2" w:rsidRPr="00A200F2" w:rsidRDefault="00A200F2" w:rsidP="001626D6">
            <w:pPr>
              <w:spacing w:line="240" w:lineRule="auto"/>
              <w:jc w:val="center"/>
              <w:rPr>
                <w:sz w:val="18"/>
                <w:szCs w:val="18"/>
              </w:rPr>
            </w:pPr>
            <w:r w:rsidRPr="00A200F2">
              <w:rPr>
                <w:sz w:val="18"/>
                <w:szCs w:val="18"/>
              </w:rPr>
              <w:t>-0.61, 1.76, 0.78, 0.54</w:t>
            </w:r>
          </w:p>
        </w:tc>
        <w:tc>
          <w:tcPr>
            <w:tcW w:w="812" w:type="dxa"/>
          </w:tcPr>
          <w:p w14:paraId="4B3EE1AB"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6644652" w14:textId="77777777" w:rsidR="00A200F2" w:rsidRPr="00A200F2" w:rsidRDefault="00A200F2" w:rsidP="001626D6">
            <w:pPr>
              <w:spacing w:line="240" w:lineRule="auto"/>
              <w:rPr>
                <w:sz w:val="18"/>
                <w:szCs w:val="18"/>
              </w:rPr>
            </w:pPr>
            <w:r w:rsidRPr="00A200F2">
              <w:rPr>
                <w:sz w:val="18"/>
                <w:szCs w:val="18"/>
              </w:rPr>
              <w:t xml:space="preserve">Marsh bench with gradual foreshore slope. Site is protected from erosional forces of the Fraser Main Arm but is exposed to regular recreational boat activity from neighbouring marina. </w:t>
            </w:r>
          </w:p>
        </w:tc>
      </w:tr>
      <w:tr w:rsidR="000C167C" w:rsidRPr="00A200F2" w14:paraId="7C50CC08" w14:textId="77777777" w:rsidTr="004D3373">
        <w:tc>
          <w:tcPr>
            <w:tcW w:w="1255" w:type="dxa"/>
          </w:tcPr>
          <w:p w14:paraId="35041D9C" w14:textId="77777777" w:rsidR="00A200F2" w:rsidRPr="00A200F2" w:rsidRDefault="00A200F2" w:rsidP="001626D6">
            <w:pPr>
              <w:spacing w:line="240" w:lineRule="auto"/>
              <w:rPr>
                <w:sz w:val="18"/>
                <w:szCs w:val="18"/>
              </w:rPr>
            </w:pPr>
            <w:r w:rsidRPr="00A200F2">
              <w:rPr>
                <w:sz w:val="18"/>
                <w:szCs w:val="18"/>
              </w:rPr>
              <w:t>REF-13</w:t>
            </w:r>
          </w:p>
        </w:tc>
        <w:tc>
          <w:tcPr>
            <w:tcW w:w="865" w:type="dxa"/>
          </w:tcPr>
          <w:p w14:paraId="79F0B7F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22CE9E2E" w14:textId="77777777" w:rsidR="00A200F2" w:rsidRPr="00A200F2" w:rsidRDefault="00A200F2" w:rsidP="001626D6">
            <w:pPr>
              <w:spacing w:line="240" w:lineRule="auto"/>
              <w:rPr>
                <w:sz w:val="18"/>
                <w:szCs w:val="18"/>
              </w:rPr>
            </w:pPr>
            <w:r w:rsidRPr="00A200F2">
              <w:rPr>
                <w:sz w:val="18"/>
                <w:szCs w:val="18"/>
              </w:rPr>
              <w:t>10 U 490916 5436888</w:t>
            </w:r>
          </w:p>
        </w:tc>
        <w:tc>
          <w:tcPr>
            <w:tcW w:w="2123" w:type="dxa"/>
          </w:tcPr>
          <w:p w14:paraId="6B971291" w14:textId="77777777" w:rsidR="00A200F2" w:rsidRPr="00A200F2" w:rsidRDefault="00A200F2" w:rsidP="001626D6">
            <w:pPr>
              <w:spacing w:line="240" w:lineRule="auto"/>
              <w:rPr>
                <w:sz w:val="18"/>
                <w:szCs w:val="18"/>
              </w:rPr>
            </w:pPr>
            <w:r w:rsidRPr="00A200F2">
              <w:rPr>
                <w:sz w:val="18"/>
                <w:szCs w:val="18"/>
              </w:rPr>
              <w:t xml:space="preserve">East bank of Canoe Pass, Port Guichon, Delta </w:t>
            </w:r>
          </w:p>
        </w:tc>
        <w:tc>
          <w:tcPr>
            <w:tcW w:w="1276" w:type="dxa"/>
          </w:tcPr>
          <w:p w14:paraId="1DB025EF" w14:textId="77777777" w:rsidR="00A200F2" w:rsidRPr="00A200F2" w:rsidRDefault="00A200F2" w:rsidP="001626D6">
            <w:pPr>
              <w:spacing w:line="240" w:lineRule="auto"/>
              <w:jc w:val="center"/>
              <w:rPr>
                <w:sz w:val="18"/>
                <w:szCs w:val="18"/>
              </w:rPr>
            </w:pPr>
            <w:r w:rsidRPr="00A200F2">
              <w:rPr>
                <w:sz w:val="18"/>
                <w:szCs w:val="18"/>
              </w:rPr>
              <w:t>-0.23, 2.13, 1.36, 0.40</w:t>
            </w:r>
          </w:p>
        </w:tc>
        <w:tc>
          <w:tcPr>
            <w:tcW w:w="812" w:type="dxa"/>
          </w:tcPr>
          <w:p w14:paraId="09AC12FA"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960A96F" w14:textId="77777777" w:rsidR="00A200F2" w:rsidRPr="00A200F2" w:rsidRDefault="00A200F2" w:rsidP="001626D6">
            <w:pPr>
              <w:spacing w:line="240" w:lineRule="auto"/>
              <w:rPr>
                <w:sz w:val="18"/>
                <w:szCs w:val="18"/>
              </w:rPr>
            </w:pPr>
            <w:r w:rsidRPr="00A200F2">
              <w:rPr>
                <w:sz w:val="18"/>
                <w:szCs w:val="18"/>
              </w:rPr>
              <w:t>Exposed marsh bench with gradual foreshore slope. The site is exposed and unprotected, but occurs in Canoe Pass, where boat traffic and erosional river flows are reduced.</w:t>
            </w:r>
          </w:p>
        </w:tc>
      </w:tr>
      <w:tr w:rsidR="000C167C" w:rsidRPr="00A200F2" w14:paraId="6F6A5B96" w14:textId="77777777" w:rsidTr="004D3373">
        <w:tc>
          <w:tcPr>
            <w:tcW w:w="1255" w:type="dxa"/>
          </w:tcPr>
          <w:p w14:paraId="42B03E66" w14:textId="77777777" w:rsidR="00A200F2" w:rsidRPr="00A200F2" w:rsidRDefault="00A200F2" w:rsidP="001626D6">
            <w:pPr>
              <w:spacing w:line="240" w:lineRule="auto"/>
              <w:rPr>
                <w:sz w:val="18"/>
                <w:szCs w:val="18"/>
              </w:rPr>
            </w:pPr>
            <w:r w:rsidRPr="00A200F2">
              <w:rPr>
                <w:sz w:val="18"/>
                <w:szCs w:val="18"/>
              </w:rPr>
              <w:t>REF-14</w:t>
            </w:r>
          </w:p>
        </w:tc>
        <w:tc>
          <w:tcPr>
            <w:tcW w:w="865" w:type="dxa"/>
          </w:tcPr>
          <w:p w14:paraId="7E56B3AE"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F38183D" w14:textId="77777777" w:rsidR="00A200F2" w:rsidRPr="00A200F2" w:rsidRDefault="00A200F2" w:rsidP="001626D6">
            <w:pPr>
              <w:spacing w:line="240" w:lineRule="auto"/>
              <w:rPr>
                <w:sz w:val="18"/>
                <w:szCs w:val="18"/>
              </w:rPr>
            </w:pPr>
            <w:r w:rsidRPr="00A200F2">
              <w:rPr>
                <w:sz w:val="18"/>
                <w:szCs w:val="18"/>
              </w:rPr>
              <w:t>10 U 488838 5440112</w:t>
            </w:r>
          </w:p>
        </w:tc>
        <w:tc>
          <w:tcPr>
            <w:tcW w:w="2123" w:type="dxa"/>
          </w:tcPr>
          <w:p w14:paraId="0606CA15" w14:textId="77777777" w:rsidR="00A200F2" w:rsidRPr="00A200F2" w:rsidRDefault="00A200F2" w:rsidP="001626D6">
            <w:pPr>
              <w:spacing w:line="240" w:lineRule="auto"/>
              <w:rPr>
                <w:sz w:val="18"/>
                <w:szCs w:val="18"/>
              </w:rPr>
            </w:pPr>
            <w:r w:rsidRPr="00A200F2">
              <w:rPr>
                <w:sz w:val="18"/>
                <w:szCs w:val="18"/>
              </w:rPr>
              <w:t>South bank of Lulu Island, upstream of Shady Island</w:t>
            </w:r>
          </w:p>
        </w:tc>
        <w:tc>
          <w:tcPr>
            <w:tcW w:w="1276" w:type="dxa"/>
          </w:tcPr>
          <w:p w14:paraId="4D834D03" w14:textId="77777777" w:rsidR="00A200F2" w:rsidRPr="00A200F2" w:rsidRDefault="00A200F2" w:rsidP="001626D6">
            <w:pPr>
              <w:spacing w:line="240" w:lineRule="auto"/>
              <w:jc w:val="center"/>
              <w:rPr>
                <w:sz w:val="18"/>
                <w:szCs w:val="18"/>
              </w:rPr>
            </w:pPr>
            <w:r w:rsidRPr="00A200F2">
              <w:rPr>
                <w:sz w:val="18"/>
                <w:szCs w:val="18"/>
              </w:rPr>
              <w:t>-0.74, 2.15, 0.86, 0.36</w:t>
            </w:r>
          </w:p>
        </w:tc>
        <w:tc>
          <w:tcPr>
            <w:tcW w:w="812" w:type="dxa"/>
          </w:tcPr>
          <w:p w14:paraId="412E4D92"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862BFF1" w14:textId="77777777" w:rsidR="00A200F2" w:rsidRPr="00A200F2" w:rsidRDefault="00A200F2" w:rsidP="001626D6">
            <w:pPr>
              <w:spacing w:line="240" w:lineRule="auto"/>
              <w:rPr>
                <w:sz w:val="18"/>
                <w:szCs w:val="18"/>
              </w:rPr>
            </w:pPr>
            <w:r w:rsidRPr="00A200F2">
              <w:rPr>
                <w:sz w:val="18"/>
                <w:szCs w:val="18"/>
              </w:rPr>
              <w:t xml:space="preserve">Marsh bench located immediately upstream of Shady Island.  Site may be somewhat protected by debris deflection boom located immediately south. Foreshore is a gradual slope. </w:t>
            </w:r>
          </w:p>
        </w:tc>
      </w:tr>
      <w:tr w:rsidR="000C167C" w:rsidRPr="00A200F2" w14:paraId="443A2A98" w14:textId="77777777" w:rsidTr="004D3373">
        <w:tc>
          <w:tcPr>
            <w:tcW w:w="1255" w:type="dxa"/>
          </w:tcPr>
          <w:p w14:paraId="5E487DEE" w14:textId="77777777" w:rsidR="00A200F2" w:rsidRPr="00A200F2" w:rsidRDefault="00A200F2" w:rsidP="001626D6">
            <w:pPr>
              <w:spacing w:line="240" w:lineRule="auto"/>
              <w:rPr>
                <w:sz w:val="18"/>
                <w:szCs w:val="18"/>
              </w:rPr>
            </w:pPr>
            <w:r w:rsidRPr="00A200F2">
              <w:rPr>
                <w:sz w:val="18"/>
                <w:szCs w:val="18"/>
              </w:rPr>
              <w:t>REF-17</w:t>
            </w:r>
          </w:p>
        </w:tc>
        <w:tc>
          <w:tcPr>
            <w:tcW w:w="865" w:type="dxa"/>
          </w:tcPr>
          <w:p w14:paraId="1E13F7CB"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7F15E289" w14:textId="77777777" w:rsidR="00A200F2" w:rsidRPr="00A200F2" w:rsidRDefault="00A200F2" w:rsidP="001626D6">
            <w:pPr>
              <w:spacing w:line="240" w:lineRule="auto"/>
              <w:rPr>
                <w:sz w:val="18"/>
                <w:szCs w:val="18"/>
              </w:rPr>
            </w:pPr>
            <w:r w:rsidRPr="00A200F2">
              <w:rPr>
                <w:sz w:val="18"/>
                <w:szCs w:val="18"/>
              </w:rPr>
              <w:t>10 U 486897 5447333</w:t>
            </w:r>
          </w:p>
        </w:tc>
        <w:tc>
          <w:tcPr>
            <w:tcW w:w="2123" w:type="dxa"/>
          </w:tcPr>
          <w:p w14:paraId="05A0A007" w14:textId="77777777" w:rsidR="00A200F2" w:rsidRPr="00A200F2" w:rsidRDefault="00A200F2" w:rsidP="001626D6">
            <w:pPr>
              <w:spacing w:line="240" w:lineRule="auto"/>
              <w:rPr>
                <w:sz w:val="18"/>
                <w:szCs w:val="18"/>
              </w:rPr>
            </w:pPr>
            <w:r w:rsidRPr="00A200F2">
              <w:rPr>
                <w:sz w:val="18"/>
                <w:szCs w:val="18"/>
              </w:rPr>
              <w:t>South bank of Sea Island, Fraser River Middle Arm</w:t>
            </w:r>
          </w:p>
        </w:tc>
        <w:tc>
          <w:tcPr>
            <w:tcW w:w="1276" w:type="dxa"/>
          </w:tcPr>
          <w:p w14:paraId="7E27E290" w14:textId="77777777" w:rsidR="00A200F2" w:rsidRPr="00A200F2" w:rsidRDefault="00A200F2" w:rsidP="001626D6">
            <w:pPr>
              <w:spacing w:line="240" w:lineRule="auto"/>
              <w:jc w:val="center"/>
              <w:rPr>
                <w:sz w:val="18"/>
                <w:szCs w:val="18"/>
              </w:rPr>
            </w:pPr>
            <w:r w:rsidRPr="00A200F2">
              <w:rPr>
                <w:sz w:val="18"/>
                <w:szCs w:val="18"/>
              </w:rPr>
              <w:t>-0.78, 3.41, 1.31, 0.59</w:t>
            </w:r>
          </w:p>
        </w:tc>
        <w:tc>
          <w:tcPr>
            <w:tcW w:w="812" w:type="dxa"/>
          </w:tcPr>
          <w:p w14:paraId="5B2BAD1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359C3215" w14:textId="77777777" w:rsidR="00A200F2" w:rsidRPr="00A200F2" w:rsidRDefault="00A200F2" w:rsidP="001626D6">
            <w:pPr>
              <w:spacing w:line="240" w:lineRule="auto"/>
              <w:rPr>
                <w:sz w:val="18"/>
                <w:szCs w:val="18"/>
              </w:rPr>
            </w:pPr>
            <w:r w:rsidRPr="00A200F2">
              <w:rPr>
                <w:sz w:val="18"/>
                <w:szCs w:val="18"/>
              </w:rPr>
              <w:t xml:space="preserve">Marsh bench located upstream of </w:t>
            </w:r>
            <w:proofErr w:type="spellStart"/>
            <w:r w:rsidRPr="00A200F2">
              <w:rPr>
                <w:sz w:val="18"/>
                <w:szCs w:val="18"/>
              </w:rPr>
              <w:t>Swishwash</w:t>
            </w:r>
            <w:proofErr w:type="spellEnd"/>
            <w:r w:rsidRPr="00A200F2">
              <w:rPr>
                <w:sz w:val="18"/>
                <w:szCs w:val="18"/>
              </w:rPr>
              <w:t xml:space="preserve"> Island. Site is unprotected from wake and river erosion, which is likely reduced in the Middle Arm. Foreshore is a gradual slope into the subtidal. </w:t>
            </w:r>
          </w:p>
        </w:tc>
      </w:tr>
      <w:tr w:rsidR="000C167C" w:rsidRPr="00A200F2" w14:paraId="3B2FAF46" w14:textId="77777777" w:rsidTr="004D3373">
        <w:tc>
          <w:tcPr>
            <w:tcW w:w="1255" w:type="dxa"/>
          </w:tcPr>
          <w:p w14:paraId="0680D054" w14:textId="77777777" w:rsidR="00A200F2" w:rsidRPr="00A200F2" w:rsidRDefault="00A200F2" w:rsidP="001626D6">
            <w:pPr>
              <w:spacing w:line="240" w:lineRule="auto"/>
              <w:rPr>
                <w:sz w:val="18"/>
                <w:szCs w:val="18"/>
              </w:rPr>
            </w:pPr>
            <w:r w:rsidRPr="00A200F2">
              <w:rPr>
                <w:sz w:val="18"/>
                <w:szCs w:val="18"/>
              </w:rPr>
              <w:t>REF-02-2015</w:t>
            </w:r>
          </w:p>
        </w:tc>
        <w:tc>
          <w:tcPr>
            <w:tcW w:w="865" w:type="dxa"/>
          </w:tcPr>
          <w:p w14:paraId="16C4E875"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B167DFD" w14:textId="77777777" w:rsidR="00A200F2" w:rsidRPr="00A200F2" w:rsidRDefault="00A200F2" w:rsidP="001626D6">
            <w:pPr>
              <w:spacing w:line="240" w:lineRule="auto"/>
              <w:rPr>
                <w:sz w:val="18"/>
                <w:szCs w:val="18"/>
              </w:rPr>
            </w:pPr>
            <w:r w:rsidRPr="00A200F2">
              <w:rPr>
                <w:sz w:val="18"/>
                <w:szCs w:val="18"/>
              </w:rPr>
              <w:t>10 U 494560 5449859</w:t>
            </w:r>
          </w:p>
        </w:tc>
        <w:tc>
          <w:tcPr>
            <w:tcW w:w="2123" w:type="dxa"/>
          </w:tcPr>
          <w:p w14:paraId="48EC1034" w14:textId="77777777" w:rsidR="00A200F2" w:rsidRPr="00A200F2" w:rsidRDefault="00A200F2" w:rsidP="001626D6">
            <w:pPr>
              <w:spacing w:line="240" w:lineRule="auto"/>
              <w:rPr>
                <w:sz w:val="18"/>
                <w:szCs w:val="18"/>
              </w:rPr>
            </w:pPr>
            <w:r w:rsidRPr="00A200F2">
              <w:rPr>
                <w:sz w:val="18"/>
                <w:szCs w:val="18"/>
              </w:rPr>
              <w:t>North bank of Lulu Island,</w:t>
            </w:r>
          </w:p>
          <w:p w14:paraId="233664B2" w14:textId="77777777" w:rsidR="00A200F2" w:rsidRPr="00A200F2" w:rsidRDefault="00A200F2" w:rsidP="001626D6">
            <w:pPr>
              <w:spacing w:line="240" w:lineRule="auto"/>
              <w:rPr>
                <w:sz w:val="18"/>
                <w:szCs w:val="18"/>
              </w:rPr>
            </w:pPr>
            <w:r w:rsidRPr="00A200F2">
              <w:rPr>
                <w:sz w:val="18"/>
                <w:szCs w:val="18"/>
              </w:rPr>
              <w:t>Fraser River North Arm</w:t>
            </w:r>
          </w:p>
        </w:tc>
        <w:tc>
          <w:tcPr>
            <w:tcW w:w="1276" w:type="dxa"/>
          </w:tcPr>
          <w:p w14:paraId="78C1D747"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3F6CBE19"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C58FEF" w14:textId="77777777" w:rsidR="00A200F2" w:rsidRPr="00A200F2" w:rsidRDefault="00A200F2" w:rsidP="001626D6">
            <w:pPr>
              <w:spacing w:line="240" w:lineRule="auto"/>
              <w:rPr>
                <w:sz w:val="18"/>
                <w:szCs w:val="18"/>
              </w:rPr>
            </w:pPr>
            <w:r w:rsidRPr="00A200F2">
              <w:rPr>
                <w:sz w:val="18"/>
                <w:szCs w:val="18"/>
              </w:rPr>
              <w:t xml:space="preserve">Marsh bench located on the north bank of Lulu Island, immediately across from Mitchell Island. Foreshore is primarily a cutbank with intertidal mudflat below. Site is regularly protected by log storage booms. </w:t>
            </w:r>
          </w:p>
        </w:tc>
      </w:tr>
      <w:tr w:rsidR="000C167C" w:rsidRPr="00A200F2" w14:paraId="17654ED5" w14:textId="77777777" w:rsidTr="004D3373">
        <w:tc>
          <w:tcPr>
            <w:tcW w:w="1255" w:type="dxa"/>
          </w:tcPr>
          <w:p w14:paraId="2F63D60A" w14:textId="77777777" w:rsidR="00A200F2" w:rsidRPr="00A200F2" w:rsidRDefault="00A200F2" w:rsidP="001626D6">
            <w:pPr>
              <w:spacing w:line="240" w:lineRule="auto"/>
              <w:rPr>
                <w:sz w:val="18"/>
                <w:szCs w:val="18"/>
              </w:rPr>
            </w:pPr>
            <w:r w:rsidRPr="00A200F2">
              <w:rPr>
                <w:sz w:val="18"/>
                <w:szCs w:val="18"/>
              </w:rPr>
              <w:t>REF-03-2015</w:t>
            </w:r>
          </w:p>
        </w:tc>
        <w:tc>
          <w:tcPr>
            <w:tcW w:w="865" w:type="dxa"/>
          </w:tcPr>
          <w:p w14:paraId="24170DA9"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2373BF93" w14:textId="77777777" w:rsidR="00A200F2" w:rsidRPr="00A200F2" w:rsidRDefault="00A200F2" w:rsidP="001626D6">
            <w:pPr>
              <w:spacing w:line="240" w:lineRule="auto"/>
              <w:rPr>
                <w:sz w:val="18"/>
                <w:szCs w:val="18"/>
              </w:rPr>
            </w:pPr>
            <w:r w:rsidRPr="00A200F2">
              <w:rPr>
                <w:sz w:val="18"/>
                <w:szCs w:val="18"/>
              </w:rPr>
              <w:t>10 U 488544 5450610</w:t>
            </w:r>
          </w:p>
        </w:tc>
        <w:tc>
          <w:tcPr>
            <w:tcW w:w="2123" w:type="dxa"/>
          </w:tcPr>
          <w:p w14:paraId="2A892034" w14:textId="77777777" w:rsidR="00A200F2" w:rsidRPr="00A200F2" w:rsidRDefault="00A200F2" w:rsidP="001626D6">
            <w:pPr>
              <w:spacing w:line="240" w:lineRule="auto"/>
              <w:rPr>
                <w:sz w:val="18"/>
                <w:szCs w:val="18"/>
              </w:rPr>
            </w:pPr>
            <w:r w:rsidRPr="00A200F2">
              <w:rPr>
                <w:sz w:val="18"/>
                <w:szCs w:val="18"/>
              </w:rPr>
              <w:t>North bank of Sea Island, Fraser River North Arm</w:t>
            </w:r>
          </w:p>
        </w:tc>
        <w:tc>
          <w:tcPr>
            <w:tcW w:w="1276" w:type="dxa"/>
          </w:tcPr>
          <w:p w14:paraId="69A52E66"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00F1F226"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CE34F47" w14:textId="77777777" w:rsidR="00A200F2" w:rsidRPr="00A200F2" w:rsidRDefault="00A200F2" w:rsidP="001626D6">
            <w:pPr>
              <w:spacing w:line="240" w:lineRule="auto"/>
              <w:rPr>
                <w:sz w:val="18"/>
                <w:szCs w:val="18"/>
              </w:rPr>
            </w:pPr>
            <w:r w:rsidRPr="00A200F2">
              <w:rPr>
                <w:sz w:val="18"/>
                <w:szCs w:val="18"/>
              </w:rPr>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0C167C" w:rsidRPr="00A200F2" w14:paraId="1F34D7B9" w14:textId="77777777" w:rsidTr="004D3373">
        <w:tc>
          <w:tcPr>
            <w:tcW w:w="1255" w:type="dxa"/>
          </w:tcPr>
          <w:p w14:paraId="248DFFDF" w14:textId="77777777" w:rsidR="00A200F2" w:rsidRPr="00A200F2" w:rsidRDefault="00A200F2" w:rsidP="001626D6">
            <w:pPr>
              <w:spacing w:line="240" w:lineRule="auto"/>
              <w:rPr>
                <w:sz w:val="18"/>
                <w:szCs w:val="18"/>
              </w:rPr>
            </w:pPr>
            <w:r w:rsidRPr="00A200F2">
              <w:rPr>
                <w:sz w:val="18"/>
                <w:szCs w:val="18"/>
              </w:rPr>
              <w:lastRenderedPageBreak/>
              <w:t>REF-05-2015</w:t>
            </w:r>
          </w:p>
        </w:tc>
        <w:tc>
          <w:tcPr>
            <w:tcW w:w="865" w:type="dxa"/>
          </w:tcPr>
          <w:p w14:paraId="769DD437"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FE349C1" w14:textId="77777777" w:rsidR="00A200F2" w:rsidRPr="00A200F2" w:rsidRDefault="00A200F2" w:rsidP="001626D6">
            <w:pPr>
              <w:spacing w:line="240" w:lineRule="auto"/>
              <w:rPr>
                <w:sz w:val="18"/>
                <w:szCs w:val="18"/>
              </w:rPr>
            </w:pPr>
            <w:r w:rsidRPr="00A200F2">
              <w:rPr>
                <w:sz w:val="18"/>
                <w:szCs w:val="18"/>
              </w:rPr>
              <w:t>10 U 489567 5448239</w:t>
            </w:r>
          </w:p>
        </w:tc>
        <w:tc>
          <w:tcPr>
            <w:tcW w:w="2123" w:type="dxa"/>
          </w:tcPr>
          <w:p w14:paraId="6D9129AF" w14:textId="77777777" w:rsidR="00A200F2" w:rsidRPr="00A200F2" w:rsidRDefault="00A200F2" w:rsidP="001626D6">
            <w:pPr>
              <w:spacing w:line="240" w:lineRule="auto"/>
              <w:rPr>
                <w:sz w:val="18"/>
                <w:szCs w:val="18"/>
              </w:rPr>
            </w:pPr>
            <w:r w:rsidRPr="00A200F2">
              <w:rPr>
                <w:sz w:val="18"/>
                <w:szCs w:val="18"/>
              </w:rPr>
              <w:t>SE bank of Sea Island, Fraser River Middle Arm</w:t>
            </w:r>
          </w:p>
        </w:tc>
        <w:tc>
          <w:tcPr>
            <w:tcW w:w="1276" w:type="dxa"/>
          </w:tcPr>
          <w:p w14:paraId="74F8FDBB" w14:textId="77777777" w:rsidR="00A200F2" w:rsidRPr="00A200F2" w:rsidRDefault="00A200F2" w:rsidP="001626D6">
            <w:pPr>
              <w:spacing w:line="240" w:lineRule="auto"/>
              <w:jc w:val="center"/>
              <w:rPr>
                <w:sz w:val="18"/>
                <w:szCs w:val="18"/>
              </w:rPr>
            </w:pPr>
            <w:r w:rsidRPr="00A200F2">
              <w:rPr>
                <w:sz w:val="18"/>
                <w:szCs w:val="18"/>
              </w:rPr>
              <w:t>-0.22, 2.96, 0.79, 0.35</w:t>
            </w:r>
          </w:p>
        </w:tc>
        <w:tc>
          <w:tcPr>
            <w:tcW w:w="812" w:type="dxa"/>
          </w:tcPr>
          <w:p w14:paraId="0F2AE32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B58F827" w14:textId="77777777" w:rsidR="00A200F2" w:rsidRPr="00A200F2" w:rsidRDefault="00A200F2" w:rsidP="001626D6">
            <w:pPr>
              <w:spacing w:line="240" w:lineRule="auto"/>
              <w:rPr>
                <w:sz w:val="18"/>
                <w:szCs w:val="18"/>
              </w:rPr>
            </w:pPr>
            <w:r w:rsidRPr="00A200F2">
              <w:rPr>
                <w:sz w:val="18"/>
                <w:szCs w:val="18"/>
              </w:rPr>
              <w:t xml:space="preserve">Slightly embayed marsh located immediately downstream of Moray Bridge. Foreshore is a gradual transition to mudflat. Two major drainage channels bisect the site. </w:t>
            </w:r>
          </w:p>
        </w:tc>
      </w:tr>
      <w:tr w:rsidR="000C167C" w:rsidRPr="00A200F2" w14:paraId="11E91E89" w14:textId="77777777" w:rsidTr="004D3373">
        <w:tc>
          <w:tcPr>
            <w:tcW w:w="1255" w:type="dxa"/>
          </w:tcPr>
          <w:p w14:paraId="494488E2" w14:textId="77777777" w:rsidR="00A200F2" w:rsidRPr="00A200F2" w:rsidRDefault="00A200F2" w:rsidP="001626D6">
            <w:pPr>
              <w:spacing w:line="240" w:lineRule="auto"/>
              <w:rPr>
                <w:sz w:val="18"/>
                <w:szCs w:val="18"/>
              </w:rPr>
            </w:pPr>
            <w:r w:rsidRPr="00A200F2">
              <w:rPr>
                <w:sz w:val="18"/>
                <w:szCs w:val="18"/>
              </w:rPr>
              <w:t>REF-09-2015</w:t>
            </w:r>
          </w:p>
        </w:tc>
        <w:tc>
          <w:tcPr>
            <w:tcW w:w="865" w:type="dxa"/>
          </w:tcPr>
          <w:p w14:paraId="6544142D"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7FC6E686" w14:textId="77777777" w:rsidR="00A200F2" w:rsidRPr="00A200F2" w:rsidRDefault="00A200F2" w:rsidP="001626D6">
            <w:pPr>
              <w:spacing w:line="240" w:lineRule="auto"/>
              <w:rPr>
                <w:sz w:val="18"/>
                <w:szCs w:val="18"/>
              </w:rPr>
            </w:pPr>
            <w:r w:rsidRPr="00A200F2">
              <w:rPr>
                <w:sz w:val="18"/>
                <w:szCs w:val="18"/>
              </w:rPr>
              <w:t>10 U 493041 5437700</w:t>
            </w:r>
          </w:p>
        </w:tc>
        <w:tc>
          <w:tcPr>
            <w:tcW w:w="2123" w:type="dxa"/>
          </w:tcPr>
          <w:p w14:paraId="0C869D44" w14:textId="77777777" w:rsidR="00A200F2" w:rsidRPr="00A200F2" w:rsidRDefault="00A200F2" w:rsidP="001626D6">
            <w:pPr>
              <w:spacing w:line="240" w:lineRule="auto"/>
              <w:rPr>
                <w:sz w:val="18"/>
                <w:szCs w:val="18"/>
              </w:rPr>
            </w:pPr>
            <w:r w:rsidRPr="00A200F2">
              <w:rPr>
                <w:sz w:val="18"/>
                <w:szCs w:val="18"/>
              </w:rPr>
              <w:t>SW corner of Ladner Marsh, near entrance to Ladner Slough</w:t>
            </w:r>
          </w:p>
        </w:tc>
        <w:tc>
          <w:tcPr>
            <w:tcW w:w="1276" w:type="dxa"/>
          </w:tcPr>
          <w:p w14:paraId="234BF37A"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33C84485"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4F97ACF" w14:textId="0C71835A" w:rsidR="00A200F2" w:rsidRPr="00A200F2" w:rsidRDefault="00A200F2" w:rsidP="001626D6">
            <w:pPr>
              <w:spacing w:line="240" w:lineRule="auto"/>
              <w:rPr>
                <w:sz w:val="18"/>
                <w:szCs w:val="18"/>
              </w:rPr>
            </w:pPr>
            <w:r w:rsidRPr="00A200F2">
              <w:rPr>
                <w:sz w:val="18"/>
                <w:szCs w:val="18"/>
              </w:rPr>
              <w:t xml:space="preserve">Exposed marsh bench with a gradually sloped foreshore. Site is not protected but is isolated from the wake and current erosion of the Main Arm. Located in South Arm Marshes </w:t>
            </w:r>
            <w:del w:id="1227" w:author="Eric Balke" w:date="2022-01-12T22:46:00Z">
              <w:r w:rsidRPr="00A200F2" w:rsidDel="00AD6C5A">
                <w:rPr>
                  <w:sz w:val="18"/>
                  <w:szCs w:val="18"/>
                </w:rPr>
                <w:delText>WMA</w:delText>
              </w:r>
            </w:del>
            <w:ins w:id="1228" w:author="Eric Balke" w:date="2022-01-12T22:46:00Z">
              <w:r w:rsidR="00AD6C5A">
                <w:rPr>
                  <w:sz w:val="18"/>
                  <w:szCs w:val="18"/>
                </w:rPr>
                <w:t>Wildlife Management Area</w:t>
              </w:r>
            </w:ins>
            <w:r w:rsidRPr="00A200F2">
              <w:rPr>
                <w:sz w:val="18"/>
                <w:szCs w:val="18"/>
              </w:rPr>
              <w:t xml:space="preserve">. </w:t>
            </w:r>
          </w:p>
        </w:tc>
      </w:tr>
      <w:tr w:rsidR="000C167C" w:rsidRPr="00A200F2" w14:paraId="3A8C2B06" w14:textId="77777777" w:rsidTr="004D3373">
        <w:tc>
          <w:tcPr>
            <w:tcW w:w="1255" w:type="dxa"/>
          </w:tcPr>
          <w:p w14:paraId="37451E40" w14:textId="77777777" w:rsidR="00A200F2" w:rsidRPr="00A200F2" w:rsidRDefault="00A200F2" w:rsidP="001626D6">
            <w:pPr>
              <w:spacing w:line="240" w:lineRule="auto"/>
              <w:rPr>
                <w:sz w:val="18"/>
                <w:szCs w:val="18"/>
              </w:rPr>
            </w:pPr>
            <w:r w:rsidRPr="00A200F2">
              <w:rPr>
                <w:sz w:val="18"/>
                <w:szCs w:val="18"/>
              </w:rPr>
              <w:t>REF-10-2015</w:t>
            </w:r>
          </w:p>
        </w:tc>
        <w:tc>
          <w:tcPr>
            <w:tcW w:w="865" w:type="dxa"/>
          </w:tcPr>
          <w:p w14:paraId="71A644BB"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2A79EB7" w14:textId="77777777" w:rsidR="00A200F2" w:rsidRPr="00A200F2" w:rsidRDefault="00A200F2" w:rsidP="001626D6">
            <w:pPr>
              <w:spacing w:line="240" w:lineRule="auto"/>
              <w:rPr>
                <w:sz w:val="18"/>
                <w:szCs w:val="18"/>
              </w:rPr>
            </w:pPr>
            <w:r w:rsidRPr="00A200F2">
              <w:rPr>
                <w:sz w:val="18"/>
                <w:szCs w:val="18"/>
              </w:rPr>
              <w:t>10 U 496782 5442394</w:t>
            </w:r>
          </w:p>
        </w:tc>
        <w:tc>
          <w:tcPr>
            <w:tcW w:w="2123" w:type="dxa"/>
          </w:tcPr>
          <w:p w14:paraId="438091CC" w14:textId="77777777" w:rsidR="00A200F2" w:rsidRPr="00A200F2" w:rsidRDefault="00A200F2" w:rsidP="001626D6">
            <w:pPr>
              <w:spacing w:line="240" w:lineRule="auto"/>
              <w:rPr>
                <w:sz w:val="18"/>
                <w:szCs w:val="18"/>
              </w:rPr>
            </w:pPr>
            <w:r w:rsidRPr="00A200F2">
              <w:rPr>
                <w:sz w:val="18"/>
                <w:szCs w:val="18"/>
              </w:rPr>
              <w:t>SW corner of Tilbury Island, near entrance to Tilbury Slough</w:t>
            </w:r>
          </w:p>
        </w:tc>
        <w:tc>
          <w:tcPr>
            <w:tcW w:w="1276" w:type="dxa"/>
          </w:tcPr>
          <w:p w14:paraId="3666053E" w14:textId="77777777" w:rsidR="00A200F2" w:rsidRPr="00A200F2" w:rsidRDefault="00A200F2" w:rsidP="001626D6">
            <w:pPr>
              <w:spacing w:line="240" w:lineRule="auto"/>
              <w:jc w:val="center"/>
              <w:rPr>
                <w:sz w:val="18"/>
                <w:szCs w:val="18"/>
              </w:rPr>
            </w:pPr>
            <w:r w:rsidRPr="00A200F2">
              <w:rPr>
                <w:sz w:val="18"/>
                <w:szCs w:val="18"/>
              </w:rPr>
              <w:t>-0.38, 2.06, 1.04, 0.28</w:t>
            </w:r>
          </w:p>
        </w:tc>
        <w:tc>
          <w:tcPr>
            <w:tcW w:w="812" w:type="dxa"/>
          </w:tcPr>
          <w:p w14:paraId="02E3F5F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E5FC16B" w14:textId="77777777" w:rsidR="00A200F2" w:rsidRPr="00A200F2" w:rsidRDefault="00A200F2" w:rsidP="001626D6">
            <w:pPr>
              <w:spacing w:line="240" w:lineRule="auto"/>
              <w:rPr>
                <w:sz w:val="18"/>
                <w:szCs w:val="18"/>
              </w:rPr>
            </w:pPr>
            <w:r w:rsidRPr="00A200F2">
              <w:rPr>
                <w:sz w:val="18"/>
                <w:szCs w:val="18"/>
              </w:rPr>
              <w:t xml:space="preserve">Unprotected marsh bench located on SW Tilbury Island. Foreshore is a gradual transition to intertidal mudflat. </w:t>
            </w:r>
          </w:p>
        </w:tc>
      </w:tr>
      <w:tr w:rsidR="000C167C" w:rsidRPr="00A200F2" w14:paraId="5C4A33CA" w14:textId="77777777" w:rsidTr="004D3373">
        <w:tc>
          <w:tcPr>
            <w:tcW w:w="1255" w:type="dxa"/>
          </w:tcPr>
          <w:p w14:paraId="2E5B470B" w14:textId="77777777" w:rsidR="00A200F2" w:rsidRPr="00A200F2" w:rsidRDefault="00A200F2" w:rsidP="001626D6">
            <w:pPr>
              <w:spacing w:line="240" w:lineRule="auto"/>
              <w:rPr>
                <w:sz w:val="18"/>
                <w:szCs w:val="18"/>
              </w:rPr>
            </w:pPr>
            <w:r w:rsidRPr="00A200F2">
              <w:rPr>
                <w:sz w:val="18"/>
                <w:szCs w:val="18"/>
              </w:rPr>
              <w:t>REF-11-2015</w:t>
            </w:r>
          </w:p>
        </w:tc>
        <w:tc>
          <w:tcPr>
            <w:tcW w:w="865" w:type="dxa"/>
          </w:tcPr>
          <w:p w14:paraId="7EC13DDE"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66F7BC9" w14:textId="77777777" w:rsidR="00A200F2" w:rsidRPr="00A200F2" w:rsidRDefault="00A200F2" w:rsidP="001626D6">
            <w:pPr>
              <w:spacing w:line="240" w:lineRule="auto"/>
              <w:rPr>
                <w:sz w:val="18"/>
                <w:szCs w:val="18"/>
              </w:rPr>
            </w:pPr>
            <w:r w:rsidRPr="00A200F2">
              <w:rPr>
                <w:sz w:val="18"/>
                <w:szCs w:val="18"/>
              </w:rPr>
              <w:t>10 U 504826 5447809</w:t>
            </w:r>
          </w:p>
        </w:tc>
        <w:tc>
          <w:tcPr>
            <w:tcW w:w="2123" w:type="dxa"/>
          </w:tcPr>
          <w:p w14:paraId="0DECBDE4" w14:textId="77777777" w:rsidR="00A200F2" w:rsidRPr="00A200F2" w:rsidRDefault="00A200F2" w:rsidP="001626D6">
            <w:pPr>
              <w:spacing w:line="240" w:lineRule="auto"/>
              <w:rPr>
                <w:sz w:val="18"/>
                <w:szCs w:val="18"/>
              </w:rPr>
            </w:pPr>
            <w:r w:rsidRPr="00A200F2">
              <w:rPr>
                <w:sz w:val="18"/>
                <w:szCs w:val="18"/>
              </w:rPr>
              <w:t>North bank of Annacis Island, Annacis Channel</w:t>
            </w:r>
          </w:p>
        </w:tc>
        <w:tc>
          <w:tcPr>
            <w:tcW w:w="1276" w:type="dxa"/>
          </w:tcPr>
          <w:p w14:paraId="4E3D8E92" w14:textId="77777777" w:rsidR="00A200F2" w:rsidRPr="00A200F2" w:rsidRDefault="00A200F2" w:rsidP="001626D6">
            <w:pPr>
              <w:spacing w:line="240" w:lineRule="auto"/>
              <w:jc w:val="center"/>
              <w:rPr>
                <w:sz w:val="18"/>
                <w:szCs w:val="18"/>
              </w:rPr>
            </w:pPr>
            <w:r w:rsidRPr="00A200F2">
              <w:rPr>
                <w:sz w:val="18"/>
                <w:szCs w:val="18"/>
              </w:rPr>
              <w:t>0.31, 3.00, 1.04, 0.28</w:t>
            </w:r>
          </w:p>
        </w:tc>
        <w:tc>
          <w:tcPr>
            <w:tcW w:w="812" w:type="dxa"/>
          </w:tcPr>
          <w:p w14:paraId="2A93607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2E87E82" w14:textId="77777777" w:rsidR="00A200F2" w:rsidRPr="00A200F2" w:rsidRDefault="00A200F2" w:rsidP="001626D6">
            <w:pPr>
              <w:spacing w:line="240" w:lineRule="auto"/>
              <w:rPr>
                <w:sz w:val="18"/>
                <w:szCs w:val="18"/>
              </w:rPr>
            </w:pPr>
            <w:r w:rsidRPr="00A200F2">
              <w:rPr>
                <w:sz w:val="18"/>
                <w:szCs w:val="18"/>
              </w:rPr>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0C167C" w:rsidRPr="00A200F2" w14:paraId="2A350866" w14:textId="77777777" w:rsidTr="004D3373">
        <w:tc>
          <w:tcPr>
            <w:tcW w:w="1255" w:type="dxa"/>
          </w:tcPr>
          <w:p w14:paraId="25B1C23F" w14:textId="77777777" w:rsidR="00A200F2" w:rsidRPr="00A200F2" w:rsidRDefault="00A200F2" w:rsidP="001626D6">
            <w:pPr>
              <w:spacing w:line="240" w:lineRule="auto"/>
              <w:rPr>
                <w:sz w:val="18"/>
                <w:szCs w:val="18"/>
              </w:rPr>
            </w:pPr>
            <w:r w:rsidRPr="00A200F2">
              <w:rPr>
                <w:sz w:val="18"/>
                <w:szCs w:val="18"/>
              </w:rPr>
              <w:t>REF-12-2015</w:t>
            </w:r>
          </w:p>
        </w:tc>
        <w:tc>
          <w:tcPr>
            <w:tcW w:w="865" w:type="dxa"/>
          </w:tcPr>
          <w:p w14:paraId="2F75BA03"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26DD7BC" w14:textId="77777777" w:rsidR="00A200F2" w:rsidRPr="00A200F2" w:rsidRDefault="00A200F2" w:rsidP="001626D6">
            <w:pPr>
              <w:spacing w:line="240" w:lineRule="auto"/>
              <w:rPr>
                <w:sz w:val="18"/>
                <w:szCs w:val="18"/>
              </w:rPr>
            </w:pPr>
            <w:r w:rsidRPr="00A200F2">
              <w:rPr>
                <w:sz w:val="18"/>
                <w:szCs w:val="18"/>
              </w:rPr>
              <w:t>10 U 501934 5445270</w:t>
            </w:r>
          </w:p>
        </w:tc>
        <w:tc>
          <w:tcPr>
            <w:tcW w:w="2123" w:type="dxa"/>
          </w:tcPr>
          <w:p w14:paraId="5AFA2E8C" w14:textId="77777777" w:rsidR="00A200F2" w:rsidRPr="00A200F2" w:rsidRDefault="00A200F2" w:rsidP="001626D6">
            <w:pPr>
              <w:spacing w:line="240" w:lineRule="auto"/>
              <w:rPr>
                <w:sz w:val="18"/>
                <w:szCs w:val="18"/>
              </w:rPr>
            </w:pPr>
            <w:r w:rsidRPr="00A200F2">
              <w:rPr>
                <w:sz w:val="18"/>
                <w:szCs w:val="18"/>
              </w:rPr>
              <w:t>SW corner of Annacis Island, Fraser Main Arm</w:t>
            </w:r>
          </w:p>
        </w:tc>
        <w:tc>
          <w:tcPr>
            <w:tcW w:w="1276" w:type="dxa"/>
          </w:tcPr>
          <w:p w14:paraId="4AD8963D" w14:textId="77777777" w:rsidR="00A200F2" w:rsidRPr="00A200F2" w:rsidRDefault="00A200F2" w:rsidP="001626D6">
            <w:pPr>
              <w:spacing w:line="240" w:lineRule="auto"/>
              <w:jc w:val="center"/>
              <w:rPr>
                <w:sz w:val="18"/>
                <w:szCs w:val="18"/>
              </w:rPr>
            </w:pPr>
            <w:r w:rsidRPr="00A200F2">
              <w:rPr>
                <w:sz w:val="18"/>
                <w:szCs w:val="18"/>
              </w:rPr>
              <w:t>-0.19, 1.93, 1.13 ,0.19</w:t>
            </w:r>
          </w:p>
        </w:tc>
        <w:tc>
          <w:tcPr>
            <w:tcW w:w="812" w:type="dxa"/>
          </w:tcPr>
          <w:p w14:paraId="720872C8"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284D94" w14:textId="77777777" w:rsidR="00A200F2" w:rsidRPr="00A200F2" w:rsidRDefault="00A200F2" w:rsidP="001626D6">
            <w:pPr>
              <w:spacing w:line="240" w:lineRule="auto"/>
              <w:rPr>
                <w:sz w:val="18"/>
                <w:szCs w:val="18"/>
              </w:rPr>
            </w:pPr>
            <w:r w:rsidRPr="00A200F2">
              <w:rPr>
                <w:sz w:val="18"/>
                <w:szCs w:val="18"/>
              </w:rPr>
              <w:t xml:space="preserve">Exposed marsh bench with a combination of cutbank and gradually sloped foreshore. Site is intermittently protected from wave erosion by moored barges. No major channels present. </w:t>
            </w:r>
          </w:p>
        </w:tc>
      </w:tr>
    </w:tbl>
    <w:p w14:paraId="79DDD7FB" w14:textId="77777777" w:rsidR="00A200F2" w:rsidRDefault="00A200F2" w:rsidP="00A200F2">
      <w:pPr>
        <w:sectPr w:rsidR="00A200F2" w:rsidSect="001626D6">
          <w:pgSz w:w="16838" w:h="11906" w:orient="landscape"/>
          <w:pgMar w:top="1440" w:right="1440" w:bottom="1440" w:left="1440" w:header="708" w:footer="708" w:gutter="0"/>
          <w:cols w:space="708"/>
          <w:docGrid w:linePitch="360"/>
        </w:sectPr>
      </w:pPr>
    </w:p>
    <w:p w14:paraId="4D23D29E" w14:textId="0A3C95C1" w:rsidR="00A200F2" w:rsidRDefault="00A200F2" w:rsidP="00A200F2">
      <w:pPr>
        <w:pStyle w:val="Heading1"/>
        <w:numPr>
          <w:ilvl w:val="0"/>
          <w:numId w:val="0"/>
        </w:numPr>
      </w:pPr>
      <w:r w:rsidRPr="559EFC6C">
        <w:lastRenderedPageBreak/>
        <w:t xml:space="preserve">Appendix </w:t>
      </w:r>
      <w:r>
        <w:t>B: Photo Examples of Marsh Recession</w:t>
      </w:r>
    </w:p>
    <w:p w14:paraId="7253CEE9" w14:textId="6D44C3E2" w:rsidR="00A200F2" w:rsidRDefault="00A200F2" w:rsidP="00A200F2">
      <w:pPr>
        <w:pStyle w:val="Heading1"/>
        <w:numPr>
          <w:ilvl w:val="0"/>
          <w:numId w:val="0"/>
        </w:numPr>
        <w:rPr>
          <w:rFonts w:eastAsia="Times New Roman"/>
          <w:lang w:eastAsia="en-GB"/>
        </w:rPr>
      </w:pPr>
      <w:r>
        <w:rPr>
          <w:noProof/>
          <w:lang w:val="en-US"/>
        </w:rPr>
        <mc:AlternateContent>
          <mc:Choice Requires="wps">
            <w:drawing>
              <wp:anchor distT="0" distB="0" distL="114300" distR="114300" simplePos="0" relativeHeight="251658286" behindDoc="0" locked="0" layoutInCell="1" allowOverlap="1" wp14:anchorId="1C7ECFA3" wp14:editId="47F070B0">
                <wp:simplePos x="0" y="0"/>
                <wp:positionH relativeFrom="column">
                  <wp:posOffset>251460</wp:posOffset>
                </wp:positionH>
                <wp:positionV relativeFrom="paragraph">
                  <wp:posOffset>8001490</wp:posOffset>
                </wp:positionV>
                <wp:extent cx="5231130" cy="635"/>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79C12CF" w14:textId="7F83D455" w:rsidR="008D47CF" w:rsidRDefault="008D47CF"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ECFA3" id="Text Box 4" o:spid="_x0000_s1031" type="#_x0000_t202" style="position:absolute;left:0;text-align:left;margin-left:19.8pt;margin-top:630.05pt;width:411.9pt;height:.0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" stroked="f">
                <v:textbox style="mso-fit-shape-to-text:t" inset="0,0,0,0">
                  <w:txbxContent>
                    <w:p w14:paraId="079C12CF" w14:textId="7F83D455" w:rsidR="008D47CF" w:rsidRDefault="008D47CF"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Pr>
          <w:noProof/>
          <w:lang w:val="en-US"/>
        </w:rPr>
        <w:drawing>
          <wp:anchor distT="0" distB="0" distL="114300" distR="114300" simplePos="0" relativeHeight="251658285" behindDoc="1" locked="0" layoutInCell="1" allowOverlap="1" wp14:anchorId="6E1FECEC" wp14:editId="59D10388">
            <wp:simplePos x="0" y="0"/>
            <wp:positionH relativeFrom="column">
              <wp:posOffset>251460</wp:posOffset>
            </wp:positionH>
            <wp:positionV relativeFrom="paragraph">
              <wp:posOffset>4059410</wp:posOffset>
            </wp:positionV>
            <wp:extent cx="5231130" cy="3923665"/>
            <wp:effectExtent l="0" t="0" r="1270"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84" behindDoc="1" locked="0" layoutInCell="1" allowOverlap="1" wp14:anchorId="42816487" wp14:editId="78FA6D00">
            <wp:simplePos x="0" y="0"/>
            <wp:positionH relativeFrom="column">
              <wp:posOffset>254000</wp:posOffset>
            </wp:positionH>
            <wp:positionV relativeFrom="paragraph">
              <wp:posOffset>72245</wp:posOffset>
            </wp:positionV>
            <wp:extent cx="5231130" cy="3923665"/>
            <wp:effectExtent l="0" t="0" r="127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lang w:eastAsia="en-GB"/>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0D9E8062">
                <wp:simplePos x="0" y="0"/>
                <wp:positionH relativeFrom="column">
                  <wp:posOffset>355632</wp:posOffset>
                </wp:positionH>
                <wp:positionV relativeFrom="paragraph">
                  <wp:posOffset>8202456</wp:posOffset>
                </wp:positionV>
                <wp:extent cx="5231130" cy="635"/>
                <wp:effectExtent l="0" t="0" r="1270" b="12065"/>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7F75B2EB" w:rsidR="008D47CF" w:rsidRDefault="008D47CF"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2" type="#_x0000_t202" style="position:absolute;left:0;text-align:left;margin-left:28pt;margin-top:645.8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a+LgIAAGYEAAAOAAAAZHJzL2Uyb0RvYy54bWysVE1v2zAMvQ/YfxB0X5yPNR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" stroked="f">
                <v:textbox style="mso-fit-shape-to-text:t" inset="0,0,0,0">
                  <w:txbxContent>
                    <w:p w14:paraId="098A3DE2" w14:textId="7F75B2EB" w:rsidR="008D47CF" w:rsidRDefault="008D47CF"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17" behindDoc="0" locked="0" layoutInCell="1" allowOverlap="1" wp14:anchorId="14AFF30A" wp14:editId="3D0B8C64">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18" behindDoc="0" locked="0" layoutInCell="1" allowOverlap="1" wp14:anchorId="7F15B649" wp14:editId="7EFF062D">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Pr="559EFC6C">
        <w:t xml:space="preserve">Appendix </w:t>
      </w:r>
      <w:r>
        <w:t>C: Photo Examples of Inland Marshes</w:t>
      </w:r>
    </w:p>
    <w:p w14:paraId="1435C6D8" w14:textId="5994F261" w:rsidR="00A200F2" w:rsidRDefault="00A200F2" w:rsidP="00A200F2">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D</w:t>
      </w:r>
      <w:r w:rsidRPr="0099294D">
        <w:rPr>
          <w:rFonts w:eastAsia="Times New Roman"/>
          <w:lang w:eastAsia="en-GB"/>
        </w:rPr>
        <w:t>. Outcome Variables and Predictor Covariates </w:t>
      </w:r>
    </w:p>
    <w:p w14:paraId="6E1A0C3B" w14:textId="77777777" w:rsidR="00A200F2" w:rsidRPr="0099294D" w:rsidRDefault="00A200F2" w:rsidP="00A200F2">
      <w:pPr>
        <w:pStyle w:val="Heading1"/>
        <w:numPr>
          <w:ilvl w:val="0"/>
          <w:numId w:val="0"/>
        </w:numPr>
        <w:ind w:left="709" w:right="662"/>
        <w:rPr>
          <w:rFonts w:ascii="Segoe UI" w:hAnsi="Segoe UI" w:cs="Segoe UI"/>
          <w:sz w:val="18"/>
          <w:szCs w:val="18"/>
          <w:lang w:eastAsia="en-GB"/>
        </w:rPr>
      </w:pPr>
      <w:r w:rsidRPr="0099294D">
        <w:rPr>
          <w:sz w:val="24"/>
          <w:szCs w:val="24"/>
          <w:lang w:eastAsia="en-GB"/>
        </w:rPr>
        <w:t> </w:t>
      </w:r>
    </w:p>
    <w:p w14:paraId="78542360" w14:textId="61C03ECB" w:rsidR="00A200F2" w:rsidRDefault="00A200F2" w:rsidP="00A200F2">
      <w:pPr>
        <w:pStyle w:val="Caption"/>
        <w:keepNext/>
        <w:ind w:left="709" w:right="662"/>
      </w:pPr>
      <w:r>
        <w:t>Table D</w:t>
      </w:r>
      <w:r>
        <w:fldChar w:fldCharType="begin"/>
      </w:r>
      <w:r>
        <w:instrText>SEQ Table \* ARABIC</w:instrText>
      </w:r>
      <w:r>
        <w:fldChar w:fldCharType="separate"/>
      </w:r>
      <w:r>
        <w:rPr>
          <w:noProof/>
        </w:rPr>
        <w:t>1</w:t>
      </w:r>
      <w: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7576" w:type="dxa"/>
        <w:jc w:val="center"/>
        <w:tblCellMar>
          <w:left w:w="0" w:type="dxa"/>
          <w:right w:w="0" w:type="dxa"/>
        </w:tblCellMar>
        <w:tblLook w:val="04A0" w:firstRow="1" w:lastRow="0" w:firstColumn="1" w:lastColumn="0" w:noHBand="0" w:noVBand="1"/>
      </w:tblPr>
      <w:tblGrid>
        <w:gridCol w:w="421"/>
        <w:gridCol w:w="2854"/>
        <w:gridCol w:w="4301"/>
      </w:tblGrid>
      <w:tr w:rsidR="00A200F2" w:rsidRPr="001E337B" w14:paraId="22418700" w14:textId="77777777" w:rsidTr="004D3373">
        <w:trPr>
          <w:jc w:val="center"/>
        </w:trPr>
        <w:tc>
          <w:tcPr>
            <w:tcW w:w="421" w:type="dxa"/>
            <w:tcBorders>
              <w:top w:val="single" w:sz="4" w:space="0" w:color="auto"/>
              <w:left w:val="single" w:sz="4" w:space="0" w:color="auto"/>
            </w:tcBorders>
          </w:tcPr>
          <w:p w14:paraId="4EDE021A" w14:textId="77777777" w:rsidR="00A200F2" w:rsidRPr="001E337B" w:rsidRDefault="00A200F2" w:rsidP="004D3373">
            <w:pPr>
              <w:jc w:val="left"/>
              <w:rPr>
                <w:sz w:val="20"/>
                <w:szCs w:val="20"/>
                <w:lang w:eastAsia="en-GB"/>
              </w:rPr>
            </w:pPr>
          </w:p>
        </w:tc>
        <w:tc>
          <w:tcPr>
            <w:tcW w:w="2854" w:type="dxa"/>
            <w:tcBorders>
              <w:top w:val="single" w:sz="4" w:space="0" w:color="auto"/>
              <w:bottom w:val="single" w:sz="4" w:space="0" w:color="auto"/>
            </w:tcBorders>
            <w:shd w:val="clear" w:color="auto" w:fill="auto"/>
            <w:hideMark/>
          </w:tcPr>
          <w:p w14:paraId="36036C66" w14:textId="77777777" w:rsidR="00A200F2" w:rsidRPr="00884A6E" w:rsidRDefault="00A200F2" w:rsidP="004D3373">
            <w:pPr>
              <w:jc w:val="left"/>
              <w:rPr>
                <w:b/>
                <w:bCs/>
                <w:sz w:val="20"/>
                <w:szCs w:val="20"/>
                <w:lang w:eastAsia="en-GB"/>
              </w:rPr>
            </w:pPr>
            <w:r w:rsidRPr="00884A6E">
              <w:rPr>
                <w:b/>
                <w:bCs/>
                <w:sz w:val="20"/>
                <w:szCs w:val="20"/>
                <w:lang w:eastAsia="en-GB"/>
              </w:rPr>
              <w:t>Characteristic </w:t>
            </w:r>
          </w:p>
        </w:tc>
        <w:tc>
          <w:tcPr>
            <w:tcW w:w="4301" w:type="dxa"/>
            <w:tcBorders>
              <w:top w:val="single" w:sz="4" w:space="0" w:color="auto"/>
              <w:bottom w:val="single" w:sz="4" w:space="0" w:color="auto"/>
              <w:right w:val="single" w:sz="4" w:space="0" w:color="auto"/>
            </w:tcBorders>
            <w:shd w:val="clear" w:color="auto" w:fill="auto"/>
            <w:hideMark/>
          </w:tcPr>
          <w:p w14:paraId="3C624D70" w14:textId="77777777" w:rsidR="00A200F2" w:rsidRPr="00884A6E" w:rsidRDefault="00A200F2" w:rsidP="004D3373">
            <w:pPr>
              <w:jc w:val="left"/>
              <w:rPr>
                <w:b/>
                <w:bCs/>
                <w:sz w:val="20"/>
                <w:szCs w:val="20"/>
                <w:lang w:eastAsia="en-GB"/>
              </w:rPr>
            </w:pPr>
            <w:r w:rsidRPr="00884A6E">
              <w:rPr>
                <w:b/>
                <w:bCs/>
                <w:sz w:val="20"/>
                <w:szCs w:val="20"/>
                <w:lang w:eastAsia="en-GB"/>
              </w:rPr>
              <w:t>Description </w:t>
            </w:r>
          </w:p>
        </w:tc>
      </w:tr>
      <w:tr w:rsidR="00A200F2" w:rsidRPr="001E337B" w14:paraId="41B115CF" w14:textId="77777777" w:rsidTr="004D3373">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46E4BF26" w14:textId="77777777" w:rsidR="00A200F2" w:rsidRPr="001E337B" w:rsidRDefault="00A200F2" w:rsidP="004D3373">
            <w:pPr>
              <w:ind w:left="113" w:right="113"/>
              <w:jc w:val="center"/>
              <w:rPr>
                <w:sz w:val="20"/>
                <w:szCs w:val="20"/>
                <w:lang w:eastAsia="en-GB"/>
              </w:rPr>
            </w:pPr>
            <w:r w:rsidRPr="00884A6E">
              <w:rPr>
                <w:b/>
                <w:bCs/>
                <w:sz w:val="20"/>
                <w:szCs w:val="20"/>
                <w:lang w:eastAsia="en-GB"/>
              </w:rPr>
              <w:t>Outcome Variables</w:t>
            </w:r>
          </w:p>
        </w:tc>
        <w:tc>
          <w:tcPr>
            <w:tcW w:w="2854" w:type="dxa"/>
            <w:tcBorders>
              <w:top w:val="single" w:sz="4" w:space="0" w:color="auto"/>
              <w:left w:val="single" w:sz="4" w:space="0" w:color="auto"/>
              <w:bottom w:val="single" w:sz="4" w:space="0" w:color="auto"/>
            </w:tcBorders>
            <w:shd w:val="clear" w:color="auto" w:fill="auto"/>
            <w:hideMark/>
          </w:tcPr>
          <w:p w14:paraId="5085FED4" w14:textId="77777777" w:rsidR="00A200F2" w:rsidRPr="001E337B" w:rsidRDefault="00A200F2" w:rsidP="004D3373">
            <w:pPr>
              <w:jc w:val="left"/>
              <w:rPr>
                <w:sz w:val="20"/>
                <w:szCs w:val="20"/>
                <w:lang w:eastAsia="en-GB"/>
              </w:rPr>
            </w:pPr>
            <w:r w:rsidRPr="001E337B">
              <w:rPr>
                <w:sz w:val="20"/>
                <w:szCs w:val="20"/>
                <w:lang w:eastAsia="en-GB"/>
              </w:rPr>
              <w:t>Percent Recessed Marsh </w:t>
            </w:r>
          </w:p>
        </w:tc>
        <w:tc>
          <w:tcPr>
            <w:tcW w:w="4301" w:type="dxa"/>
            <w:tcBorders>
              <w:top w:val="single" w:sz="4" w:space="0" w:color="auto"/>
              <w:bottom w:val="single" w:sz="4" w:space="0" w:color="auto"/>
              <w:right w:val="single" w:sz="4" w:space="0" w:color="auto"/>
            </w:tcBorders>
            <w:shd w:val="clear" w:color="auto" w:fill="auto"/>
            <w:hideMark/>
          </w:tcPr>
          <w:p w14:paraId="3F8DE5AE" w14:textId="77777777" w:rsidR="00A200F2" w:rsidRPr="001E337B" w:rsidRDefault="00A200F2" w:rsidP="004D3373">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A200F2" w:rsidRPr="001E337B" w14:paraId="2C0887DF" w14:textId="77777777" w:rsidTr="004D3373">
        <w:trPr>
          <w:jc w:val="center"/>
        </w:trPr>
        <w:tc>
          <w:tcPr>
            <w:tcW w:w="421" w:type="dxa"/>
            <w:vMerge/>
            <w:tcBorders>
              <w:left w:val="single" w:sz="4" w:space="0" w:color="auto"/>
              <w:right w:val="single" w:sz="4" w:space="0" w:color="auto"/>
            </w:tcBorders>
            <w:vAlign w:val="center"/>
          </w:tcPr>
          <w:p w14:paraId="419E789F" w14:textId="77777777" w:rsidR="00A200F2" w:rsidRPr="001E337B" w:rsidRDefault="00A200F2" w:rsidP="004D3373">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7863E1B" w14:textId="77777777" w:rsidR="00A200F2" w:rsidRPr="001E337B" w:rsidRDefault="00A200F2" w:rsidP="004D3373">
            <w:pPr>
              <w:jc w:val="left"/>
              <w:rPr>
                <w:sz w:val="20"/>
                <w:szCs w:val="20"/>
                <w:lang w:eastAsia="en-GB"/>
              </w:rPr>
            </w:pPr>
            <w:r w:rsidRPr="001E337B">
              <w:rPr>
                <w:sz w:val="20"/>
                <w:szCs w:val="20"/>
                <w:lang w:eastAsia="en-GB"/>
              </w:rPr>
              <w:t>Relative Percent Native </w:t>
            </w:r>
          </w:p>
        </w:tc>
        <w:tc>
          <w:tcPr>
            <w:tcW w:w="4301" w:type="dxa"/>
            <w:tcBorders>
              <w:top w:val="single" w:sz="4" w:space="0" w:color="auto"/>
              <w:bottom w:val="single" w:sz="4" w:space="0" w:color="auto"/>
              <w:right w:val="single" w:sz="4" w:space="0" w:color="auto"/>
            </w:tcBorders>
            <w:shd w:val="clear" w:color="auto" w:fill="auto"/>
            <w:hideMark/>
          </w:tcPr>
          <w:p w14:paraId="7409838C" w14:textId="77777777" w:rsidR="00A200F2" w:rsidRPr="001E337B" w:rsidRDefault="00A200F2" w:rsidP="004D3373">
            <w:pPr>
              <w:jc w:val="left"/>
              <w:rPr>
                <w:sz w:val="20"/>
                <w:szCs w:val="20"/>
                <w:lang w:eastAsia="en-GB"/>
              </w:rPr>
            </w:pPr>
            <w:r w:rsidRPr="001E337B">
              <w:rPr>
                <w:sz w:val="20"/>
                <w:szCs w:val="20"/>
                <w:lang w:eastAsia="en-GB"/>
              </w:rPr>
              <w:t>The proportion of the vegetated percent cover represented by native species. </w:t>
            </w:r>
          </w:p>
        </w:tc>
      </w:tr>
      <w:tr w:rsidR="00A200F2" w:rsidRPr="001E337B" w14:paraId="4DF1E3DB" w14:textId="77777777" w:rsidTr="004D3373">
        <w:trPr>
          <w:trHeight w:val="627"/>
          <w:jc w:val="center"/>
        </w:trPr>
        <w:tc>
          <w:tcPr>
            <w:tcW w:w="421" w:type="dxa"/>
            <w:vMerge/>
            <w:tcBorders>
              <w:left w:val="single" w:sz="4" w:space="0" w:color="auto"/>
              <w:bottom w:val="single" w:sz="4" w:space="0" w:color="auto"/>
              <w:right w:val="single" w:sz="4" w:space="0" w:color="auto"/>
            </w:tcBorders>
            <w:vAlign w:val="center"/>
          </w:tcPr>
          <w:p w14:paraId="5E515325" w14:textId="77777777" w:rsidR="00A200F2" w:rsidRPr="001E337B" w:rsidRDefault="00A200F2" w:rsidP="004D3373">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0EFAA2D" w14:textId="77777777" w:rsidR="00A200F2" w:rsidRPr="001E337B" w:rsidRDefault="00A200F2" w:rsidP="004D3373">
            <w:pPr>
              <w:jc w:val="left"/>
              <w:rPr>
                <w:sz w:val="20"/>
                <w:szCs w:val="20"/>
                <w:lang w:eastAsia="en-GB"/>
              </w:rPr>
            </w:pPr>
            <w:r w:rsidRPr="001E337B">
              <w:rPr>
                <w:sz w:val="20"/>
                <w:szCs w:val="20"/>
                <w:lang w:eastAsia="en-GB"/>
              </w:rPr>
              <w:t>Richness Per Plot </w:t>
            </w:r>
          </w:p>
        </w:tc>
        <w:tc>
          <w:tcPr>
            <w:tcW w:w="4301" w:type="dxa"/>
            <w:tcBorders>
              <w:top w:val="single" w:sz="4" w:space="0" w:color="auto"/>
              <w:bottom w:val="single" w:sz="4" w:space="0" w:color="auto"/>
              <w:right w:val="single" w:sz="4" w:space="0" w:color="auto"/>
            </w:tcBorders>
            <w:shd w:val="clear" w:color="auto" w:fill="auto"/>
            <w:hideMark/>
          </w:tcPr>
          <w:p w14:paraId="3560643A" w14:textId="77777777" w:rsidR="00A200F2" w:rsidRPr="001E337B" w:rsidRDefault="00A200F2" w:rsidP="004D3373">
            <w:pPr>
              <w:jc w:val="left"/>
              <w:rPr>
                <w:sz w:val="20"/>
                <w:szCs w:val="20"/>
                <w:lang w:eastAsia="en-GB"/>
              </w:rPr>
            </w:pPr>
            <w:r w:rsidRPr="001E337B">
              <w:rPr>
                <w:sz w:val="20"/>
                <w:szCs w:val="20"/>
                <w:lang w:eastAsia="en-GB"/>
              </w:rPr>
              <w:t>The number of unique native and non-native species in a plot. </w:t>
            </w:r>
          </w:p>
        </w:tc>
      </w:tr>
      <w:tr w:rsidR="00A200F2" w:rsidRPr="001E337B" w14:paraId="72929045" w14:textId="77777777" w:rsidTr="004D3373">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53BF19C8" w14:textId="77777777" w:rsidR="00A200F2" w:rsidRPr="001E337B" w:rsidRDefault="00A200F2" w:rsidP="004D3373">
            <w:pPr>
              <w:ind w:left="113" w:right="113"/>
              <w:jc w:val="center"/>
              <w:rPr>
                <w:sz w:val="20"/>
                <w:szCs w:val="20"/>
                <w:lang w:eastAsia="en-GB"/>
              </w:rPr>
            </w:pPr>
            <w:r w:rsidRPr="00884A6E">
              <w:rPr>
                <w:b/>
                <w:bCs/>
                <w:sz w:val="20"/>
                <w:szCs w:val="20"/>
                <w:lang w:eastAsia="en-GB"/>
              </w:rPr>
              <w:t>Predictor Covariates</w:t>
            </w:r>
          </w:p>
        </w:tc>
        <w:tc>
          <w:tcPr>
            <w:tcW w:w="2854" w:type="dxa"/>
            <w:tcBorders>
              <w:top w:val="single" w:sz="4" w:space="0" w:color="auto"/>
              <w:left w:val="single" w:sz="4" w:space="0" w:color="auto"/>
              <w:bottom w:val="single" w:sz="4" w:space="0" w:color="auto"/>
            </w:tcBorders>
            <w:shd w:val="clear" w:color="auto" w:fill="auto"/>
            <w:hideMark/>
          </w:tcPr>
          <w:p w14:paraId="654CE399" w14:textId="77777777" w:rsidR="00A200F2" w:rsidRPr="001E337B" w:rsidRDefault="00A200F2" w:rsidP="004D3373">
            <w:pPr>
              <w:jc w:val="left"/>
              <w:rPr>
                <w:sz w:val="20"/>
                <w:szCs w:val="20"/>
                <w:lang w:eastAsia="en-GB"/>
              </w:rPr>
            </w:pPr>
            <w:r w:rsidRPr="001E337B">
              <w:rPr>
                <w:sz w:val="20"/>
                <w:szCs w:val="20"/>
                <w:lang w:eastAsia="en-GB"/>
              </w:rPr>
              <w:t>Elevation </w:t>
            </w:r>
          </w:p>
        </w:tc>
        <w:tc>
          <w:tcPr>
            <w:tcW w:w="4301" w:type="dxa"/>
            <w:tcBorders>
              <w:top w:val="single" w:sz="4" w:space="0" w:color="auto"/>
              <w:bottom w:val="single" w:sz="4" w:space="0" w:color="auto"/>
              <w:right w:val="single" w:sz="4" w:space="0" w:color="auto"/>
            </w:tcBorders>
            <w:shd w:val="clear" w:color="auto" w:fill="auto"/>
            <w:hideMark/>
          </w:tcPr>
          <w:p w14:paraId="51C44B88" w14:textId="77777777" w:rsidR="00A200F2" w:rsidRPr="001E337B" w:rsidRDefault="00A200F2" w:rsidP="004D3373">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A200F2" w:rsidRPr="001E337B" w14:paraId="0533AB7E" w14:textId="77777777" w:rsidTr="004D3373">
        <w:trPr>
          <w:jc w:val="center"/>
        </w:trPr>
        <w:tc>
          <w:tcPr>
            <w:tcW w:w="421" w:type="dxa"/>
            <w:vMerge/>
            <w:tcBorders>
              <w:left w:val="single" w:sz="4" w:space="0" w:color="auto"/>
              <w:right w:val="single" w:sz="4" w:space="0" w:color="auto"/>
            </w:tcBorders>
          </w:tcPr>
          <w:p w14:paraId="7BB5AE89"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3F5A733" w14:textId="77777777" w:rsidR="00A200F2" w:rsidRPr="001E337B" w:rsidRDefault="00A200F2" w:rsidP="004D3373">
            <w:pPr>
              <w:jc w:val="left"/>
              <w:rPr>
                <w:sz w:val="20"/>
                <w:szCs w:val="20"/>
                <w:lang w:eastAsia="en-GB"/>
              </w:rPr>
            </w:pPr>
            <w:r w:rsidRPr="001E337B">
              <w:rPr>
                <w:sz w:val="20"/>
                <w:szCs w:val="20"/>
                <w:lang w:eastAsia="en-GB"/>
              </w:rPr>
              <w:t>Distance Upriver </w:t>
            </w:r>
          </w:p>
        </w:tc>
        <w:tc>
          <w:tcPr>
            <w:tcW w:w="4301" w:type="dxa"/>
            <w:tcBorders>
              <w:top w:val="single" w:sz="4" w:space="0" w:color="auto"/>
              <w:bottom w:val="single" w:sz="4" w:space="0" w:color="auto"/>
              <w:right w:val="single" w:sz="4" w:space="0" w:color="auto"/>
            </w:tcBorders>
            <w:shd w:val="clear" w:color="auto" w:fill="auto"/>
            <w:hideMark/>
          </w:tcPr>
          <w:p w14:paraId="021BF286" w14:textId="2441A958" w:rsidR="00A200F2" w:rsidRPr="001E337B" w:rsidRDefault="00A200F2" w:rsidP="004D3373">
            <w:pPr>
              <w:jc w:val="left"/>
              <w:rPr>
                <w:sz w:val="20"/>
                <w:szCs w:val="20"/>
                <w:lang w:eastAsia="en-GB"/>
              </w:rPr>
            </w:pPr>
            <w:r w:rsidRPr="001E337B">
              <w:rPr>
                <w:sz w:val="20"/>
                <w:szCs w:val="20"/>
                <w:lang w:eastAsia="en-GB"/>
              </w:rPr>
              <w:t xml:space="preserve">The channel distance from a standardized line across the Fraser delta front to each site or plot in </w:t>
            </w:r>
            <w:del w:id="1229" w:author="Eric Balke" w:date="2022-01-12T22:06:00Z">
              <w:r w:rsidRPr="001E337B" w:rsidDel="006C3FB1">
                <w:rPr>
                  <w:sz w:val="20"/>
                  <w:szCs w:val="20"/>
                  <w:lang w:eastAsia="en-GB"/>
                </w:rPr>
                <w:delText>km  </w:delText>
              </w:r>
            </w:del>
            <w:ins w:id="1230" w:author="Eric Balke" w:date="2022-01-12T22:06:00Z">
              <w:r w:rsidR="006C3FB1">
                <w:rPr>
                  <w:sz w:val="20"/>
                  <w:szCs w:val="20"/>
                  <w:lang w:eastAsia="en-GB"/>
                </w:rPr>
                <w:t>kilometres</w:t>
              </w:r>
              <w:r w:rsidR="006C3FB1" w:rsidRPr="001E337B">
                <w:rPr>
                  <w:sz w:val="20"/>
                  <w:szCs w:val="20"/>
                  <w:lang w:eastAsia="en-GB"/>
                </w:rPr>
                <w:t>  </w:t>
              </w:r>
            </w:ins>
            <w:r w:rsidRPr="001E337B">
              <w:rPr>
                <w:sz w:val="20"/>
                <w:szCs w:val="20"/>
                <w:lang w:eastAsia="en-GB"/>
              </w:rPr>
              <w:br/>
              <w:t>(See supplemental materials) </w:t>
            </w:r>
          </w:p>
        </w:tc>
      </w:tr>
      <w:tr w:rsidR="00A200F2" w:rsidRPr="001E337B" w14:paraId="27F484CF" w14:textId="77777777" w:rsidTr="004D3373">
        <w:trPr>
          <w:jc w:val="center"/>
        </w:trPr>
        <w:tc>
          <w:tcPr>
            <w:tcW w:w="421" w:type="dxa"/>
            <w:vMerge/>
            <w:tcBorders>
              <w:left w:val="single" w:sz="4" w:space="0" w:color="auto"/>
              <w:right w:val="single" w:sz="4" w:space="0" w:color="auto"/>
            </w:tcBorders>
          </w:tcPr>
          <w:p w14:paraId="2A46A5B8"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3503D00" w14:textId="77777777" w:rsidR="00A200F2" w:rsidRPr="001E337B" w:rsidRDefault="00A200F2" w:rsidP="004D3373">
            <w:pPr>
              <w:jc w:val="left"/>
              <w:rPr>
                <w:sz w:val="20"/>
                <w:szCs w:val="20"/>
                <w:lang w:eastAsia="en-GB"/>
              </w:rPr>
            </w:pPr>
            <w:r w:rsidRPr="001E337B">
              <w:rPr>
                <w:sz w:val="20"/>
                <w:szCs w:val="20"/>
                <w:lang w:eastAsia="en-GB"/>
              </w:rPr>
              <w:t>Arm </w:t>
            </w:r>
          </w:p>
        </w:tc>
        <w:tc>
          <w:tcPr>
            <w:tcW w:w="4301" w:type="dxa"/>
            <w:tcBorders>
              <w:top w:val="single" w:sz="4" w:space="0" w:color="auto"/>
              <w:bottom w:val="single" w:sz="4" w:space="0" w:color="auto"/>
              <w:right w:val="single" w:sz="4" w:space="0" w:color="auto"/>
            </w:tcBorders>
            <w:shd w:val="clear" w:color="auto" w:fill="auto"/>
            <w:hideMark/>
          </w:tcPr>
          <w:p w14:paraId="684130A8" w14:textId="5A662E1D" w:rsidR="00A200F2" w:rsidRPr="001E337B" w:rsidRDefault="00A200F2" w:rsidP="004D3373">
            <w:pPr>
              <w:jc w:val="left"/>
              <w:rPr>
                <w:sz w:val="20"/>
                <w:szCs w:val="20"/>
                <w:lang w:eastAsia="en-GB"/>
              </w:rPr>
            </w:pPr>
            <w:r w:rsidRPr="001E337B">
              <w:rPr>
                <w:sz w:val="20"/>
                <w:szCs w:val="20"/>
                <w:lang w:eastAsia="en-GB"/>
              </w:rPr>
              <w:t>Indicates which arm of the Fraser River the marsh occurs in, either the North Arm or the Main Arm (</w:t>
            </w:r>
            <w:ins w:id="1231" w:author="Eric Balke" w:date="2022-01-12T22:49:00Z">
              <w:r w:rsidR="00AD6C5A">
                <w:rPr>
                  <w:sz w:val="20"/>
                  <w:szCs w:val="20"/>
                  <w:lang w:eastAsia="en-GB"/>
                </w:rPr>
                <w:t xml:space="preserve">a.k.a. </w:t>
              </w:r>
            </w:ins>
            <w:r w:rsidRPr="001E337B">
              <w:rPr>
                <w:sz w:val="20"/>
                <w:szCs w:val="20"/>
                <w:lang w:eastAsia="en-GB"/>
              </w:rPr>
              <w:t>South Arm). </w:t>
            </w:r>
          </w:p>
        </w:tc>
      </w:tr>
      <w:tr w:rsidR="00A200F2" w:rsidRPr="001E337B" w14:paraId="1EF98E64" w14:textId="77777777" w:rsidTr="004D3373">
        <w:trPr>
          <w:jc w:val="center"/>
        </w:trPr>
        <w:tc>
          <w:tcPr>
            <w:tcW w:w="421" w:type="dxa"/>
            <w:vMerge/>
            <w:tcBorders>
              <w:left w:val="single" w:sz="4" w:space="0" w:color="auto"/>
              <w:right w:val="single" w:sz="4" w:space="0" w:color="auto"/>
            </w:tcBorders>
          </w:tcPr>
          <w:p w14:paraId="6A97C2A0"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5B1274A0" w14:textId="77777777" w:rsidR="00A200F2" w:rsidRPr="001E337B" w:rsidRDefault="00A200F2" w:rsidP="004D3373">
            <w:pPr>
              <w:jc w:val="left"/>
              <w:rPr>
                <w:sz w:val="20"/>
                <w:szCs w:val="20"/>
                <w:lang w:eastAsia="en-GB"/>
              </w:rPr>
            </w:pPr>
            <w:r w:rsidRPr="001E337B">
              <w:rPr>
                <w:sz w:val="20"/>
                <w:szCs w:val="20"/>
                <w:lang w:eastAsia="en-GB"/>
              </w:rPr>
              <w:t>Channel Proximity </w:t>
            </w:r>
          </w:p>
        </w:tc>
        <w:tc>
          <w:tcPr>
            <w:tcW w:w="4301" w:type="dxa"/>
            <w:tcBorders>
              <w:top w:val="single" w:sz="4" w:space="0" w:color="auto"/>
              <w:bottom w:val="single" w:sz="4" w:space="0" w:color="auto"/>
              <w:right w:val="single" w:sz="4" w:space="0" w:color="auto"/>
            </w:tcBorders>
            <w:shd w:val="clear" w:color="auto" w:fill="auto"/>
            <w:hideMark/>
          </w:tcPr>
          <w:p w14:paraId="6E110BAB" w14:textId="77777777" w:rsidR="00A200F2" w:rsidRPr="001E337B" w:rsidRDefault="00A200F2" w:rsidP="004D3373">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A200F2" w:rsidRPr="001E337B" w14:paraId="5E67F545" w14:textId="77777777" w:rsidTr="004D3373">
        <w:trPr>
          <w:jc w:val="center"/>
        </w:trPr>
        <w:tc>
          <w:tcPr>
            <w:tcW w:w="421" w:type="dxa"/>
            <w:vMerge/>
            <w:tcBorders>
              <w:left w:val="single" w:sz="4" w:space="0" w:color="auto"/>
              <w:right w:val="single" w:sz="4" w:space="0" w:color="auto"/>
            </w:tcBorders>
          </w:tcPr>
          <w:p w14:paraId="66D86220"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163950A0" w14:textId="77777777" w:rsidR="00A200F2" w:rsidRPr="001E337B" w:rsidRDefault="00A200F2" w:rsidP="004D3373">
            <w:pPr>
              <w:jc w:val="left"/>
              <w:rPr>
                <w:sz w:val="20"/>
                <w:szCs w:val="20"/>
                <w:lang w:eastAsia="en-GB"/>
              </w:rPr>
            </w:pPr>
            <w:r w:rsidRPr="001E337B">
              <w:rPr>
                <w:sz w:val="20"/>
                <w:szCs w:val="20"/>
                <w:lang w:eastAsia="en-GB"/>
              </w:rPr>
              <w:t>Reference </w:t>
            </w:r>
          </w:p>
        </w:tc>
        <w:tc>
          <w:tcPr>
            <w:tcW w:w="4301" w:type="dxa"/>
            <w:tcBorders>
              <w:top w:val="single" w:sz="4" w:space="0" w:color="auto"/>
              <w:bottom w:val="single" w:sz="4" w:space="0" w:color="auto"/>
              <w:right w:val="single" w:sz="4" w:space="0" w:color="auto"/>
            </w:tcBorders>
            <w:shd w:val="clear" w:color="auto" w:fill="auto"/>
            <w:hideMark/>
          </w:tcPr>
          <w:p w14:paraId="2FD6CC4A" w14:textId="77777777" w:rsidR="00A200F2" w:rsidRPr="001E337B" w:rsidRDefault="00A200F2" w:rsidP="004D3373">
            <w:pPr>
              <w:jc w:val="left"/>
              <w:rPr>
                <w:sz w:val="20"/>
                <w:szCs w:val="20"/>
                <w:lang w:eastAsia="en-GB"/>
              </w:rPr>
            </w:pPr>
            <w:r w:rsidRPr="001E337B">
              <w:rPr>
                <w:sz w:val="20"/>
                <w:szCs w:val="20"/>
                <w:lang w:eastAsia="en-GB"/>
              </w:rPr>
              <w:t>Indicates whether the site is a created marsh or a reference (natural) marsh. </w:t>
            </w:r>
          </w:p>
        </w:tc>
      </w:tr>
      <w:tr w:rsidR="00A200F2" w:rsidRPr="001E337B" w14:paraId="415DCE3D" w14:textId="77777777" w:rsidTr="004D3373">
        <w:trPr>
          <w:jc w:val="center"/>
        </w:trPr>
        <w:tc>
          <w:tcPr>
            <w:tcW w:w="421" w:type="dxa"/>
            <w:vMerge/>
            <w:tcBorders>
              <w:left w:val="single" w:sz="4" w:space="0" w:color="auto"/>
              <w:right w:val="single" w:sz="4" w:space="0" w:color="auto"/>
            </w:tcBorders>
          </w:tcPr>
          <w:p w14:paraId="55392F5B"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DDAA75B" w14:textId="77777777" w:rsidR="00A200F2" w:rsidRPr="001E337B" w:rsidRDefault="00A200F2" w:rsidP="004D3373">
            <w:pPr>
              <w:jc w:val="left"/>
              <w:rPr>
                <w:sz w:val="20"/>
                <w:szCs w:val="20"/>
                <w:lang w:eastAsia="en-GB"/>
              </w:rPr>
            </w:pPr>
            <w:r w:rsidRPr="001E337B">
              <w:rPr>
                <w:sz w:val="20"/>
                <w:szCs w:val="20"/>
                <w:lang w:eastAsia="en-GB"/>
              </w:rPr>
              <w:t>Inland Basin </w:t>
            </w:r>
          </w:p>
        </w:tc>
        <w:tc>
          <w:tcPr>
            <w:tcW w:w="4301" w:type="dxa"/>
            <w:tcBorders>
              <w:top w:val="single" w:sz="4" w:space="0" w:color="auto"/>
              <w:bottom w:val="single" w:sz="4" w:space="0" w:color="auto"/>
              <w:right w:val="single" w:sz="4" w:space="0" w:color="auto"/>
            </w:tcBorders>
            <w:shd w:val="clear" w:color="auto" w:fill="auto"/>
            <w:hideMark/>
          </w:tcPr>
          <w:p w14:paraId="1852F3C0" w14:textId="77777777" w:rsidR="00A200F2" w:rsidRPr="001E337B" w:rsidRDefault="00A200F2" w:rsidP="004D3373">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A200F2" w:rsidRPr="001E337B" w14:paraId="21F2E621" w14:textId="77777777" w:rsidTr="004D3373">
        <w:trPr>
          <w:jc w:val="center"/>
        </w:trPr>
        <w:tc>
          <w:tcPr>
            <w:tcW w:w="421" w:type="dxa"/>
            <w:vMerge/>
            <w:tcBorders>
              <w:left w:val="single" w:sz="4" w:space="0" w:color="auto"/>
              <w:right w:val="single" w:sz="4" w:space="0" w:color="auto"/>
            </w:tcBorders>
          </w:tcPr>
          <w:p w14:paraId="46BDCA8F"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A10A5F7" w14:textId="77777777" w:rsidR="00A200F2" w:rsidRPr="001E337B" w:rsidRDefault="00A200F2" w:rsidP="004D3373">
            <w:pPr>
              <w:jc w:val="left"/>
              <w:rPr>
                <w:sz w:val="20"/>
                <w:szCs w:val="20"/>
                <w:lang w:eastAsia="en-GB"/>
              </w:rPr>
            </w:pPr>
            <w:r w:rsidRPr="001E337B">
              <w:rPr>
                <w:sz w:val="20"/>
                <w:szCs w:val="20"/>
                <w:lang w:eastAsia="en-GB"/>
              </w:rPr>
              <w:t>Project Age </w:t>
            </w:r>
          </w:p>
        </w:tc>
        <w:tc>
          <w:tcPr>
            <w:tcW w:w="4301" w:type="dxa"/>
            <w:tcBorders>
              <w:top w:val="single" w:sz="4" w:space="0" w:color="auto"/>
              <w:bottom w:val="single" w:sz="4" w:space="0" w:color="auto"/>
              <w:right w:val="single" w:sz="4" w:space="0" w:color="auto"/>
            </w:tcBorders>
            <w:shd w:val="clear" w:color="auto" w:fill="auto"/>
            <w:hideMark/>
          </w:tcPr>
          <w:p w14:paraId="6BBBE2A6" w14:textId="77777777" w:rsidR="00A200F2" w:rsidRPr="001E337B" w:rsidRDefault="00A200F2" w:rsidP="004D3373">
            <w:pPr>
              <w:jc w:val="left"/>
              <w:rPr>
                <w:sz w:val="20"/>
                <w:szCs w:val="20"/>
                <w:lang w:eastAsia="en-GB"/>
              </w:rPr>
            </w:pPr>
            <w:r w:rsidRPr="001E337B">
              <w:rPr>
                <w:sz w:val="20"/>
                <w:szCs w:val="20"/>
                <w:lang w:eastAsia="en-GB"/>
              </w:rPr>
              <w:t>Years since project completion at time of sampling. </w:t>
            </w:r>
          </w:p>
        </w:tc>
      </w:tr>
      <w:tr w:rsidR="00A200F2" w:rsidRPr="001E337B" w14:paraId="542A5C68" w14:textId="77777777" w:rsidTr="004D3373">
        <w:trPr>
          <w:jc w:val="center"/>
        </w:trPr>
        <w:tc>
          <w:tcPr>
            <w:tcW w:w="421" w:type="dxa"/>
            <w:vMerge/>
            <w:tcBorders>
              <w:left w:val="single" w:sz="4" w:space="0" w:color="auto"/>
              <w:right w:val="single" w:sz="4" w:space="0" w:color="auto"/>
            </w:tcBorders>
          </w:tcPr>
          <w:p w14:paraId="7E734225"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6BD948E" w14:textId="77777777" w:rsidR="00A200F2" w:rsidRPr="001E337B" w:rsidRDefault="00A200F2" w:rsidP="004D3373">
            <w:pPr>
              <w:jc w:val="left"/>
              <w:rPr>
                <w:sz w:val="20"/>
                <w:szCs w:val="20"/>
                <w:lang w:eastAsia="en-GB"/>
              </w:rPr>
            </w:pPr>
            <w:r w:rsidRPr="001E337B">
              <w:rPr>
                <w:sz w:val="20"/>
                <w:szCs w:val="20"/>
                <w:lang w:eastAsia="en-GB"/>
              </w:rPr>
              <w:t>Percent Edge </w:t>
            </w:r>
          </w:p>
        </w:tc>
        <w:tc>
          <w:tcPr>
            <w:tcW w:w="4301" w:type="dxa"/>
            <w:tcBorders>
              <w:top w:val="single" w:sz="4" w:space="0" w:color="auto"/>
              <w:bottom w:val="single" w:sz="4" w:space="0" w:color="auto"/>
              <w:right w:val="single" w:sz="4" w:space="0" w:color="auto"/>
            </w:tcBorders>
            <w:shd w:val="clear" w:color="auto" w:fill="auto"/>
            <w:hideMark/>
          </w:tcPr>
          <w:p w14:paraId="51F8E307" w14:textId="77777777" w:rsidR="00A200F2" w:rsidRPr="001E337B" w:rsidRDefault="00A200F2" w:rsidP="004D3373">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A200F2" w:rsidRPr="001E337B" w14:paraId="199209E9" w14:textId="77777777" w:rsidTr="004D3373">
        <w:trPr>
          <w:jc w:val="center"/>
        </w:trPr>
        <w:tc>
          <w:tcPr>
            <w:tcW w:w="421" w:type="dxa"/>
            <w:vMerge/>
            <w:tcBorders>
              <w:left w:val="single" w:sz="4" w:space="0" w:color="auto"/>
              <w:right w:val="single" w:sz="4" w:space="0" w:color="auto"/>
            </w:tcBorders>
          </w:tcPr>
          <w:p w14:paraId="7827EBF4"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E93D83E" w14:textId="77777777" w:rsidR="00A200F2" w:rsidRPr="001E337B" w:rsidRDefault="00A200F2" w:rsidP="004D3373">
            <w:pPr>
              <w:jc w:val="left"/>
              <w:rPr>
                <w:sz w:val="20"/>
                <w:szCs w:val="20"/>
                <w:lang w:eastAsia="en-GB"/>
              </w:rPr>
            </w:pPr>
            <w:r w:rsidRPr="001E337B">
              <w:rPr>
                <w:sz w:val="20"/>
                <w:szCs w:val="20"/>
                <w:lang w:eastAsia="en-GB"/>
              </w:rPr>
              <w:t>Size </w:t>
            </w:r>
          </w:p>
        </w:tc>
        <w:tc>
          <w:tcPr>
            <w:tcW w:w="4301" w:type="dxa"/>
            <w:tcBorders>
              <w:top w:val="single" w:sz="4" w:space="0" w:color="auto"/>
              <w:bottom w:val="single" w:sz="4" w:space="0" w:color="auto"/>
              <w:right w:val="single" w:sz="4" w:space="0" w:color="auto"/>
            </w:tcBorders>
            <w:shd w:val="clear" w:color="auto" w:fill="auto"/>
            <w:hideMark/>
          </w:tcPr>
          <w:p w14:paraId="78DB8BE0" w14:textId="77777777" w:rsidR="00A200F2" w:rsidRPr="001E337B" w:rsidRDefault="00A200F2" w:rsidP="004D3373">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A200F2" w:rsidRPr="001E337B" w14:paraId="3A6D2417" w14:textId="77777777" w:rsidTr="004D3373">
        <w:trPr>
          <w:jc w:val="center"/>
        </w:trPr>
        <w:tc>
          <w:tcPr>
            <w:tcW w:w="421" w:type="dxa"/>
            <w:vMerge/>
            <w:tcBorders>
              <w:left w:val="single" w:sz="4" w:space="0" w:color="auto"/>
              <w:right w:val="single" w:sz="4" w:space="0" w:color="auto"/>
            </w:tcBorders>
          </w:tcPr>
          <w:p w14:paraId="1292FB1A"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BB7C48D" w14:textId="77777777" w:rsidR="00A200F2" w:rsidRPr="001E337B" w:rsidRDefault="00A200F2" w:rsidP="004D3373">
            <w:pPr>
              <w:jc w:val="left"/>
              <w:rPr>
                <w:sz w:val="20"/>
                <w:szCs w:val="20"/>
                <w:lang w:eastAsia="en-GB"/>
              </w:rPr>
            </w:pPr>
            <w:r w:rsidRPr="001E337B">
              <w:rPr>
                <w:sz w:val="20"/>
                <w:szCs w:val="20"/>
                <w:lang w:eastAsia="en-GB"/>
              </w:rPr>
              <w:t>Shear Boom </w:t>
            </w:r>
          </w:p>
        </w:tc>
        <w:tc>
          <w:tcPr>
            <w:tcW w:w="4301" w:type="dxa"/>
            <w:tcBorders>
              <w:top w:val="single" w:sz="4" w:space="0" w:color="auto"/>
              <w:bottom w:val="single" w:sz="4" w:space="0" w:color="auto"/>
              <w:right w:val="single" w:sz="4" w:space="0" w:color="auto"/>
            </w:tcBorders>
            <w:shd w:val="clear" w:color="auto" w:fill="auto"/>
            <w:hideMark/>
          </w:tcPr>
          <w:p w14:paraId="43FC203A" w14:textId="77777777" w:rsidR="00A200F2" w:rsidRPr="001E337B" w:rsidRDefault="00A200F2" w:rsidP="004D3373">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A200F2" w:rsidRPr="001E337B" w14:paraId="0E2B8758" w14:textId="77777777" w:rsidTr="004D3373">
        <w:trPr>
          <w:jc w:val="center"/>
        </w:trPr>
        <w:tc>
          <w:tcPr>
            <w:tcW w:w="421" w:type="dxa"/>
            <w:vMerge/>
            <w:tcBorders>
              <w:left w:val="single" w:sz="4" w:space="0" w:color="auto"/>
              <w:right w:val="single" w:sz="4" w:space="0" w:color="auto"/>
            </w:tcBorders>
          </w:tcPr>
          <w:p w14:paraId="080E6A17"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C089EC4" w14:textId="77777777" w:rsidR="00A200F2" w:rsidRPr="001E337B" w:rsidRDefault="00A200F2" w:rsidP="004D3373">
            <w:pPr>
              <w:jc w:val="left"/>
              <w:rPr>
                <w:sz w:val="20"/>
                <w:szCs w:val="20"/>
                <w:lang w:eastAsia="en-GB"/>
              </w:rPr>
            </w:pPr>
            <w:r w:rsidRPr="001E337B">
              <w:rPr>
                <w:sz w:val="20"/>
                <w:szCs w:val="20"/>
                <w:lang w:eastAsia="en-GB"/>
              </w:rPr>
              <w:t>Offshore Structure </w:t>
            </w:r>
          </w:p>
        </w:tc>
        <w:tc>
          <w:tcPr>
            <w:tcW w:w="4301" w:type="dxa"/>
            <w:tcBorders>
              <w:top w:val="single" w:sz="4" w:space="0" w:color="auto"/>
              <w:bottom w:val="single" w:sz="4" w:space="0" w:color="auto"/>
              <w:right w:val="single" w:sz="4" w:space="0" w:color="auto"/>
            </w:tcBorders>
            <w:shd w:val="clear" w:color="auto" w:fill="auto"/>
            <w:hideMark/>
          </w:tcPr>
          <w:p w14:paraId="61BF97B3" w14:textId="77777777" w:rsidR="00A200F2" w:rsidRPr="001E337B" w:rsidRDefault="00A200F2" w:rsidP="004D3373">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A200F2" w:rsidRPr="001E337B" w14:paraId="41E2A95B" w14:textId="77777777" w:rsidTr="004D3373">
        <w:trPr>
          <w:jc w:val="center"/>
        </w:trPr>
        <w:tc>
          <w:tcPr>
            <w:tcW w:w="421" w:type="dxa"/>
            <w:vMerge/>
            <w:tcBorders>
              <w:left w:val="single" w:sz="4" w:space="0" w:color="auto"/>
              <w:bottom w:val="single" w:sz="4" w:space="0" w:color="auto"/>
              <w:right w:val="single" w:sz="4" w:space="0" w:color="auto"/>
            </w:tcBorders>
          </w:tcPr>
          <w:p w14:paraId="36F4023A"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4A063AF2" w14:textId="77777777" w:rsidR="00A200F2" w:rsidRPr="001E337B" w:rsidRDefault="00A200F2" w:rsidP="004D3373">
            <w:pPr>
              <w:jc w:val="left"/>
              <w:rPr>
                <w:sz w:val="20"/>
                <w:szCs w:val="20"/>
                <w:lang w:eastAsia="en-GB"/>
              </w:rPr>
            </w:pPr>
            <w:r w:rsidRPr="001E337B">
              <w:rPr>
                <w:sz w:val="20"/>
                <w:szCs w:val="20"/>
                <w:lang w:eastAsia="en-GB"/>
              </w:rPr>
              <w:t>Log Fence </w:t>
            </w:r>
          </w:p>
        </w:tc>
        <w:tc>
          <w:tcPr>
            <w:tcW w:w="4301" w:type="dxa"/>
            <w:tcBorders>
              <w:top w:val="single" w:sz="4" w:space="0" w:color="auto"/>
              <w:bottom w:val="single" w:sz="4" w:space="0" w:color="auto"/>
              <w:right w:val="single" w:sz="4" w:space="0" w:color="auto"/>
            </w:tcBorders>
            <w:shd w:val="clear" w:color="auto" w:fill="auto"/>
            <w:hideMark/>
          </w:tcPr>
          <w:p w14:paraId="6C102184" w14:textId="77777777" w:rsidR="00A200F2" w:rsidRPr="001E337B" w:rsidRDefault="00A200F2" w:rsidP="004D3373">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2F87F12F" w14:textId="77777777" w:rsidR="00A200F2" w:rsidRDefault="00A200F2" w:rsidP="00A200F2"/>
    <w:p w14:paraId="0D3C6BD9" w14:textId="77777777" w:rsidR="00A200F2" w:rsidRDefault="00A200F2" w:rsidP="00A200F2"/>
    <w:p w14:paraId="62021A27" w14:textId="77777777" w:rsidR="00A200F2" w:rsidRDefault="00A200F2" w:rsidP="00A200F2"/>
    <w:p w14:paraId="05B23E76" w14:textId="77777777" w:rsidR="00A200F2" w:rsidRDefault="00A200F2" w:rsidP="00A200F2"/>
    <w:p w14:paraId="2212E4C0" w14:textId="011FB625" w:rsidR="00A200F2" w:rsidRDefault="00A200F2" w:rsidP="00A200F2">
      <w:pPr>
        <w:pStyle w:val="Heading1"/>
        <w:numPr>
          <w:ilvl w:val="0"/>
          <w:numId w:val="0"/>
        </w:numPr>
        <w:rPr>
          <w:rFonts w:eastAsia="Times New Roman"/>
          <w:lang w:eastAsia="en-GB"/>
        </w:rPr>
      </w:pPr>
      <w:r>
        <w:rPr>
          <w:rFonts w:eastAsia="Times New Roman"/>
          <w:lang w:eastAsia="en-GB"/>
        </w:rPr>
        <w:t xml:space="preserve">Appendix E. Marsh Recession Model </w:t>
      </w:r>
      <w:commentRangeStart w:id="1232"/>
      <w:r>
        <w:rPr>
          <w:rFonts w:eastAsia="Times New Roman"/>
          <w:lang w:eastAsia="en-GB"/>
        </w:rPr>
        <w:t>Visualizations</w:t>
      </w:r>
      <w:commentRangeEnd w:id="1232"/>
      <w:r w:rsidR="00AD6C5A">
        <w:rPr>
          <w:rStyle w:val="CommentReference"/>
          <w:rFonts w:eastAsiaTheme="minorHAnsi"/>
          <w:b w:val="0"/>
          <w:bCs w:val="0"/>
          <w:color w:val="auto"/>
        </w:rPr>
        <w:commentReference w:id="1232"/>
      </w:r>
    </w:p>
    <w:p w14:paraId="49DE4FD9" w14:textId="77777777" w:rsidR="00A200F2" w:rsidRDefault="00A200F2" w:rsidP="00A200F2">
      <w:pPr>
        <w:rPr>
          <w:lang w:eastAsia="en-GB"/>
        </w:rPr>
      </w:pPr>
      <w:r>
        <w:rPr>
          <w:rFonts w:eastAsia="Times New Roman"/>
          <w:b/>
          <w:bCs/>
          <w:noProof/>
          <w:color w:val="000000" w:themeColor="text1"/>
          <w:sz w:val="32"/>
          <w:szCs w:val="32"/>
          <w:lang w:eastAsia="en-GB"/>
        </w:rPr>
        <w:drawing>
          <wp:anchor distT="0" distB="0" distL="114300" distR="114300" simplePos="0" relativeHeight="251658297" behindDoc="0" locked="0" layoutInCell="1" allowOverlap="1" wp14:anchorId="189CEFB3" wp14:editId="57A46989">
            <wp:simplePos x="0" y="0"/>
            <wp:positionH relativeFrom="column">
              <wp:posOffset>2847340</wp:posOffset>
            </wp:positionH>
            <wp:positionV relativeFrom="paragraph">
              <wp:posOffset>5367655</wp:posOffset>
            </wp:positionV>
            <wp:extent cx="2339975" cy="2339975"/>
            <wp:effectExtent l="0" t="0" r="0" b="0"/>
            <wp:wrapTopAndBottom/>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3" behindDoc="0" locked="0" layoutInCell="1" allowOverlap="1" wp14:anchorId="59719FDC" wp14:editId="770E94C2">
            <wp:simplePos x="0" y="0"/>
            <wp:positionH relativeFrom="column">
              <wp:posOffset>497205</wp:posOffset>
            </wp:positionH>
            <wp:positionV relativeFrom="paragraph">
              <wp:posOffset>5367655</wp:posOffset>
            </wp:positionV>
            <wp:extent cx="2339975" cy="2339975"/>
            <wp:effectExtent l="0" t="0" r="0" b="0"/>
            <wp:wrapTopAndBottom/>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8" behindDoc="0" locked="0" layoutInCell="1" allowOverlap="1" wp14:anchorId="056DCE84" wp14:editId="60985121">
            <wp:simplePos x="0" y="0"/>
            <wp:positionH relativeFrom="column">
              <wp:posOffset>2812415</wp:posOffset>
            </wp:positionH>
            <wp:positionV relativeFrom="paragraph">
              <wp:posOffset>3400425</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4" behindDoc="0" locked="0" layoutInCell="1" allowOverlap="1" wp14:anchorId="4E6D3B26" wp14:editId="4F830AAE">
            <wp:simplePos x="0" y="0"/>
            <wp:positionH relativeFrom="column">
              <wp:posOffset>462915</wp:posOffset>
            </wp:positionH>
            <wp:positionV relativeFrom="paragraph">
              <wp:posOffset>3411855</wp:posOffset>
            </wp:positionV>
            <wp:extent cx="2339975" cy="2339975"/>
            <wp:effectExtent l="0" t="0" r="0" b="0"/>
            <wp:wrapTopAndBottom/>
            <wp:docPr id="144723457" name="Picture 1447234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9" behindDoc="0" locked="0" layoutInCell="1" allowOverlap="1" wp14:anchorId="713D81EF" wp14:editId="5FAEAE06">
            <wp:simplePos x="0" y="0"/>
            <wp:positionH relativeFrom="column">
              <wp:posOffset>2800985</wp:posOffset>
            </wp:positionH>
            <wp:positionV relativeFrom="paragraph">
              <wp:posOffset>1560195</wp:posOffset>
            </wp:positionV>
            <wp:extent cx="2339975" cy="2339975"/>
            <wp:effectExtent l="0" t="0" r="0" b="0"/>
            <wp:wrapTopAndBottom/>
            <wp:docPr id="144723459" name="Picture 1447234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9" behindDoc="0" locked="0" layoutInCell="1" allowOverlap="1" wp14:anchorId="4B57144A" wp14:editId="66B23B3D">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0">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5" behindDoc="0" locked="0" layoutInCell="1" allowOverlap="1" wp14:anchorId="5E9783A0" wp14:editId="75A1839D">
            <wp:simplePos x="0" y="0"/>
            <wp:positionH relativeFrom="column">
              <wp:posOffset>462915</wp:posOffset>
            </wp:positionH>
            <wp:positionV relativeFrom="paragraph">
              <wp:posOffset>1571625</wp:posOffset>
            </wp:positionV>
            <wp:extent cx="2339975" cy="2339975"/>
            <wp:effectExtent l="0" t="0" r="0" b="0"/>
            <wp:wrapTopAndBottom/>
            <wp:docPr id="144723462" name="Picture 1447234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320" behindDoc="0" locked="0" layoutInCell="1" allowOverlap="1" wp14:anchorId="50430CDA" wp14:editId="3750F9E9">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2">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6" behindDoc="0" locked="0" layoutInCell="1" allowOverlap="1" wp14:anchorId="38903D02" wp14:editId="108135A5">
                <wp:simplePos x="0" y="0"/>
                <wp:positionH relativeFrom="column">
                  <wp:posOffset>355600</wp:posOffset>
                </wp:positionH>
                <wp:positionV relativeFrom="paragraph">
                  <wp:posOffset>7905750</wp:posOffset>
                </wp:positionV>
                <wp:extent cx="5156200"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751526B3" w14:textId="615DCCE4" w:rsidR="008D47CF" w:rsidRPr="00C04EA9" w:rsidRDefault="008D47CF"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3" type="#_x0000_t202" style="position:absolute;left:0;text-align:left;margin-left:28pt;margin-top:622.5pt;width:406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" stroked="f">
                <v:textbox inset="0,0,0,0">
                  <w:txbxContent>
                    <w:p w14:paraId="751526B3" w14:textId="615DCCE4" w:rsidR="008D47CF" w:rsidRPr="00C04EA9" w:rsidRDefault="008D47CF"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v:textbox>
                <w10:wrap type="topAndBottom"/>
              </v:shape>
            </w:pict>
          </mc:Fallback>
        </mc:AlternateContent>
      </w:r>
    </w:p>
    <w:p w14:paraId="70AA1737" w14:textId="77777777" w:rsidR="00A200F2" w:rsidRDefault="00A200F2" w:rsidP="00A200F2">
      <w:pPr>
        <w:spacing w:line="240" w:lineRule="auto"/>
        <w:jc w:val="left"/>
        <w:rPr>
          <w:rFonts w:eastAsia="Times New Roman"/>
          <w:b/>
          <w:bCs/>
          <w:lang w:eastAsia="en-GB"/>
        </w:rPr>
      </w:pPr>
      <w:r>
        <w:rPr>
          <w:rFonts w:eastAsia="Times New Roman"/>
          <w:lang w:eastAsia="en-GB"/>
        </w:rPr>
        <w:lastRenderedPageBreak/>
        <w:br w:type="page"/>
      </w:r>
    </w:p>
    <w:p w14:paraId="48497B96" w14:textId="77777777" w:rsidR="00A200F2" w:rsidRDefault="00A200F2" w:rsidP="00A200F2">
      <w:pPr>
        <w:keepNext/>
        <w:spacing w:line="240" w:lineRule="auto"/>
        <w:jc w:val="center"/>
      </w:pPr>
      <w:r>
        <w:rPr>
          <w:noProof/>
        </w:rPr>
        <w:lastRenderedPageBreak/>
        <w:drawing>
          <wp:inline distT="0" distB="0" distL="0" distR="0" wp14:anchorId="47F3AC18" wp14:editId="6A1DF48D">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p>
    <w:p w14:paraId="461704D4" w14:textId="3FE38BDF" w:rsidR="00A200F2" w:rsidRDefault="00A200F2" w:rsidP="00A200F2">
      <w:pPr>
        <w:pStyle w:val="Caption"/>
      </w:pPr>
      <w:r w:rsidRPr="00DB3FAF">
        <w:t xml:space="preserve">Figure </w:t>
      </w:r>
      <w:r>
        <w:t>E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7C2122F6" w14:textId="77777777" w:rsidR="00A200F2" w:rsidRDefault="00A200F2" w:rsidP="00A200F2">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1E47316E" w14:textId="1ED78781" w:rsidR="00A200F2" w:rsidRDefault="00555CFD" w:rsidP="00A200F2">
      <w:pPr>
        <w:pStyle w:val="Heading1"/>
        <w:numPr>
          <w:ilvl w:val="0"/>
          <w:numId w:val="0"/>
        </w:numPr>
        <w:rPr>
          <w:rFonts w:eastAsia="Times New Roman"/>
          <w:lang w:eastAsia="en-GB"/>
        </w:rPr>
      </w:pPr>
      <w:r>
        <w:rPr>
          <w:rFonts w:eastAsia="Times New Roman"/>
          <w:noProof/>
          <w:lang w:eastAsia="en-GB"/>
        </w:rPr>
        <w:lastRenderedPageBreak/>
        <w:drawing>
          <wp:anchor distT="0" distB="0" distL="114300" distR="114300" simplePos="0" relativeHeight="251658292" behindDoc="0" locked="0" layoutInCell="1" allowOverlap="1" wp14:anchorId="6E68E9FB" wp14:editId="0FB2F1D5">
            <wp:simplePos x="0" y="0"/>
            <wp:positionH relativeFrom="column">
              <wp:posOffset>2946400</wp:posOffset>
            </wp:positionH>
            <wp:positionV relativeFrom="paragraph">
              <wp:posOffset>431800</wp:posOffset>
            </wp:positionV>
            <wp:extent cx="233997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a:blip r:embed="rId4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1" behindDoc="0" locked="0" layoutInCell="1" allowOverlap="1" wp14:anchorId="7B759E9B" wp14:editId="3307AB2D">
            <wp:simplePos x="0" y="0"/>
            <wp:positionH relativeFrom="column">
              <wp:posOffset>457200</wp:posOffset>
            </wp:positionH>
            <wp:positionV relativeFrom="paragraph">
              <wp:posOffset>431800</wp:posOffset>
            </wp:positionV>
            <wp:extent cx="2339975"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a:blip r:embed="rId4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lang w:eastAsia="en-GB"/>
        </w:rPr>
        <w:t>Appendix F. Relative % Cover Native Model Visualizations</w:t>
      </w:r>
    </w:p>
    <w:p w14:paraId="2C3FF864" w14:textId="4D7633DB" w:rsidR="00A200F2" w:rsidRDefault="00555CFD" w:rsidP="00A200F2">
      <w:pPr>
        <w:rPr>
          <w:lang w:eastAsia="en-GB"/>
        </w:rPr>
      </w:pPr>
      <w:r>
        <w:rPr>
          <w:rFonts w:eastAsia="Times New Roman"/>
          <w:b/>
          <w:bCs/>
          <w:noProof/>
          <w:lang w:eastAsia="en-GB"/>
        </w:rPr>
        <w:drawing>
          <wp:anchor distT="0" distB="0" distL="114300" distR="114300" simplePos="0" relativeHeight="251658287" behindDoc="0" locked="0" layoutInCell="1" allowOverlap="1" wp14:anchorId="1A3BAB47" wp14:editId="4AB04A26">
            <wp:simplePos x="0" y="0"/>
            <wp:positionH relativeFrom="column">
              <wp:posOffset>1651000</wp:posOffset>
            </wp:positionH>
            <wp:positionV relativeFrom="paragraph">
              <wp:posOffset>3896995</wp:posOffset>
            </wp:positionV>
            <wp:extent cx="2339975" cy="2339975"/>
            <wp:effectExtent l="0" t="0" r="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a:blip r:embed="rId4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lang w:eastAsia="en-GB"/>
        </w:rPr>
        <w:drawing>
          <wp:anchor distT="0" distB="0" distL="114300" distR="114300" simplePos="0" relativeHeight="251658290" behindDoc="0" locked="0" layoutInCell="1" allowOverlap="1" wp14:anchorId="26D8AC9E" wp14:editId="1E03899E">
            <wp:simplePos x="0" y="0"/>
            <wp:positionH relativeFrom="column">
              <wp:posOffset>2946400</wp:posOffset>
            </wp:positionH>
            <wp:positionV relativeFrom="paragraph">
              <wp:posOffset>2017395</wp:posOffset>
            </wp:positionV>
            <wp:extent cx="233997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a:blip r:embed="rId4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88" behindDoc="0" locked="0" layoutInCell="1" allowOverlap="1" wp14:anchorId="2A69BBE9" wp14:editId="4AD3AFD6">
            <wp:simplePos x="0" y="0"/>
            <wp:positionH relativeFrom="column">
              <wp:posOffset>457200</wp:posOffset>
            </wp:positionH>
            <wp:positionV relativeFrom="paragraph">
              <wp:posOffset>201739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4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noProof/>
        </w:rPr>
        <mc:AlternateContent>
          <mc:Choice Requires="wps">
            <w:drawing>
              <wp:anchor distT="0" distB="0" distL="114300" distR="114300" simplePos="0" relativeHeight="251658289" behindDoc="0" locked="0" layoutInCell="1" allowOverlap="1" wp14:anchorId="7C8BCE70" wp14:editId="1A7B9753">
                <wp:simplePos x="0" y="0"/>
                <wp:positionH relativeFrom="column">
                  <wp:posOffset>355600</wp:posOffset>
                </wp:positionH>
                <wp:positionV relativeFrom="paragraph">
                  <wp:posOffset>637857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668A39D7" w:rsidR="008D47CF" w:rsidRPr="00A77784" w:rsidRDefault="008D47CF"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4" type="#_x0000_t202" style="position:absolute;left:0;text-align:left;margin-left:28pt;margin-top:502.25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" stroked="f">
                <v:textbox inset="0,0,0,0">
                  <w:txbxContent>
                    <w:p w14:paraId="46F28152" w14:textId="668A39D7" w:rsidR="008D47CF" w:rsidRPr="00A77784" w:rsidRDefault="008D47CF"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2D28ED58" w14:textId="77777777" w:rsidR="00A200F2" w:rsidRDefault="00A200F2" w:rsidP="00A200F2">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16261AB8" w14:textId="77777777" w:rsidR="00A200F2" w:rsidRDefault="00A200F2" w:rsidP="00A200F2">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12690FB7" wp14:editId="638C9AAC">
            <wp:extent cx="4569206" cy="2433599"/>
            <wp:effectExtent l="0" t="0" r="3175" b="5080"/>
            <wp:docPr id="144723469" name="Picture 1447234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descr="Chart, line char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2416A55B" wp14:editId="13D26AFA">
            <wp:extent cx="4569206" cy="2433599"/>
            <wp:effectExtent l="0" t="0" r="3175" b="5080"/>
            <wp:docPr id="144723470" name="Picture 1447234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p>
    <w:p w14:paraId="4EDBBED6" w14:textId="4BFBA25E" w:rsidR="00A200F2" w:rsidRDefault="00A200F2" w:rsidP="00A200F2">
      <w:pPr>
        <w:pStyle w:val="Caption"/>
      </w:pPr>
      <w:r>
        <w:t>Figure F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F350835" w14:textId="77777777" w:rsidR="00A200F2" w:rsidRDefault="00A200F2" w:rsidP="00A200F2">
      <w:pPr>
        <w:spacing w:line="240" w:lineRule="auto"/>
        <w:jc w:val="center"/>
        <w:rPr>
          <w:rFonts w:eastAsia="Times New Roman"/>
          <w:lang w:eastAsia="en-GB"/>
        </w:rPr>
      </w:pPr>
    </w:p>
    <w:p w14:paraId="1088CBBF" w14:textId="77777777" w:rsidR="00A200F2" w:rsidRDefault="00A200F2" w:rsidP="00A200F2">
      <w:pPr>
        <w:spacing w:line="240" w:lineRule="auto"/>
        <w:jc w:val="center"/>
        <w:rPr>
          <w:rFonts w:eastAsia="Times New Roman"/>
          <w:lang w:eastAsia="en-GB"/>
        </w:rPr>
      </w:pPr>
    </w:p>
    <w:p w14:paraId="6AFD26D7" w14:textId="77777777" w:rsidR="00A200F2" w:rsidRDefault="00A200F2" w:rsidP="00A200F2">
      <w:pPr>
        <w:pStyle w:val="Heading1"/>
        <w:numPr>
          <w:ilvl w:val="0"/>
          <w:numId w:val="0"/>
        </w:numPr>
        <w:rPr>
          <w:rFonts w:eastAsia="Times New Roman"/>
          <w:lang w:eastAsia="en-GB"/>
        </w:rPr>
      </w:pPr>
    </w:p>
    <w:p w14:paraId="0CC7F8C0" w14:textId="77777777" w:rsidR="00A200F2" w:rsidRDefault="00A200F2" w:rsidP="00A200F2">
      <w:pPr>
        <w:pStyle w:val="Heading1"/>
        <w:numPr>
          <w:ilvl w:val="0"/>
          <w:numId w:val="0"/>
        </w:numPr>
        <w:rPr>
          <w:rFonts w:eastAsia="Times New Roman"/>
          <w:lang w:eastAsia="en-GB"/>
        </w:rPr>
      </w:pPr>
    </w:p>
    <w:p w14:paraId="6E9E8DED" w14:textId="77777777" w:rsidR="00A200F2" w:rsidRDefault="00A200F2" w:rsidP="00A200F2">
      <w:pPr>
        <w:pStyle w:val="Heading1"/>
        <w:numPr>
          <w:ilvl w:val="0"/>
          <w:numId w:val="0"/>
        </w:numPr>
        <w:rPr>
          <w:rFonts w:eastAsia="Times New Roman"/>
          <w:lang w:eastAsia="en-GB"/>
        </w:rPr>
      </w:pPr>
    </w:p>
    <w:p w14:paraId="53B7B56E" w14:textId="77777777" w:rsidR="00A200F2" w:rsidRDefault="00A200F2" w:rsidP="00A200F2">
      <w:pPr>
        <w:pStyle w:val="Heading1"/>
        <w:numPr>
          <w:ilvl w:val="0"/>
          <w:numId w:val="0"/>
        </w:numPr>
        <w:rPr>
          <w:rFonts w:eastAsia="Times New Roman"/>
          <w:lang w:eastAsia="en-GB"/>
        </w:rPr>
      </w:pPr>
    </w:p>
    <w:p w14:paraId="49B83260" w14:textId="77777777" w:rsidR="00A200F2" w:rsidRPr="0082724B" w:rsidRDefault="00A200F2" w:rsidP="00A200F2">
      <w:pPr>
        <w:rPr>
          <w:lang w:eastAsia="en-GB"/>
        </w:rPr>
      </w:pPr>
    </w:p>
    <w:p w14:paraId="3A71588E" w14:textId="77777777" w:rsidR="00A200F2" w:rsidRDefault="00A200F2" w:rsidP="00A200F2">
      <w:pPr>
        <w:rPr>
          <w:lang w:eastAsia="en-GB"/>
        </w:rPr>
      </w:pPr>
    </w:p>
    <w:p w14:paraId="295F0499" w14:textId="77777777" w:rsidR="00A200F2" w:rsidRDefault="00A200F2" w:rsidP="00A200F2">
      <w:pPr>
        <w:rPr>
          <w:lang w:eastAsia="en-GB"/>
        </w:rPr>
      </w:pPr>
    </w:p>
    <w:p w14:paraId="3D402039" w14:textId="77777777" w:rsidR="00A200F2" w:rsidRPr="0082724B" w:rsidRDefault="00A200F2" w:rsidP="00A200F2">
      <w:pPr>
        <w:rPr>
          <w:lang w:eastAsia="en-GB"/>
        </w:rPr>
      </w:pPr>
    </w:p>
    <w:p w14:paraId="6020FEDA" w14:textId="3CC552C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G. Native Richness Model Visualizations</w:t>
      </w:r>
    </w:p>
    <w:p w14:paraId="6CDDCA5C" w14:textId="24DB8CA3" w:rsidR="00A200F2" w:rsidRDefault="00A200F2" w:rsidP="00A200F2">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658300" behindDoc="0" locked="0" layoutInCell="1" allowOverlap="1" wp14:anchorId="0A5EC746" wp14:editId="710F82B9">
            <wp:simplePos x="0" y="0"/>
            <wp:positionH relativeFrom="column">
              <wp:posOffset>1701165</wp:posOffset>
            </wp:positionH>
            <wp:positionV relativeFrom="paragraph">
              <wp:posOffset>3717925</wp:posOffset>
            </wp:positionV>
            <wp:extent cx="2339975" cy="1861185"/>
            <wp:effectExtent l="0" t="0" r="0" b="5715"/>
            <wp:wrapTopAndBottom/>
            <wp:docPr id="144723471" name="Picture 1447234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2" behindDoc="0" locked="0" layoutInCell="1" allowOverlap="1" wp14:anchorId="7B16D92E" wp14:editId="3696C228">
            <wp:simplePos x="0" y="0"/>
            <wp:positionH relativeFrom="column">
              <wp:posOffset>1209723</wp:posOffset>
            </wp:positionH>
            <wp:positionV relativeFrom="paragraph">
              <wp:posOffset>5920740</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01" behindDoc="0" locked="0" layoutInCell="1" allowOverlap="1" wp14:anchorId="50A34987" wp14:editId="2348A772">
                <wp:simplePos x="0" y="0"/>
                <wp:positionH relativeFrom="column">
                  <wp:posOffset>454025</wp:posOffset>
                </wp:positionH>
                <wp:positionV relativeFrom="paragraph">
                  <wp:posOffset>5462368</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5FD9E656" w:rsidR="008D47CF" w:rsidRPr="00A77784" w:rsidRDefault="008D47CF"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5" type="#_x0000_t202" style="position:absolute;left:0;text-align:left;margin-left:35.75pt;margin-top:430.1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" stroked="f">
                <v:textbox inset="0,0,0,0">
                  <w:txbxContent>
                    <w:p w14:paraId="2B311142" w14:textId="5FD9E656" w:rsidR="008D47CF" w:rsidRPr="00A77784" w:rsidRDefault="008D47CF"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05" behindDoc="0" locked="0" layoutInCell="1" allowOverlap="1" wp14:anchorId="354C8D5E" wp14:editId="54D81787">
            <wp:simplePos x="0" y="0"/>
            <wp:positionH relativeFrom="column">
              <wp:posOffset>514350</wp:posOffset>
            </wp:positionH>
            <wp:positionV relativeFrom="paragraph">
              <wp:posOffset>1894205</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4" behindDoc="0" locked="0" layoutInCell="1" allowOverlap="1" wp14:anchorId="010B81B8" wp14:editId="317C23FF">
            <wp:simplePos x="0" y="0"/>
            <wp:positionH relativeFrom="column">
              <wp:posOffset>2855595</wp:posOffset>
            </wp:positionH>
            <wp:positionV relativeFrom="paragraph">
              <wp:posOffset>19685</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3" behindDoc="0" locked="0" layoutInCell="1" allowOverlap="1" wp14:anchorId="027DB14D" wp14:editId="2B0796C7">
            <wp:simplePos x="0" y="0"/>
            <wp:positionH relativeFrom="column">
              <wp:posOffset>506095</wp:posOffset>
            </wp:positionH>
            <wp:positionV relativeFrom="paragraph">
              <wp:posOffset>1968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02" behindDoc="0" locked="0" layoutInCell="1" allowOverlap="1" wp14:anchorId="5D300A2D" wp14:editId="17034A30">
            <wp:simplePos x="0" y="0"/>
            <wp:positionH relativeFrom="column">
              <wp:posOffset>2883535</wp:posOffset>
            </wp:positionH>
            <wp:positionV relativeFrom="paragraph">
              <wp:posOffset>1892300</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3" behindDoc="0" locked="0" layoutInCell="1" allowOverlap="1" wp14:anchorId="7441C988" wp14:editId="1ADD6C28">
                <wp:simplePos x="0" y="0"/>
                <wp:positionH relativeFrom="column">
                  <wp:posOffset>520065</wp:posOffset>
                </wp:positionH>
                <wp:positionV relativeFrom="paragraph">
                  <wp:posOffset>8157845</wp:posOffset>
                </wp:positionV>
                <wp:extent cx="5092065" cy="635"/>
                <wp:effectExtent l="0" t="0" r="635" b="0"/>
                <wp:wrapTopAndBottom/>
                <wp:docPr id="40" name="Text Box 40"/>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202C382B" w14:textId="057FBB13" w:rsidR="008D47CF" w:rsidRPr="00504849" w:rsidRDefault="008D47CF"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6" type="#_x0000_t202" style="position:absolute;left:0;text-align:left;margin-left:40.95pt;margin-top:642.35pt;width:400.9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" stroked="f">
                <v:textbox style="mso-fit-shape-to-text:t" inset="0,0,0,0">
                  <w:txbxContent>
                    <w:p w14:paraId="202C382B" w14:textId="057FBB13" w:rsidR="008D47CF" w:rsidRPr="00504849" w:rsidRDefault="008D47CF"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lang w:eastAsia="en-GB"/>
        </w:rPr>
        <w:br w:type="page"/>
      </w:r>
      <w:r w:rsidRPr="0082724B">
        <w:rPr>
          <w:rFonts w:eastAsia="Times New Roman"/>
          <w:noProof/>
          <w:lang w:eastAsia="en-GB"/>
        </w:rPr>
        <w:lastRenderedPageBreak/>
        <w:drawing>
          <wp:anchor distT="0" distB="0" distL="114300" distR="114300" simplePos="0" relativeHeight="251658309" behindDoc="0" locked="0" layoutInCell="1" allowOverlap="1" wp14:anchorId="3B8AF6D9" wp14:editId="22E04A2C">
            <wp:simplePos x="0" y="0"/>
            <wp:positionH relativeFrom="column">
              <wp:posOffset>1541780</wp:posOffset>
            </wp:positionH>
            <wp:positionV relativeFrom="paragraph">
              <wp:posOffset>3905250</wp:posOffset>
            </wp:positionV>
            <wp:extent cx="2339975" cy="1846580"/>
            <wp:effectExtent l="0" t="0" r="0" b="0"/>
            <wp:wrapTopAndBottom/>
            <wp:docPr id="144723477" name="Picture 1447234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4" behindDoc="0" locked="0" layoutInCell="1" allowOverlap="1" wp14:anchorId="1993B58C" wp14:editId="52A86991">
            <wp:simplePos x="0" y="0"/>
            <wp:positionH relativeFrom="column">
              <wp:posOffset>1181100</wp:posOffset>
            </wp:positionH>
            <wp:positionV relativeFrom="paragraph">
              <wp:posOffset>6245860</wp:posOffset>
            </wp:positionV>
            <wp:extent cx="3801745" cy="2024380"/>
            <wp:effectExtent l="0" t="0" r="0" b="0"/>
            <wp:wrapTopAndBottom/>
            <wp:docPr id="144723478" name="Picture 1447234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5" behindDoc="0" locked="0" layoutInCell="1" allowOverlap="1" wp14:anchorId="21E6B1E0" wp14:editId="2A429BD1">
                <wp:simplePos x="0" y="0"/>
                <wp:positionH relativeFrom="column">
                  <wp:posOffset>337185</wp:posOffset>
                </wp:positionH>
                <wp:positionV relativeFrom="paragraph">
                  <wp:posOffset>8311613</wp:posOffset>
                </wp:positionV>
                <wp:extent cx="5247005"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78849A66" w14:textId="1038734A" w:rsidR="008D47CF" w:rsidRPr="00972E5C" w:rsidRDefault="008D47CF"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37" type="#_x0000_t202" style="position:absolute;left:0;text-align:left;margin-left:26.55pt;margin-top:654.45pt;width:413.15pt;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" stroked="f">
                <v:textbox inset="0,0,0,0">
                  <w:txbxContent>
                    <w:p w14:paraId="78849A66" w14:textId="1038734A" w:rsidR="008D47CF" w:rsidRPr="00972E5C" w:rsidRDefault="008D47CF"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noProof/>
        </w:rPr>
        <mc:AlternateContent>
          <mc:Choice Requires="wps">
            <w:drawing>
              <wp:anchor distT="0" distB="0" distL="114300" distR="114300" simplePos="0" relativeHeight="251658306" behindDoc="0" locked="0" layoutInCell="1" allowOverlap="1" wp14:anchorId="586078AA" wp14:editId="08020680">
                <wp:simplePos x="0" y="0"/>
                <wp:positionH relativeFrom="column">
                  <wp:posOffset>337185</wp:posOffset>
                </wp:positionH>
                <wp:positionV relativeFrom="paragraph">
                  <wp:posOffset>5736053</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60AB97E0" w:rsidR="008D47CF" w:rsidRPr="0082724B" w:rsidRDefault="008D47CF"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8" type="#_x0000_t202" style="position:absolute;left:0;text-align:left;margin-left:26.55pt;margin-top:451.65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" stroked="f">
                <v:textbox inset="0,0,0,0">
                  <w:txbxContent>
                    <w:p w14:paraId="1047A414" w14:textId="60AB97E0" w:rsidR="008D47CF" w:rsidRPr="0082724B" w:rsidRDefault="008D47CF"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Pr="0082724B">
        <w:rPr>
          <w:rFonts w:eastAsia="Times New Roman"/>
          <w:noProof/>
          <w:lang w:eastAsia="en-GB"/>
        </w:rPr>
        <w:drawing>
          <wp:anchor distT="0" distB="0" distL="114300" distR="114300" simplePos="0" relativeHeight="251658311" behindDoc="0" locked="0" layoutInCell="1" allowOverlap="1" wp14:anchorId="50C00FD3" wp14:editId="732BFBBF">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0" behindDoc="0" locked="0" layoutInCell="1" allowOverlap="1" wp14:anchorId="7965D661" wp14:editId="52DE3B27">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8" behindDoc="0" locked="0" layoutInCell="1" allowOverlap="1" wp14:anchorId="32902102" wp14:editId="5E4F1B66">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7" behindDoc="0" locked="0" layoutInCell="1" allowOverlap="1" wp14:anchorId="1BDAF172" wp14:editId="396D70A4">
            <wp:simplePos x="0" y="0"/>
            <wp:positionH relativeFrom="column">
              <wp:posOffset>308610</wp:posOffset>
            </wp:positionH>
            <wp:positionV relativeFrom="paragraph">
              <wp:posOffset>349885</wp:posOffset>
            </wp:positionV>
            <wp:extent cx="2339975" cy="1846580"/>
            <wp:effectExtent l="0" t="0" r="0"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H. Non-Native Richness Model Visualizations</w:t>
      </w:r>
    </w:p>
    <w:p w14:paraId="13A90B1C" w14:textId="368FEC6C" w:rsidR="00A200F2" w:rsidRPr="0099294D" w:rsidRDefault="00A200F2" w:rsidP="00A200F2">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I</w:t>
      </w:r>
      <w:r w:rsidRPr="0099294D">
        <w:rPr>
          <w:rFonts w:eastAsia="Times New Roman"/>
          <w:lang w:eastAsia="en-GB"/>
        </w:rPr>
        <w:t>. Vegetation Survey Plant List</w:t>
      </w:r>
      <w:r w:rsidRPr="0099294D">
        <w:rPr>
          <w:rFonts w:eastAsia="Times New Roman"/>
          <w:lang w:val="en-US" w:eastAsia="en-GB"/>
        </w:rPr>
        <w:t> </w:t>
      </w:r>
    </w:p>
    <w:p w14:paraId="571BE300" w14:textId="77777777" w:rsidR="00A200F2" w:rsidRDefault="00A200F2" w:rsidP="00A200F2">
      <w:pPr>
        <w:pStyle w:val="Caption"/>
        <w:keepNext/>
      </w:pPr>
    </w:p>
    <w:p w14:paraId="63E048D2" w14:textId="60D499A9" w:rsidR="00A200F2" w:rsidRDefault="00A200F2" w:rsidP="00A200F2">
      <w:pPr>
        <w:pStyle w:val="Caption"/>
        <w:keepNext/>
      </w:pPr>
      <w:r>
        <w:t xml:space="preserve">Table I1.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 xml:space="preserve">2021 vegetation surveys with accompanying origin status (N = Native, E = Exotic, I = </w:t>
      </w:r>
      <w:commentRangeStart w:id="1233"/>
      <w:r w:rsidRPr="0099294D">
        <w:rPr>
          <w:lang w:eastAsia="en-GB"/>
        </w:rPr>
        <w:t>Invasive</w:t>
      </w:r>
      <w:commentRangeEnd w:id="1233"/>
      <w:r w:rsidR="00AD6C5A">
        <w:rPr>
          <w:rStyle w:val="CommentReference"/>
          <w:color w:val="auto"/>
        </w:rPr>
        <w:commentReference w:id="1233"/>
      </w:r>
      <w:r w:rsidRPr="0099294D">
        <w:rPr>
          <w:lang w:eastAsia="en-GB"/>
        </w:rPr>
        <w:t>).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A200F2" w:rsidRPr="002C2EA9" w14:paraId="10704CB8" w14:textId="77777777" w:rsidTr="004D3373">
        <w:trPr>
          <w:trHeight w:hRule="exact" w:val="227"/>
        </w:trPr>
        <w:tc>
          <w:tcPr>
            <w:tcW w:w="3119" w:type="dxa"/>
            <w:tcBorders>
              <w:bottom w:val="single" w:sz="4" w:space="0" w:color="auto"/>
            </w:tcBorders>
            <w:shd w:val="clear" w:color="auto" w:fill="auto"/>
            <w:hideMark/>
          </w:tcPr>
          <w:p w14:paraId="2E56879E" w14:textId="77777777" w:rsidR="00A200F2" w:rsidRPr="002C2EA9" w:rsidRDefault="00A200F2" w:rsidP="004D3373">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89D7E62" w14:textId="77777777" w:rsidR="00A200F2" w:rsidRPr="002C2EA9" w:rsidRDefault="00A200F2" w:rsidP="004D3373">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5D06421A"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5422CABE" w14:textId="77777777" w:rsidR="00A200F2" w:rsidRPr="002C2EA9" w:rsidRDefault="00A200F2" w:rsidP="004D3373">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55C8B90F" w14:textId="77777777" w:rsidR="00A200F2" w:rsidRPr="002C2EA9" w:rsidRDefault="00A200F2" w:rsidP="004D3373">
            <w:pPr>
              <w:spacing w:line="240" w:lineRule="auto"/>
              <w:jc w:val="center"/>
              <w:rPr>
                <w:b/>
                <w:bCs/>
                <w:sz w:val="18"/>
                <w:szCs w:val="18"/>
                <w:lang w:val="en-US" w:eastAsia="en-GB"/>
              </w:rPr>
            </w:pPr>
            <w:r w:rsidRPr="002C2EA9">
              <w:rPr>
                <w:b/>
                <w:bCs/>
                <w:sz w:val="18"/>
                <w:szCs w:val="18"/>
                <w:lang w:val="en-US" w:eastAsia="en-GB"/>
              </w:rPr>
              <w:t>2021</w:t>
            </w:r>
          </w:p>
        </w:tc>
      </w:tr>
      <w:tr w:rsidR="00A200F2" w:rsidRPr="002C2EA9"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73DF74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1F43FECA"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0E925471" w14:textId="77777777" w:rsidR="00A200F2" w:rsidRPr="002C2EA9" w:rsidRDefault="00A200F2" w:rsidP="004D3373">
            <w:pPr>
              <w:spacing w:line="240" w:lineRule="auto"/>
              <w:jc w:val="center"/>
              <w:rPr>
                <w:sz w:val="18"/>
                <w:szCs w:val="18"/>
                <w:lang w:val="en-US" w:eastAsia="en-GB"/>
              </w:rPr>
            </w:pPr>
          </w:p>
        </w:tc>
        <w:tc>
          <w:tcPr>
            <w:tcW w:w="886" w:type="dxa"/>
            <w:tcBorders>
              <w:top w:val="single" w:sz="4" w:space="0" w:color="auto"/>
            </w:tcBorders>
          </w:tcPr>
          <w:p w14:paraId="1EBE2A5A"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X</w:t>
            </w:r>
          </w:p>
        </w:tc>
      </w:tr>
      <w:tr w:rsidR="00A200F2" w:rsidRPr="002C2EA9" w14:paraId="672B54BC" w14:textId="77777777" w:rsidTr="004D3373">
        <w:trPr>
          <w:trHeight w:hRule="exact" w:val="227"/>
        </w:trPr>
        <w:tc>
          <w:tcPr>
            <w:tcW w:w="3119" w:type="dxa"/>
            <w:shd w:val="clear" w:color="auto" w:fill="auto"/>
            <w:hideMark/>
          </w:tcPr>
          <w:p w14:paraId="3552904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w:t>
            </w:r>
            <w:proofErr w:type="spellStart"/>
            <w:r w:rsidRPr="002C2EA9">
              <w:rPr>
                <w:i/>
                <w:iCs/>
                <w:color w:val="000000"/>
                <w:sz w:val="18"/>
                <w:szCs w:val="18"/>
                <w:lang w:val="en-US" w:eastAsia="en-GB"/>
              </w:rPr>
              <w:t>capillaris</w:t>
            </w:r>
            <w:proofErr w:type="spellEnd"/>
            <w:r w:rsidRPr="002C2EA9">
              <w:rPr>
                <w:color w:val="000000"/>
                <w:sz w:val="18"/>
                <w:szCs w:val="18"/>
                <w:lang w:val="en-US" w:eastAsia="en-GB"/>
              </w:rPr>
              <w:t> </w:t>
            </w:r>
          </w:p>
        </w:tc>
        <w:tc>
          <w:tcPr>
            <w:tcW w:w="2941" w:type="dxa"/>
            <w:shd w:val="clear" w:color="auto" w:fill="auto"/>
            <w:hideMark/>
          </w:tcPr>
          <w:p w14:paraId="3B766E9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colonial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497D073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C8B54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2ED19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48E18E" w14:textId="77777777" w:rsidTr="004D3373">
        <w:trPr>
          <w:trHeight w:hRule="exact" w:val="227"/>
        </w:trPr>
        <w:tc>
          <w:tcPr>
            <w:tcW w:w="3119" w:type="dxa"/>
            <w:shd w:val="clear" w:color="auto" w:fill="auto"/>
            <w:hideMark/>
          </w:tcPr>
          <w:p w14:paraId="045EAA0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3EAEBB4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50540EC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C7BCA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8D7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36E75" w14:textId="77777777" w:rsidTr="004D3373">
        <w:trPr>
          <w:trHeight w:hRule="exact" w:val="227"/>
        </w:trPr>
        <w:tc>
          <w:tcPr>
            <w:tcW w:w="3119" w:type="dxa"/>
            <w:shd w:val="clear" w:color="auto" w:fill="auto"/>
            <w:hideMark/>
          </w:tcPr>
          <w:p w14:paraId="6201B77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76E8108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creeping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3FCE925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2CFD25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C628A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75D8DE" w14:textId="77777777" w:rsidTr="004D3373">
        <w:trPr>
          <w:trHeight w:hRule="exact" w:val="227"/>
        </w:trPr>
        <w:tc>
          <w:tcPr>
            <w:tcW w:w="3119" w:type="dxa"/>
            <w:shd w:val="clear" w:color="auto" w:fill="auto"/>
          </w:tcPr>
          <w:p w14:paraId="2E8150C7"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204A6B4"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ajuga</w:t>
            </w:r>
          </w:p>
        </w:tc>
        <w:tc>
          <w:tcPr>
            <w:tcW w:w="886" w:type="dxa"/>
            <w:shd w:val="clear" w:color="auto" w:fill="auto"/>
          </w:tcPr>
          <w:p w14:paraId="777C1B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2510D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03DE58" w14:textId="77777777" w:rsidR="00A200F2" w:rsidRPr="002C2EA9" w:rsidRDefault="00A200F2" w:rsidP="004D3373">
            <w:pPr>
              <w:spacing w:line="240" w:lineRule="auto"/>
              <w:jc w:val="center"/>
              <w:rPr>
                <w:sz w:val="18"/>
                <w:szCs w:val="18"/>
                <w:lang w:val="en-US" w:eastAsia="en-GB"/>
              </w:rPr>
            </w:pPr>
          </w:p>
        </w:tc>
      </w:tr>
      <w:tr w:rsidR="00A200F2" w:rsidRPr="002C2EA9" w14:paraId="2485FB04" w14:textId="77777777" w:rsidTr="004D3373">
        <w:trPr>
          <w:trHeight w:hRule="exact" w:val="227"/>
        </w:trPr>
        <w:tc>
          <w:tcPr>
            <w:tcW w:w="3119" w:type="dxa"/>
            <w:shd w:val="clear" w:color="auto" w:fill="auto"/>
            <w:hideMark/>
          </w:tcPr>
          <w:p w14:paraId="330DA31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D35F55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A127BA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21E761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5A5CBB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28A3FF" w14:textId="77777777" w:rsidTr="004D3373">
        <w:trPr>
          <w:trHeight w:hRule="exact" w:val="227"/>
        </w:trPr>
        <w:tc>
          <w:tcPr>
            <w:tcW w:w="3119" w:type="dxa"/>
            <w:shd w:val="clear" w:color="auto" w:fill="auto"/>
            <w:hideMark/>
          </w:tcPr>
          <w:p w14:paraId="42FB7B6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44BA0C0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06CAB8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C65D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4DB5A6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5B76D7A" w14:textId="77777777" w:rsidTr="004D3373">
        <w:trPr>
          <w:trHeight w:hRule="exact" w:val="227"/>
        </w:trPr>
        <w:tc>
          <w:tcPr>
            <w:tcW w:w="3119" w:type="dxa"/>
            <w:shd w:val="clear" w:color="auto" w:fill="auto"/>
          </w:tcPr>
          <w:p w14:paraId="38284168"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B620F7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7BF83C8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7D36908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1549A7D" w14:textId="77777777" w:rsidR="00A200F2" w:rsidRPr="002C2EA9" w:rsidRDefault="00A200F2" w:rsidP="004D3373">
            <w:pPr>
              <w:spacing w:line="240" w:lineRule="auto"/>
              <w:jc w:val="center"/>
              <w:rPr>
                <w:sz w:val="18"/>
                <w:szCs w:val="18"/>
                <w:lang w:val="en-US" w:eastAsia="en-GB"/>
              </w:rPr>
            </w:pPr>
          </w:p>
        </w:tc>
      </w:tr>
      <w:tr w:rsidR="00A200F2" w:rsidRPr="002C2EA9" w14:paraId="4901085D" w14:textId="77777777" w:rsidTr="004D3373">
        <w:trPr>
          <w:trHeight w:hRule="exact" w:val="227"/>
        </w:trPr>
        <w:tc>
          <w:tcPr>
            <w:tcW w:w="3119" w:type="dxa"/>
            <w:shd w:val="clear" w:color="auto" w:fill="auto"/>
          </w:tcPr>
          <w:p w14:paraId="38EFA069"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5BE9B3BC"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2FA11A1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273130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AD4371" w14:textId="77777777" w:rsidR="00A200F2" w:rsidRPr="002C2EA9" w:rsidRDefault="00A200F2" w:rsidP="004D3373">
            <w:pPr>
              <w:spacing w:line="240" w:lineRule="auto"/>
              <w:jc w:val="center"/>
              <w:rPr>
                <w:sz w:val="18"/>
                <w:szCs w:val="18"/>
                <w:lang w:val="en-US" w:eastAsia="en-GB"/>
              </w:rPr>
            </w:pPr>
          </w:p>
        </w:tc>
      </w:tr>
      <w:tr w:rsidR="00A200F2" w:rsidRPr="002C2EA9" w14:paraId="5D6588CB" w14:textId="77777777" w:rsidTr="004D3373">
        <w:trPr>
          <w:trHeight w:hRule="exact" w:val="227"/>
        </w:trPr>
        <w:tc>
          <w:tcPr>
            <w:tcW w:w="3119" w:type="dxa"/>
            <w:shd w:val="clear" w:color="auto" w:fill="auto"/>
            <w:hideMark/>
          </w:tcPr>
          <w:p w14:paraId="47AAA81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7900093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116E9B6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B4BEA1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619A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4A13C7" w14:textId="77777777" w:rsidTr="004D3373">
        <w:trPr>
          <w:trHeight w:hRule="exact" w:val="227"/>
        </w:trPr>
        <w:tc>
          <w:tcPr>
            <w:tcW w:w="3119" w:type="dxa"/>
            <w:shd w:val="clear" w:color="auto" w:fill="auto"/>
            <w:hideMark/>
          </w:tcPr>
          <w:p w14:paraId="1B3DADA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283C050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2199FF8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BED1FB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2E7378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B973D58" w14:textId="77777777" w:rsidTr="004D3373">
        <w:trPr>
          <w:trHeight w:hRule="exact" w:val="227"/>
        </w:trPr>
        <w:tc>
          <w:tcPr>
            <w:tcW w:w="3119" w:type="dxa"/>
            <w:shd w:val="clear" w:color="auto" w:fill="auto"/>
            <w:hideMark/>
          </w:tcPr>
          <w:p w14:paraId="23E59C0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3AA061A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5CE658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1AF36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6F8385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8515A4C" w14:textId="77777777" w:rsidTr="004D3373">
        <w:trPr>
          <w:trHeight w:hRule="exact" w:val="227"/>
        </w:trPr>
        <w:tc>
          <w:tcPr>
            <w:tcW w:w="3119" w:type="dxa"/>
            <w:shd w:val="clear" w:color="auto" w:fill="auto"/>
            <w:hideMark/>
          </w:tcPr>
          <w:p w14:paraId="741958F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B761F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4D91CE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B848B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1CAB36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4201364" w14:textId="77777777" w:rsidTr="004D3373">
        <w:trPr>
          <w:trHeight w:hRule="exact" w:val="227"/>
        </w:trPr>
        <w:tc>
          <w:tcPr>
            <w:tcW w:w="3119" w:type="dxa"/>
            <w:shd w:val="clear" w:color="auto" w:fill="auto"/>
          </w:tcPr>
          <w:p w14:paraId="1401F45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2A06B80B"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5ECF580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721E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F6BF91" w14:textId="77777777" w:rsidR="00A200F2" w:rsidRPr="002C2EA9" w:rsidRDefault="00A200F2" w:rsidP="004D3373">
            <w:pPr>
              <w:spacing w:line="240" w:lineRule="auto"/>
              <w:jc w:val="center"/>
              <w:rPr>
                <w:sz w:val="18"/>
                <w:szCs w:val="18"/>
                <w:lang w:val="en-US" w:eastAsia="en-GB"/>
              </w:rPr>
            </w:pPr>
          </w:p>
        </w:tc>
      </w:tr>
      <w:tr w:rsidR="00A200F2" w:rsidRPr="002C2EA9" w14:paraId="5115094C" w14:textId="77777777" w:rsidTr="004D3373">
        <w:trPr>
          <w:trHeight w:hRule="exact" w:val="227"/>
        </w:trPr>
        <w:tc>
          <w:tcPr>
            <w:tcW w:w="3119" w:type="dxa"/>
            <w:shd w:val="clear" w:color="auto" w:fill="auto"/>
          </w:tcPr>
          <w:p w14:paraId="7D94A48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4A7836D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0DCBCB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3F529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50AD4C" w14:textId="77777777" w:rsidR="00A200F2" w:rsidRPr="002C2EA9" w:rsidRDefault="00A200F2" w:rsidP="004D3373">
            <w:pPr>
              <w:spacing w:line="240" w:lineRule="auto"/>
              <w:jc w:val="center"/>
              <w:rPr>
                <w:sz w:val="18"/>
                <w:szCs w:val="18"/>
                <w:lang w:val="en-US" w:eastAsia="en-GB"/>
              </w:rPr>
            </w:pPr>
          </w:p>
        </w:tc>
      </w:tr>
      <w:tr w:rsidR="00A200F2" w:rsidRPr="002C2EA9" w14:paraId="17BBC3F2" w14:textId="77777777" w:rsidTr="004D3373">
        <w:trPr>
          <w:trHeight w:hRule="exact" w:val="227"/>
        </w:trPr>
        <w:tc>
          <w:tcPr>
            <w:tcW w:w="3119" w:type="dxa"/>
            <w:shd w:val="clear" w:color="auto" w:fill="auto"/>
            <w:hideMark/>
          </w:tcPr>
          <w:p w14:paraId="2F12922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Bolboschoenus</w:t>
            </w:r>
            <w:proofErr w:type="spellEnd"/>
            <w:r w:rsidRPr="002C2EA9">
              <w:rPr>
                <w:i/>
                <w:iCs/>
                <w:color w:val="000000"/>
                <w:sz w:val="18"/>
                <w:szCs w:val="18"/>
                <w:lang w:val="en-US" w:eastAsia="en-GB"/>
              </w:rPr>
              <w:t> maritimus</w:t>
            </w:r>
            <w:r w:rsidRPr="002C2EA9">
              <w:rPr>
                <w:color w:val="000000"/>
                <w:sz w:val="18"/>
                <w:szCs w:val="18"/>
                <w:lang w:val="en-US" w:eastAsia="en-GB"/>
              </w:rPr>
              <w:t> </w:t>
            </w:r>
          </w:p>
        </w:tc>
        <w:tc>
          <w:tcPr>
            <w:tcW w:w="2941" w:type="dxa"/>
            <w:shd w:val="clear" w:color="auto" w:fill="auto"/>
            <w:hideMark/>
          </w:tcPr>
          <w:p w14:paraId="767D7C6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719F83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A537759"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F165B5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C9A051" w14:textId="77777777" w:rsidTr="004D3373">
        <w:trPr>
          <w:trHeight w:hRule="exact" w:val="227"/>
        </w:trPr>
        <w:tc>
          <w:tcPr>
            <w:tcW w:w="3119" w:type="dxa"/>
            <w:shd w:val="clear" w:color="auto" w:fill="auto"/>
            <w:hideMark/>
          </w:tcPr>
          <w:p w14:paraId="1958E79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02B8788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79F568A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6BCA7A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9CD6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EE9AB9" w14:textId="77777777" w:rsidTr="004D3373">
        <w:trPr>
          <w:trHeight w:hRule="exact" w:val="227"/>
        </w:trPr>
        <w:tc>
          <w:tcPr>
            <w:tcW w:w="3119" w:type="dxa"/>
            <w:shd w:val="clear" w:color="auto" w:fill="auto"/>
          </w:tcPr>
          <w:p w14:paraId="6F180A3B"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084D6C3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1D3DAB0A"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1D75A6D"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1DB4DF7E" w14:textId="77777777" w:rsidR="00A200F2" w:rsidRPr="002C2EA9" w:rsidRDefault="00A200F2" w:rsidP="004D3373">
            <w:pPr>
              <w:spacing w:line="240" w:lineRule="auto"/>
              <w:jc w:val="center"/>
              <w:rPr>
                <w:sz w:val="18"/>
                <w:szCs w:val="18"/>
                <w:lang w:val="en-US" w:eastAsia="en-GB"/>
              </w:rPr>
            </w:pPr>
          </w:p>
        </w:tc>
      </w:tr>
      <w:tr w:rsidR="00A200F2" w:rsidRPr="002C2EA9" w14:paraId="1207157D" w14:textId="77777777" w:rsidTr="004D3373">
        <w:trPr>
          <w:trHeight w:hRule="exact" w:val="227"/>
        </w:trPr>
        <w:tc>
          <w:tcPr>
            <w:tcW w:w="3119" w:type="dxa"/>
            <w:shd w:val="clear" w:color="auto" w:fill="auto"/>
          </w:tcPr>
          <w:p w14:paraId="62B27CA7"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7464FD8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615E8B8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1C1E3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BF6809" w14:textId="77777777" w:rsidR="00A200F2" w:rsidRPr="002C2EA9" w:rsidRDefault="00A200F2" w:rsidP="004D3373">
            <w:pPr>
              <w:spacing w:line="240" w:lineRule="auto"/>
              <w:jc w:val="center"/>
              <w:rPr>
                <w:sz w:val="18"/>
                <w:szCs w:val="18"/>
                <w:lang w:val="en-US" w:eastAsia="en-GB"/>
              </w:rPr>
            </w:pPr>
          </w:p>
        </w:tc>
      </w:tr>
      <w:tr w:rsidR="00A200F2" w:rsidRPr="002C2EA9" w14:paraId="6F3EC0A0" w14:textId="77777777" w:rsidTr="004D3373">
        <w:trPr>
          <w:trHeight w:hRule="exact" w:val="227"/>
        </w:trPr>
        <w:tc>
          <w:tcPr>
            <w:tcW w:w="3119" w:type="dxa"/>
            <w:shd w:val="clear" w:color="auto" w:fill="auto"/>
            <w:hideMark/>
          </w:tcPr>
          <w:p w14:paraId="34D01C5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2EDB73A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33F146F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3BE4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C1434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DFE5A9" w14:textId="77777777" w:rsidTr="004D3373">
        <w:trPr>
          <w:trHeight w:hRule="exact" w:val="227"/>
        </w:trPr>
        <w:tc>
          <w:tcPr>
            <w:tcW w:w="3119" w:type="dxa"/>
            <w:shd w:val="clear" w:color="auto" w:fill="auto"/>
            <w:hideMark/>
          </w:tcPr>
          <w:p w14:paraId="55709F0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5C92A95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01772C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2DF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76E4F2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32B889" w14:textId="77777777" w:rsidTr="004D3373">
        <w:trPr>
          <w:trHeight w:hRule="exact" w:val="227"/>
        </w:trPr>
        <w:tc>
          <w:tcPr>
            <w:tcW w:w="3119" w:type="dxa"/>
            <w:shd w:val="clear" w:color="auto" w:fill="auto"/>
            <w:hideMark/>
          </w:tcPr>
          <w:p w14:paraId="217A515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6C8F8BB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59EFB0C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B5E0FF8"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2978E1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9C8B973" w14:textId="77777777" w:rsidTr="004D3373">
        <w:trPr>
          <w:trHeight w:hRule="exact" w:val="227"/>
        </w:trPr>
        <w:tc>
          <w:tcPr>
            <w:tcW w:w="3119" w:type="dxa"/>
            <w:shd w:val="clear" w:color="auto" w:fill="auto"/>
          </w:tcPr>
          <w:p w14:paraId="73DE31B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2E2714E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2C5A85E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7D0363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BD2F33" w14:textId="77777777" w:rsidR="00A200F2" w:rsidRPr="002C2EA9" w:rsidRDefault="00A200F2" w:rsidP="004D3373">
            <w:pPr>
              <w:spacing w:line="240" w:lineRule="auto"/>
              <w:jc w:val="center"/>
              <w:rPr>
                <w:sz w:val="18"/>
                <w:szCs w:val="18"/>
                <w:lang w:val="en-US" w:eastAsia="en-GB"/>
              </w:rPr>
            </w:pPr>
          </w:p>
        </w:tc>
      </w:tr>
      <w:tr w:rsidR="00A200F2" w:rsidRPr="002C2EA9" w14:paraId="2D85B2E0" w14:textId="77777777" w:rsidTr="004D3373">
        <w:trPr>
          <w:trHeight w:hRule="exact" w:val="227"/>
        </w:trPr>
        <w:tc>
          <w:tcPr>
            <w:tcW w:w="3119" w:type="dxa"/>
            <w:shd w:val="clear" w:color="auto" w:fill="auto"/>
            <w:hideMark/>
          </w:tcPr>
          <w:p w14:paraId="547F6FC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7F020ED" w14:textId="77777777" w:rsidR="00A200F2" w:rsidRPr="002C2EA9" w:rsidRDefault="00A200F2" w:rsidP="004D3373">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122BF2B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3B0A854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A712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6E6038C" w14:textId="77777777" w:rsidTr="004D3373">
        <w:trPr>
          <w:trHeight w:hRule="exact" w:val="227"/>
        </w:trPr>
        <w:tc>
          <w:tcPr>
            <w:tcW w:w="3119" w:type="dxa"/>
            <w:shd w:val="clear" w:color="auto" w:fill="auto"/>
            <w:hideMark/>
          </w:tcPr>
          <w:p w14:paraId="7D2BFE4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1BC7183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FF93D8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9BFA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F952B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B367AE" w14:textId="77777777" w:rsidTr="004D3373">
        <w:trPr>
          <w:trHeight w:hRule="exact" w:val="227"/>
        </w:trPr>
        <w:tc>
          <w:tcPr>
            <w:tcW w:w="3119" w:type="dxa"/>
            <w:shd w:val="clear" w:color="auto" w:fill="auto"/>
            <w:hideMark/>
          </w:tcPr>
          <w:p w14:paraId="71231B5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6ADD318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42C1B5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938E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B8697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0A10E49" w14:textId="77777777" w:rsidTr="004D3373">
        <w:trPr>
          <w:trHeight w:hRule="exact" w:val="227"/>
        </w:trPr>
        <w:tc>
          <w:tcPr>
            <w:tcW w:w="3119" w:type="dxa"/>
            <w:shd w:val="clear" w:color="auto" w:fill="auto"/>
          </w:tcPr>
          <w:p w14:paraId="499D4970"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rex </w:t>
            </w:r>
            <w:proofErr w:type="spellStart"/>
            <w:r w:rsidRPr="002C2EA9">
              <w:rPr>
                <w:i/>
                <w:iCs/>
                <w:color w:val="000000"/>
                <w:sz w:val="18"/>
                <w:szCs w:val="18"/>
                <w:lang w:val="en-US" w:eastAsia="en-GB"/>
              </w:rPr>
              <w:t>exsiccata</w:t>
            </w:r>
            <w:proofErr w:type="spellEnd"/>
          </w:p>
        </w:tc>
        <w:tc>
          <w:tcPr>
            <w:tcW w:w="2941" w:type="dxa"/>
            <w:shd w:val="clear" w:color="auto" w:fill="auto"/>
          </w:tcPr>
          <w:p w14:paraId="3217359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3F709F6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EA0045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D25F5C" w14:textId="77777777" w:rsidR="00A200F2" w:rsidRPr="002C2EA9" w:rsidRDefault="00A200F2" w:rsidP="004D3373">
            <w:pPr>
              <w:spacing w:line="240" w:lineRule="auto"/>
              <w:jc w:val="center"/>
              <w:rPr>
                <w:sz w:val="18"/>
                <w:szCs w:val="18"/>
                <w:lang w:val="en-US" w:eastAsia="en-GB"/>
              </w:rPr>
            </w:pPr>
          </w:p>
        </w:tc>
      </w:tr>
      <w:tr w:rsidR="00A200F2" w:rsidRPr="002C2EA9" w14:paraId="25850384" w14:textId="77777777" w:rsidTr="004D3373">
        <w:trPr>
          <w:trHeight w:hRule="exact" w:val="227"/>
        </w:trPr>
        <w:tc>
          <w:tcPr>
            <w:tcW w:w="3119" w:type="dxa"/>
            <w:shd w:val="clear" w:color="auto" w:fill="auto"/>
            <w:hideMark/>
          </w:tcPr>
          <w:p w14:paraId="0DADD36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lyngbyei</w:t>
            </w:r>
            <w:r w:rsidRPr="002C2EA9">
              <w:rPr>
                <w:color w:val="000000"/>
                <w:sz w:val="18"/>
                <w:szCs w:val="18"/>
                <w:lang w:val="en-US" w:eastAsia="en-GB"/>
              </w:rPr>
              <w:t> </w:t>
            </w:r>
          </w:p>
        </w:tc>
        <w:tc>
          <w:tcPr>
            <w:tcW w:w="2941" w:type="dxa"/>
            <w:shd w:val="clear" w:color="auto" w:fill="auto"/>
            <w:hideMark/>
          </w:tcPr>
          <w:p w14:paraId="6093B17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yngbye's sedge </w:t>
            </w:r>
          </w:p>
        </w:tc>
        <w:tc>
          <w:tcPr>
            <w:tcW w:w="886" w:type="dxa"/>
            <w:shd w:val="clear" w:color="auto" w:fill="auto"/>
            <w:hideMark/>
          </w:tcPr>
          <w:p w14:paraId="1D0C120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1C4A5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5BF2F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EFF145" w14:textId="77777777" w:rsidTr="004D3373">
        <w:trPr>
          <w:trHeight w:hRule="exact" w:val="227"/>
        </w:trPr>
        <w:tc>
          <w:tcPr>
            <w:tcW w:w="3119" w:type="dxa"/>
            <w:shd w:val="clear" w:color="auto" w:fill="auto"/>
            <w:hideMark/>
          </w:tcPr>
          <w:p w14:paraId="7AE4963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obnupta</w:t>
            </w:r>
            <w:r w:rsidRPr="002C2EA9">
              <w:rPr>
                <w:color w:val="000000"/>
                <w:sz w:val="18"/>
                <w:szCs w:val="18"/>
                <w:lang w:val="en-US" w:eastAsia="en-GB"/>
              </w:rPr>
              <w:t> </w:t>
            </w:r>
          </w:p>
        </w:tc>
        <w:tc>
          <w:tcPr>
            <w:tcW w:w="2941" w:type="dxa"/>
            <w:shd w:val="clear" w:color="auto" w:fill="auto"/>
            <w:hideMark/>
          </w:tcPr>
          <w:p w14:paraId="2E64F10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717FD3B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FEAE1F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EB6E3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D7BE5D" w14:textId="77777777" w:rsidTr="004D3373">
        <w:trPr>
          <w:trHeight w:hRule="exact" w:val="227"/>
        </w:trPr>
        <w:tc>
          <w:tcPr>
            <w:tcW w:w="3119" w:type="dxa"/>
            <w:shd w:val="clear" w:color="auto" w:fill="auto"/>
          </w:tcPr>
          <w:p w14:paraId="2A07D43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arex scoparia</w:t>
            </w:r>
          </w:p>
        </w:tc>
        <w:tc>
          <w:tcPr>
            <w:tcW w:w="2941" w:type="dxa"/>
            <w:shd w:val="clear" w:color="auto" w:fill="auto"/>
          </w:tcPr>
          <w:p w14:paraId="0965E3E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24E3FFA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9D3D6D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E55417" w14:textId="77777777" w:rsidR="00A200F2" w:rsidRPr="002C2EA9" w:rsidRDefault="00A200F2" w:rsidP="004D3373">
            <w:pPr>
              <w:spacing w:line="240" w:lineRule="auto"/>
              <w:jc w:val="center"/>
              <w:rPr>
                <w:sz w:val="18"/>
                <w:szCs w:val="18"/>
                <w:lang w:val="en-US" w:eastAsia="en-GB"/>
              </w:rPr>
            </w:pPr>
          </w:p>
        </w:tc>
      </w:tr>
      <w:tr w:rsidR="00A200F2" w:rsidRPr="002C2EA9" w14:paraId="2CBE585E" w14:textId="77777777" w:rsidTr="004D3373">
        <w:trPr>
          <w:trHeight w:hRule="exact" w:val="227"/>
        </w:trPr>
        <w:tc>
          <w:tcPr>
            <w:tcW w:w="3119" w:type="dxa"/>
            <w:shd w:val="clear" w:color="auto" w:fill="auto"/>
            <w:hideMark/>
          </w:tcPr>
          <w:p w14:paraId="25AEBE9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3BD37C2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3B4ECC5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012BB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F6379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2F5DA75" w14:textId="77777777" w:rsidTr="004D3373">
        <w:trPr>
          <w:trHeight w:hRule="exact" w:val="227"/>
        </w:trPr>
        <w:tc>
          <w:tcPr>
            <w:tcW w:w="3119" w:type="dxa"/>
            <w:shd w:val="clear" w:color="auto" w:fill="auto"/>
            <w:hideMark/>
          </w:tcPr>
          <w:p w14:paraId="1D50EBD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44733FF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146A93F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A65E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E3671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3E9560" w14:textId="77777777" w:rsidTr="004D3373">
        <w:trPr>
          <w:trHeight w:hRule="exact" w:val="227"/>
        </w:trPr>
        <w:tc>
          <w:tcPr>
            <w:tcW w:w="3119" w:type="dxa"/>
            <w:shd w:val="clear" w:color="auto" w:fill="auto"/>
          </w:tcPr>
          <w:p w14:paraId="6CCA87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30C9BB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620EA4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C96F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C0BDD0" w14:textId="77777777" w:rsidR="00A200F2" w:rsidRPr="002C2EA9" w:rsidRDefault="00A200F2" w:rsidP="004D3373">
            <w:pPr>
              <w:spacing w:line="240" w:lineRule="auto"/>
              <w:jc w:val="center"/>
              <w:rPr>
                <w:sz w:val="18"/>
                <w:szCs w:val="18"/>
                <w:lang w:val="en-US" w:eastAsia="en-GB"/>
              </w:rPr>
            </w:pPr>
          </w:p>
        </w:tc>
      </w:tr>
      <w:tr w:rsidR="00A200F2" w:rsidRPr="002C2EA9" w14:paraId="58160CB7" w14:textId="77777777" w:rsidTr="004D3373">
        <w:trPr>
          <w:trHeight w:hRule="exact" w:val="227"/>
        </w:trPr>
        <w:tc>
          <w:tcPr>
            <w:tcW w:w="3119" w:type="dxa"/>
            <w:shd w:val="clear" w:color="auto" w:fill="auto"/>
          </w:tcPr>
          <w:p w14:paraId="51F5624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C85F4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1AFB77E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33248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DC39D" w14:textId="77777777" w:rsidR="00A200F2" w:rsidRPr="002C2EA9" w:rsidRDefault="00A200F2" w:rsidP="004D3373">
            <w:pPr>
              <w:spacing w:line="240" w:lineRule="auto"/>
              <w:jc w:val="center"/>
              <w:rPr>
                <w:sz w:val="18"/>
                <w:szCs w:val="18"/>
                <w:lang w:val="en-US" w:eastAsia="en-GB"/>
              </w:rPr>
            </w:pPr>
          </w:p>
        </w:tc>
      </w:tr>
      <w:tr w:rsidR="00A200F2" w:rsidRPr="002C2EA9" w14:paraId="6C14244D" w14:textId="77777777" w:rsidTr="004D3373">
        <w:trPr>
          <w:trHeight w:hRule="exact" w:val="227"/>
        </w:trPr>
        <w:tc>
          <w:tcPr>
            <w:tcW w:w="3119" w:type="dxa"/>
            <w:shd w:val="clear" w:color="auto" w:fill="auto"/>
          </w:tcPr>
          <w:p w14:paraId="60F2A88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58388AB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0C2EDE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7D0E780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1FA545" w14:textId="77777777" w:rsidR="00A200F2" w:rsidRPr="002C2EA9" w:rsidRDefault="00A200F2" w:rsidP="004D3373">
            <w:pPr>
              <w:spacing w:line="240" w:lineRule="auto"/>
              <w:jc w:val="center"/>
              <w:rPr>
                <w:sz w:val="18"/>
                <w:szCs w:val="18"/>
                <w:lang w:val="en-US" w:eastAsia="en-GB"/>
              </w:rPr>
            </w:pPr>
          </w:p>
        </w:tc>
      </w:tr>
      <w:tr w:rsidR="00A200F2" w:rsidRPr="002C2EA9" w14:paraId="02B88B96" w14:textId="77777777" w:rsidTr="004D3373">
        <w:trPr>
          <w:trHeight w:hRule="exact" w:val="227"/>
        </w:trPr>
        <w:tc>
          <w:tcPr>
            <w:tcW w:w="3119" w:type="dxa"/>
            <w:shd w:val="clear" w:color="auto" w:fill="auto"/>
            <w:hideMark/>
          </w:tcPr>
          <w:p w14:paraId="5BC18ED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2B90B0A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68D6EB5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1014B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6B63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618B913" w14:textId="77777777" w:rsidTr="004D3373">
        <w:trPr>
          <w:trHeight w:hRule="exact" w:val="227"/>
        </w:trPr>
        <w:tc>
          <w:tcPr>
            <w:tcW w:w="3119" w:type="dxa"/>
            <w:shd w:val="clear" w:color="auto" w:fill="auto"/>
            <w:hideMark/>
          </w:tcPr>
          <w:p w14:paraId="7CCFB0C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46BE112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04A5A30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16BCF1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F431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DAFE468" w14:textId="77777777" w:rsidTr="004D3373">
        <w:trPr>
          <w:trHeight w:hRule="exact" w:val="227"/>
        </w:trPr>
        <w:tc>
          <w:tcPr>
            <w:tcW w:w="3119" w:type="dxa"/>
            <w:shd w:val="clear" w:color="auto" w:fill="auto"/>
            <w:hideMark/>
          </w:tcPr>
          <w:p w14:paraId="0D80FAA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281B951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53403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777256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E2F3C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1F57EB" w14:textId="77777777" w:rsidTr="004D3373">
        <w:trPr>
          <w:trHeight w:hRule="exact" w:val="227"/>
        </w:trPr>
        <w:tc>
          <w:tcPr>
            <w:tcW w:w="3119" w:type="dxa"/>
            <w:shd w:val="clear" w:color="auto" w:fill="auto"/>
          </w:tcPr>
          <w:p w14:paraId="2FDA1098"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5BBB748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4171582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506B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3D9239" w14:textId="77777777" w:rsidR="00A200F2" w:rsidRPr="002C2EA9" w:rsidRDefault="00A200F2" w:rsidP="004D3373">
            <w:pPr>
              <w:spacing w:line="240" w:lineRule="auto"/>
              <w:jc w:val="center"/>
              <w:rPr>
                <w:sz w:val="18"/>
                <w:szCs w:val="18"/>
                <w:lang w:val="en-US" w:eastAsia="en-GB"/>
              </w:rPr>
            </w:pPr>
          </w:p>
        </w:tc>
      </w:tr>
      <w:tr w:rsidR="00A200F2" w:rsidRPr="002C2EA9" w14:paraId="4DF7E545" w14:textId="77777777" w:rsidTr="004D3373">
        <w:trPr>
          <w:trHeight w:hRule="exact" w:val="227"/>
        </w:trPr>
        <w:tc>
          <w:tcPr>
            <w:tcW w:w="3119" w:type="dxa"/>
            <w:shd w:val="clear" w:color="auto" w:fill="auto"/>
            <w:hideMark/>
          </w:tcPr>
          <w:p w14:paraId="1A7CA997"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3B82C9D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2385271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639D18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3292ED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C57B0D" w14:textId="77777777" w:rsidTr="004D3373">
        <w:trPr>
          <w:trHeight w:hRule="exact" w:val="227"/>
        </w:trPr>
        <w:tc>
          <w:tcPr>
            <w:tcW w:w="3119" w:type="dxa"/>
            <w:shd w:val="clear" w:color="auto" w:fill="auto"/>
            <w:hideMark/>
          </w:tcPr>
          <w:p w14:paraId="3A23741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7D2A538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5BD3377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03866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4803C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5EA1FA" w14:textId="77777777" w:rsidTr="004D3373">
        <w:trPr>
          <w:trHeight w:hRule="exact" w:val="227"/>
        </w:trPr>
        <w:tc>
          <w:tcPr>
            <w:tcW w:w="3119" w:type="dxa"/>
            <w:shd w:val="clear" w:color="auto" w:fill="auto"/>
          </w:tcPr>
          <w:p w14:paraId="2B0E7D70"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65EEF1C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1ABD383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1FA7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93277B" w14:textId="77777777" w:rsidR="00A200F2" w:rsidRPr="002C2EA9" w:rsidRDefault="00A200F2" w:rsidP="004D3373">
            <w:pPr>
              <w:spacing w:line="240" w:lineRule="auto"/>
              <w:jc w:val="center"/>
              <w:rPr>
                <w:sz w:val="18"/>
                <w:szCs w:val="18"/>
                <w:lang w:val="en-US" w:eastAsia="en-GB"/>
              </w:rPr>
            </w:pPr>
          </w:p>
        </w:tc>
      </w:tr>
      <w:tr w:rsidR="00A200F2" w:rsidRPr="002C2EA9" w14:paraId="0ED28A3F" w14:textId="77777777" w:rsidTr="004D3373">
        <w:trPr>
          <w:trHeight w:hRule="exact" w:val="227"/>
        </w:trPr>
        <w:tc>
          <w:tcPr>
            <w:tcW w:w="3119" w:type="dxa"/>
            <w:shd w:val="clear" w:color="auto" w:fill="auto"/>
          </w:tcPr>
          <w:p w14:paraId="1B78DD3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06CC83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6ED3B4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7DBF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4E81B2" w14:textId="77777777" w:rsidR="00A200F2" w:rsidRPr="002C2EA9" w:rsidRDefault="00A200F2" w:rsidP="004D3373">
            <w:pPr>
              <w:spacing w:line="240" w:lineRule="auto"/>
              <w:jc w:val="center"/>
              <w:rPr>
                <w:sz w:val="18"/>
                <w:szCs w:val="18"/>
                <w:lang w:val="en-US" w:eastAsia="en-GB"/>
              </w:rPr>
            </w:pPr>
          </w:p>
        </w:tc>
      </w:tr>
      <w:tr w:rsidR="00A200F2" w:rsidRPr="002C2EA9" w14:paraId="1E249FB3" w14:textId="77777777" w:rsidTr="004D3373">
        <w:trPr>
          <w:trHeight w:hRule="exact" w:val="227"/>
        </w:trPr>
        <w:tc>
          <w:tcPr>
            <w:tcW w:w="3119" w:type="dxa"/>
            <w:shd w:val="clear" w:color="auto" w:fill="auto"/>
          </w:tcPr>
          <w:p w14:paraId="3E0E3AA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42EDC3A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3676ED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B9363C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67EE10" w14:textId="77777777" w:rsidR="00A200F2" w:rsidRPr="002C2EA9" w:rsidRDefault="00A200F2" w:rsidP="004D3373">
            <w:pPr>
              <w:spacing w:line="240" w:lineRule="auto"/>
              <w:jc w:val="center"/>
              <w:rPr>
                <w:sz w:val="18"/>
                <w:szCs w:val="18"/>
                <w:lang w:val="en-US" w:eastAsia="en-GB"/>
              </w:rPr>
            </w:pPr>
          </w:p>
        </w:tc>
      </w:tr>
      <w:tr w:rsidR="00A200F2" w:rsidRPr="002C2EA9" w14:paraId="0603884D" w14:textId="77777777" w:rsidTr="004D3373">
        <w:trPr>
          <w:trHeight w:hRule="exact" w:val="227"/>
        </w:trPr>
        <w:tc>
          <w:tcPr>
            <w:tcW w:w="3119" w:type="dxa"/>
            <w:shd w:val="clear" w:color="auto" w:fill="auto"/>
            <w:hideMark/>
          </w:tcPr>
          <w:p w14:paraId="7E0F5F3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2EC5460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611C74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BAC4DE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C36310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3D9415" w14:textId="77777777" w:rsidTr="004D3373">
        <w:trPr>
          <w:trHeight w:hRule="exact" w:val="227"/>
        </w:trPr>
        <w:tc>
          <w:tcPr>
            <w:tcW w:w="3119" w:type="dxa"/>
            <w:shd w:val="clear" w:color="auto" w:fill="auto"/>
            <w:hideMark/>
          </w:tcPr>
          <w:p w14:paraId="5090B2A3"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5A21E7B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61C227E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0827288"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770B78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B1BDF8" w14:textId="77777777" w:rsidTr="004D3373">
        <w:trPr>
          <w:trHeight w:hRule="exact" w:val="227"/>
        </w:trPr>
        <w:tc>
          <w:tcPr>
            <w:tcW w:w="3119" w:type="dxa"/>
            <w:shd w:val="clear" w:color="auto" w:fill="auto"/>
          </w:tcPr>
          <w:p w14:paraId="47669B88"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4669893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59C1265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1E9D0D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FEC3FD" w14:textId="77777777" w:rsidR="00A200F2" w:rsidRPr="002C2EA9" w:rsidRDefault="00A200F2" w:rsidP="004D3373">
            <w:pPr>
              <w:spacing w:line="240" w:lineRule="auto"/>
              <w:jc w:val="center"/>
              <w:rPr>
                <w:sz w:val="18"/>
                <w:szCs w:val="18"/>
                <w:lang w:val="en-US" w:eastAsia="en-GB"/>
              </w:rPr>
            </w:pPr>
          </w:p>
        </w:tc>
      </w:tr>
      <w:tr w:rsidR="00A200F2" w:rsidRPr="002C2EA9" w14:paraId="65BFED97" w14:textId="77777777" w:rsidTr="004D3373">
        <w:trPr>
          <w:trHeight w:hRule="exact" w:val="227"/>
        </w:trPr>
        <w:tc>
          <w:tcPr>
            <w:tcW w:w="3119" w:type="dxa"/>
            <w:shd w:val="clear" w:color="auto" w:fill="auto"/>
            <w:hideMark/>
          </w:tcPr>
          <w:p w14:paraId="0ED18CA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180D36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DE680A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EE24CE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AC0EC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F5F727" w14:textId="77777777" w:rsidTr="004D3373">
        <w:trPr>
          <w:trHeight w:hRule="exact" w:val="227"/>
        </w:trPr>
        <w:tc>
          <w:tcPr>
            <w:tcW w:w="3119" w:type="dxa"/>
            <w:shd w:val="clear" w:color="auto" w:fill="auto"/>
            <w:hideMark/>
          </w:tcPr>
          <w:p w14:paraId="0F0A990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249CFC2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35824BD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A56C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3F3C3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5AD282" w14:textId="77777777" w:rsidTr="004D3373">
        <w:trPr>
          <w:trHeight w:hRule="exact" w:val="227"/>
        </w:trPr>
        <w:tc>
          <w:tcPr>
            <w:tcW w:w="3119" w:type="dxa"/>
            <w:shd w:val="clear" w:color="auto" w:fill="auto"/>
            <w:hideMark/>
          </w:tcPr>
          <w:p w14:paraId="72175FA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5BE0E6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673BFCE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6228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BA5BA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66B7BD" w14:textId="77777777" w:rsidTr="004D3373">
        <w:trPr>
          <w:trHeight w:hRule="exact" w:val="227"/>
        </w:trPr>
        <w:tc>
          <w:tcPr>
            <w:tcW w:w="3119" w:type="dxa"/>
            <w:shd w:val="clear" w:color="auto" w:fill="auto"/>
            <w:hideMark/>
          </w:tcPr>
          <w:p w14:paraId="7E4AB1F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1299805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25DD1A9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52DBC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6BDA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1D353E" w14:textId="77777777" w:rsidTr="004D3373">
        <w:trPr>
          <w:trHeight w:hRule="exact" w:val="227"/>
        </w:trPr>
        <w:tc>
          <w:tcPr>
            <w:tcW w:w="3119" w:type="dxa"/>
            <w:shd w:val="clear" w:color="auto" w:fill="auto"/>
            <w:hideMark/>
          </w:tcPr>
          <w:p w14:paraId="49A3A21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258EB47C"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6EAEC83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44F28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A17FBA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7C7AA01" w14:textId="77777777" w:rsidTr="004D3373">
        <w:trPr>
          <w:trHeight w:hRule="exact" w:val="227"/>
        </w:trPr>
        <w:tc>
          <w:tcPr>
            <w:tcW w:w="3119" w:type="dxa"/>
            <w:shd w:val="clear" w:color="auto" w:fill="auto"/>
            <w:hideMark/>
          </w:tcPr>
          <w:p w14:paraId="3C9058A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08A4C87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34AA7A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B299B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5075E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A9B143" w14:textId="77777777" w:rsidTr="004D3373">
        <w:trPr>
          <w:trHeight w:hRule="exact" w:val="227"/>
        </w:trPr>
        <w:tc>
          <w:tcPr>
            <w:tcW w:w="3119" w:type="dxa"/>
            <w:shd w:val="clear" w:color="auto" w:fill="auto"/>
            <w:hideMark/>
          </w:tcPr>
          <w:p w14:paraId="71D1E41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1C275C1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D05626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29E02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BFDDB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6D171D" w14:textId="77777777" w:rsidTr="004D3373">
        <w:trPr>
          <w:trHeight w:hRule="exact" w:val="227"/>
        </w:trPr>
        <w:tc>
          <w:tcPr>
            <w:tcW w:w="3119" w:type="dxa"/>
            <w:tcBorders>
              <w:bottom w:val="single" w:sz="4" w:space="0" w:color="auto"/>
            </w:tcBorders>
            <w:shd w:val="clear" w:color="auto" w:fill="auto"/>
          </w:tcPr>
          <w:p w14:paraId="6A0233E0"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18CFEB9"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915040E"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64968DF"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9492069"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05E0CE3A" w14:textId="77777777" w:rsidTr="004D3373">
        <w:trPr>
          <w:trHeight w:hRule="exact" w:val="227"/>
        </w:trPr>
        <w:tc>
          <w:tcPr>
            <w:tcW w:w="3119" w:type="dxa"/>
            <w:tcBorders>
              <w:top w:val="single" w:sz="4" w:space="0" w:color="auto"/>
            </w:tcBorders>
            <w:shd w:val="clear" w:color="auto" w:fill="auto"/>
            <w:hideMark/>
          </w:tcPr>
          <w:p w14:paraId="551C8B8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432090C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535F15F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DB296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4FD051D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026D92" w14:textId="77777777" w:rsidTr="004D3373">
        <w:trPr>
          <w:trHeight w:hRule="exact" w:val="227"/>
        </w:trPr>
        <w:tc>
          <w:tcPr>
            <w:tcW w:w="3119" w:type="dxa"/>
            <w:shd w:val="clear" w:color="auto" w:fill="auto"/>
          </w:tcPr>
          <w:p w14:paraId="1C5429C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63D2FB8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3007394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02D92E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69FC58" w14:textId="77777777" w:rsidR="00A200F2" w:rsidRPr="002C2EA9" w:rsidRDefault="00A200F2" w:rsidP="004D3373">
            <w:pPr>
              <w:spacing w:line="240" w:lineRule="auto"/>
              <w:jc w:val="center"/>
              <w:rPr>
                <w:sz w:val="18"/>
                <w:szCs w:val="18"/>
                <w:lang w:val="en-US" w:eastAsia="en-GB"/>
              </w:rPr>
            </w:pPr>
          </w:p>
        </w:tc>
      </w:tr>
      <w:tr w:rsidR="00A200F2" w:rsidRPr="002C2EA9" w14:paraId="56709DE3" w14:textId="77777777" w:rsidTr="004D3373">
        <w:trPr>
          <w:trHeight w:hRule="exact" w:val="227"/>
        </w:trPr>
        <w:tc>
          <w:tcPr>
            <w:tcW w:w="3119" w:type="dxa"/>
            <w:shd w:val="clear" w:color="auto" w:fill="auto"/>
          </w:tcPr>
          <w:p w14:paraId="28325D5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2F32E03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4DCF83A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F98A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40A115" w14:textId="77777777" w:rsidR="00A200F2" w:rsidRPr="002C2EA9" w:rsidRDefault="00A200F2" w:rsidP="004D3373">
            <w:pPr>
              <w:spacing w:line="240" w:lineRule="auto"/>
              <w:jc w:val="center"/>
              <w:rPr>
                <w:sz w:val="18"/>
                <w:szCs w:val="18"/>
                <w:lang w:val="en-US" w:eastAsia="en-GB"/>
              </w:rPr>
            </w:pPr>
          </w:p>
        </w:tc>
      </w:tr>
      <w:tr w:rsidR="00A200F2" w:rsidRPr="002C2EA9" w14:paraId="02D5B7C3" w14:textId="77777777" w:rsidTr="004D3373">
        <w:trPr>
          <w:trHeight w:hRule="exact" w:val="227"/>
        </w:trPr>
        <w:tc>
          <w:tcPr>
            <w:tcW w:w="3119" w:type="dxa"/>
            <w:shd w:val="clear" w:color="auto" w:fill="auto"/>
          </w:tcPr>
          <w:p w14:paraId="3965DFA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14423A34"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4BBF8E4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0EC1BB7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940B7BE" w14:textId="77777777" w:rsidR="00A200F2" w:rsidRPr="002C2EA9" w:rsidRDefault="00A200F2" w:rsidP="004D3373">
            <w:pPr>
              <w:spacing w:line="240" w:lineRule="auto"/>
              <w:jc w:val="center"/>
              <w:rPr>
                <w:sz w:val="18"/>
                <w:szCs w:val="18"/>
                <w:lang w:val="en-US" w:eastAsia="en-GB"/>
              </w:rPr>
            </w:pPr>
          </w:p>
        </w:tc>
      </w:tr>
      <w:tr w:rsidR="00A200F2" w:rsidRPr="002C2EA9" w14:paraId="59637383" w14:textId="77777777" w:rsidTr="004D3373">
        <w:trPr>
          <w:trHeight w:hRule="exact" w:val="227"/>
        </w:trPr>
        <w:tc>
          <w:tcPr>
            <w:tcW w:w="3119" w:type="dxa"/>
            <w:shd w:val="clear" w:color="auto" w:fill="auto"/>
          </w:tcPr>
          <w:p w14:paraId="5BF76F1B"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3E6E52A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2965941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38EF959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49B9A2" w14:textId="77777777" w:rsidR="00A200F2" w:rsidRPr="002C2EA9" w:rsidRDefault="00A200F2" w:rsidP="004D3373">
            <w:pPr>
              <w:spacing w:line="240" w:lineRule="auto"/>
              <w:jc w:val="center"/>
              <w:rPr>
                <w:sz w:val="18"/>
                <w:szCs w:val="18"/>
                <w:lang w:val="en-US" w:eastAsia="en-GB"/>
              </w:rPr>
            </w:pPr>
          </w:p>
        </w:tc>
      </w:tr>
      <w:tr w:rsidR="00A200F2" w:rsidRPr="002C2EA9" w14:paraId="075DF402" w14:textId="77777777" w:rsidTr="004D3373">
        <w:trPr>
          <w:trHeight w:hRule="exact" w:val="227"/>
        </w:trPr>
        <w:tc>
          <w:tcPr>
            <w:tcW w:w="3119" w:type="dxa"/>
            <w:shd w:val="clear" w:color="auto" w:fill="auto"/>
            <w:hideMark/>
          </w:tcPr>
          <w:p w14:paraId="5753458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9E225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3D97E0C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96501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F8A4AA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C42FD41" w14:textId="77777777" w:rsidTr="004D3373">
        <w:trPr>
          <w:trHeight w:hRule="exact" w:val="227"/>
        </w:trPr>
        <w:tc>
          <w:tcPr>
            <w:tcW w:w="3119" w:type="dxa"/>
            <w:shd w:val="clear" w:color="auto" w:fill="auto"/>
            <w:hideMark/>
          </w:tcPr>
          <w:p w14:paraId="3A66AB52"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0FC7444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6A93295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AA4D3E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6135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E9E1801" w14:textId="77777777" w:rsidTr="004D3373">
        <w:trPr>
          <w:trHeight w:hRule="exact" w:val="227"/>
        </w:trPr>
        <w:tc>
          <w:tcPr>
            <w:tcW w:w="3119" w:type="dxa"/>
            <w:shd w:val="clear" w:color="auto" w:fill="auto"/>
          </w:tcPr>
          <w:p w14:paraId="30FAA000"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19D8DD5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2FB12FE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B88433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7BF" w14:textId="77777777" w:rsidR="00A200F2" w:rsidRPr="002C2EA9" w:rsidRDefault="00A200F2" w:rsidP="004D3373">
            <w:pPr>
              <w:spacing w:line="240" w:lineRule="auto"/>
              <w:jc w:val="center"/>
              <w:rPr>
                <w:sz w:val="18"/>
                <w:szCs w:val="18"/>
                <w:lang w:val="en-US" w:eastAsia="en-GB"/>
              </w:rPr>
            </w:pPr>
          </w:p>
        </w:tc>
      </w:tr>
      <w:tr w:rsidR="00A200F2" w:rsidRPr="002C2EA9" w14:paraId="6FCCA8E4" w14:textId="77777777" w:rsidTr="004D3373">
        <w:trPr>
          <w:trHeight w:hRule="exact" w:val="227"/>
        </w:trPr>
        <w:tc>
          <w:tcPr>
            <w:tcW w:w="3119" w:type="dxa"/>
            <w:shd w:val="clear" w:color="auto" w:fill="auto"/>
          </w:tcPr>
          <w:p w14:paraId="120BD4AE"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lata</w:t>
            </w:r>
            <w:proofErr w:type="spellEnd"/>
          </w:p>
        </w:tc>
        <w:tc>
          <w:tcPr>
            <w:tcW w:w="2941" w:type="dxa"/>
            <w:shd w:val="clear" w:color="auto" w:fill="auto"/>
          </w:tcPr>
          <w:p w14:paraId="6AEAC37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4B5AA0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B9EBB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945D50" w14:textId="77777777" w:rsidR="00A200F2" w:rsidRPr="002C2EA9" w:rsidRDefault="00A200F2" w:rsidP="004D3373">
            <w:pPr>
              <w:spacing w:line="240" w:lineRule="auto"/>
              <w:jc w:val="center"/>
              <w:rPr>
                <w:sz w:val="18"/>
                <w:szCs w:val="18"/>
                <w:lang w:val="en-US" w:eastAsia="en-GB"/>
              </w:rPr>
            </w:pPr>
          </w:p>
        </w:tc>
      </w:tr>
      <w:tr w:rsidR="00A200F2" w:rsidRPr="002C2EA9" w14:paraId="0081627D" w14:textId="77777777" w:rsidTr="004D3373">
        <w:trPr>
          <w:trHeight w:hRule="exact" w:val="227"/>
        </w:trPr>
        <w:tc>
          <w:tcPr>
            <w:tcW w:w="3119" w:type="dxa"/>
            <w:shd w:val="clear" w:color="auto" w:fill="auto"/>
          </w:tcPr>
          <w:p w14:paraId="19782326" w14:textId="77777777" w:rsidR="00A200F2" w:rsidRPr="002C2EA9" w:rsidRDefault="00A200F2" w:rsidP="004D3373">
            <w:pPr>
              <w:spacing w:line="240" w:lineRule="auto"/>
              <w:rPr>
                <w:i/>
                <w:iCs/>
                <w:color w:val="000000"/>
                <w:sz w:val="18"/>
                <w:szCs w:val="18"/>
                <w:lang w:val="en-US" w:eastAsia="en-GB"/>
              </w:rPr>
            </w:pPr>
            <w:proofErr w:type="spellStart"/>
            <w:r>
              <w:rPr>
                <w:i/>
                <w:iCs/>
                <w:color w:val="000000"/>
                <w:sz w:val="18"/>
                <w:szCs w:val="18"/>
                <w:lang w:val="en-US" w:eastAsia="en-GB"/>
              </w:rPr>
              <w:t>Glyceria</w:t>
            </w:r>
            <w:proofErr w:type="spellEnd"/>
            <w:r>
              <w:rPr>
                <w:i/>
                <w:iCs/>
                <w:color w:val="000000"/>
                <w:sz w:val="18"/>
                <w:szCs w:val="18"/>
                <w:lang w:val="en-US" w:eastAsia="en-GB"/>
              </w:rPr>
              <w:t xml:space="preserve"> </w:t>
            </w:r>
            <w:proofErr w:type="spellStart"/>
            <w:r w:rsidRPr="0082724B">
              <w:rPr>
                <w:i/>
                <w:iCs/>
                <w:color w:val="000000"/>
                <w:sz w:val="18"/>
                <w:szCs w:val="18"/>
                <w:lang w:val="en-US" w:eastAsia="en-GB"/>
              </w:rPr>
              <w:t>leptostachya</w:t>
            </w:r>
            <w:proofErr w:type="spellEnd"/>
          </w:p>
        </w:tc>
        <w:tc>
          <w:tcPr>
            <w:tcW w:w="2941" w:type="dxa"/>
            <w:shd w:val="clear" w:color="auto" w:fill="auto"/>
          </w:tcPr>
          <w:p w14:paraId="30E92712"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 xml:space="preserve">slender spiked </w:t>
            </w:r>
            <w:proofErr w:type="spellStart"/>
            <w:r>
              <w:rPr>
                <w:color w:val="000000"/>
                <w:sz w:val="18"/>
                <w:szCs w:val="18"/>
                <w:lang w:val="en-US" w:eastAsia="en-GB"/>
              </w:rPr>
              <w:t>mannagrass</w:t>
            </w:r>
            <w:proofErr w:type="spellEnd"/>
          </w:p>
        </w:tc>
        <w:tc>
          <w:tcPr>
            <w:tcW w:w="886" w:type="dxa"/>
            <w:shd w:val="clear" w:color="auto" w:fill="auto"/>
          </w:tcPr>
          <w:p w14:paraId="7B8CB534"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01079A9"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3182647" w14:textId="77777777" w:rsidR="00A200F2" w:rsidRPr="002C2EA9" w:rsidRDefault="00A200F2" w:rsidP="004D3373">
            <w:pPr>
              <w:spacing w:line="240" w:lineRule="auto"/>
              <w:jc w:val="center"/>
              <w:rPr>
                <w:sz w:val="18"/>
                <w:szCs w:val="18"/>
                <w:lang w:val="en-US" w:eastAsia="en-GB"/>
              </w:rPr>
            </w:pPr>
            <w:r>
              <w:rPr>
                <w:sz w:val="18"/>
                <w:szCs w:val="18"/>
                <w:lang w:val="en-US" w:eastAsia="en-GB"/>
              </w:rPr>
              <w:t>X</w:t>
            </w:r>
          </w:p>
        </w:tc>
      </w:tr>
      <w:tr w:rsidR="00A200F2" w:rsidRPr="002C2EA9" w14:paraId="48B2397A" w14:textId="77777777" w:rsidTr="004D3373">
        <w:trPr>
          <w:trHeight w:hRule="exact" w:val="227"/>
        </w:trPr>
        <w:tc>
          <w:tcPr>
            <w:tcW w:w="3119" w:type="dxa"/>
            <w:shd w:val="clear" w:color="auto" w:fill="auto"/>
            <w:hideMark/>
          </w:tcPr>
          <w:p w14:paraId="7EAC1013"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29F1B1B9"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383BDF2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BEC7F9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AE75B9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B1907A3" w14:textId="77777777" w:rsidTr="004D3373">
        <w:trPr>
          <w:trHeight w:hRule="exact" w:val="227"/>
        </w:trPr>
        <w:tc>
          <w:tcPr>
            <w:tcW w:w="3119" w:type="dxa"/>
            <w:shd w:val="clear" w:color="auto" w:fill="auto"/>
          </w:tcPr>
          <w:p w14:paraId="7853D40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2F9570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728B61A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E4EE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9520D2" w14:textId="77777777" w:rsidR="00A200F2" w:rsidRPr="002C2EA9" w:rsidRDefault="00A200F2" w:rsidP="004D3373">
            <w:pPr>
              <w:spacing w:line="240" w:lineRule="auto"/>
              <w:jc w:val="center"/>
              <w:rPr>
                <w:sz w:val="18"/>
                <w:szCs w:val="18"/>
                <w:lang w:val="en-US" w:eastAsia="en-GB"/>
              </w:rPr>
            </w:pPr>
          </w:p>
        </w:tc>
      </w:tr>
      <w:tr w:rsidR="00A200F2" w:rsidRPr="002C2EA9" w14:paraId="17AC53B1" w14:textId="77777777" w:rsidTr="004D3373">
        <w:trPr>
          <w:trHeight w:hRule="exact" w:val="227"/>
        </w:trPr>
        <w:tc>
          <w:tcPr>
            <w:tcW w:w="3119" w:type="dxa"/>
            <w:shd w:val="clear" w:color="auto" w:fill="auto"/>
            <w:hideMark/>
          </w:tcPr>
          <w:p w14:paraId="2A46A88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73BCBC6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2A94A87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0EB59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5A3B9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C9C568" w14:textId="77777777" w:rsidTr="004D3373">
        <w:trPr>
          <w:trHeight w:hRule="exact" w:val="227"/>
        </w:trPr>
        <w:tc>
          <w:tcPr>
            <w:tcW w:w="3119" w:type="dxa"/>
            <w:shd w:val="clear" w:color="auto" w:fill="auto"/>
          </w:tcPr>
          <w:p w14:paraId="4913663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08465A8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0E0BA62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F1764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53CC1A" w14:textId="77777777" w:rsidR="00A200F2" w:rsidRPr="002C2EA9" w:rsidRDefault="00A200F2" w:rsidP="004D3373">
            <w:pPr>
              <w:spacing w:line="240" w:lineRule="auto"/>
              <w:jc w:val="center"/>
              <w:rPr>
                <w:sz w:val="18"/>
                <w:szCs w:val="18"/>
                <w:lang w:val="en-US" w:eastAsia="en-GB"/>
              </w:rPr>
            </w:pPr>
          </w:p>
        </w:tc>
      </w:tr>
      <w:tr w:rsidR="00A200F2" w:rsidRPr="002C2EA9" w14:paraId="2F55284F" w14:textId="77777777" w:rsidTr="004D3373">
        <w:trPr>
          <w:trHeight w:hRule="exact" w:val="227"/>
        </w:trPr>
        <w:tc>
          <w:tcPr>
            <w:tcW w:w="3119" w:type="dxa"/>
            <w:shd w:val="clear" w:color="auto" w:fill="auto"/>
            <w:hideMark/>
          </w:tcPr>
          <w:p w14:paraId="01A6F6F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D5CD61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6D8F10D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85181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0F9EF1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658817E" w14:textId="77777777" w:rsidTr="004D3373">
        <w:trPr>
          <w:trHeight w:hRule="exact" w:val="227"/>
        </w:trPr>
        <w:tc>
          <w:tcPr>
            <w:tcW w:w="3119" w:type="dxa"/>
            <w:shd w:val="clear" w:color="auto" w:fill="auto"/>
          </w:tcPr>
          <w:p w14:paraId="70F81CF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797C076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26349B9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429B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541939" w14:textId="77777777" w:rsidR="00A200F2" w:rsidRPr="002C2EA9" w:rsidRDefault="00A200F2" w:rsidP="004D3373">
            <w:pPr>
              <w:spacing w:line="240" w:lineRule="auto"/>
              <w:jc w:val="center"/>
              <w:rPr>
                <w:sz w:val="18"/>
                <w:szCs w:val="18"/>
                <w:lang w:val="en-US" w:eastAsia="en-GB"/>
              </w:rPr>
            </w:pPr>
          </w:p>
        </w:tc>
      </w:tr>
      <w:tr w:rsidR="00A200F2" w:rsidRPr="002C2EA9" w14:paraId="698C42C0" w14:textId="77777777" w:rsidTr="004D3373">
        <w:trPr>
          <w:trHeight w:hRule="exact" w:val="227"/>
        </w:trPr>
        <w:tc>
          <w:tcPr>
            <w:tcW w:w="3119" w:type="dxa"/>
            <w:shd w:val="clear" w:color="auto" w:fill="auto"/>
          </w:tcPr>
          <w:p w14:paraId="5C6C73D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7A4303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00DA30D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D900B1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06FFB3" w14:textId="77777777" w:rsidR="00A200F2" w:rsidRPr="002C2EA9" w:rsidRDefault="00A200F2" w:rsidP="004D3373">
            <w:pPr>
              <w:spacing w:line="240" w:lineRule="auto"/>
              <w:jc w:val="center"/>
              <w:rPr>
                <w:sz w:val="18"/>
                <w:szCs w:val="18"/>
                <w:lang w:val="en-US" w:eastAsia="en-GB"/>
              </w:rPr>
            </w:pPr>
          </w:p>
        </w:tc>
      </w:tr>
      <w:tr w:rsidR="00A200F2" w:rsidRPr="002C2EA9" w14:paraId="3E91D9F8" w14:textId="77777777" w:rsidTr="004D3373">
        <w:trPr>
          <w:trHeight w:hRule="exact" w:val="227"/>
        </w:trPr>
        <w:tc>
          <w:tcPr>
            <w:tcW w:w="3119" w:type="dxa"/>
            <w:shd w:val="clear" w:color="auto" w:fill="auto"/>
          </w:tcPr>
          <w:p w14:paraId="44E9BFF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675C55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7F1F677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2D09B5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530E7" w14:textId="77777777" w:rsidR="00A200F2" w:rsidRPr="002C2EA9" w:rsidRDefault="00A200F2" w:rsidP="004D3373">
            <w:pPr>
              <w:spacing w:line="240" w:lineRule="auto"/>
              <w:jc w:val="center"/>
              <w:rPr>
                <w:sz w:val="18"/>
                <w:szCs w:val="18"/>
                <w:lang w:val="en-US" w:eastAsia="en-GB"/>
              </w:rPr>
            </w:pPr>
          </w:p>
        </w:tc>
      </w:tr>
      <w:tr w:rsidR="00A200F2" w:rsidRPr="002C2EA9" w14:paraId="608C7DF9" w14:textId="77777777" w:rsidTr="004D3373">
        <w:trPr>
          <w:trHeight w:hRule="exact" w:val="227"/>
        </w:trPr>
        <w:tc>
          <w:tcPr>
            <w:tcW w:w="3119" w:type="dxa"/>
            <w:shd w:val="clear" w:color="auto" w:fill="auto"/>
            <w:hideMark/>
          </w:tcPr>
          <w:p w14:paraId="7C63E6F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1F9FA25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4A22AD28" w14:textId="77777777" w:rsidR="00A200F2" w:rsidRPr="002C2EA9" w:rsidRDefault="00A200F2" w:rsidP="004D3373">
            <w:pPr>
              <w:spacing w:line="240" w:lineRule="auto"/>
              <w:jc w:val="center"/>
              <w:rPr>
                <w:sz w:val="18"/>
                <w:szCs w:val="18"/>
                <w:lang w:val="en-US" w:eastAsia="en-GB"/>
              </w:rPr>
            </w:pPr>
            <w:r>
              <w:rPr>
                <w:color w:val="000000"/>
                <w:sz w:val="18"/>
                <w:szCs w:val="18"/>
                <w:lang w:val="en-US" w:eastAsia="en-GB"/>
              </w:rPr>
              <w:t>E</w:t>
            </w:r>
          </w:p>
        </w:tc>
        <w:tc>
          <w:tcPr>
            <w:tcW w:w="886" w:type="dxa"/>
          </w:tcPr>
          <w:p w14:paraId="2F59A60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444E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F56EDC6" w14:textId="77777777" w:rsidTr="004D3373">
        <w:trPr>
          <w:trHeight w:hRule="exact" w:val="227"/>
        </w:trPr>
        <w:tc>
          <w:tcPr>
            <w:tcW w:w="3119" w:type="dxa"/>
            <w:shd w:val="clear" w:color="auto" w:fill="auto"/>
            <w:hideMark/>
          </w:tcPr>
          <w:p w14:paraId="08C99BD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396C4D8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AE7771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CD03333"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A490BD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67B4B71" w14:textId="77777777" w:rsidTr="004D3373">
        <w:trPr>
          <w:trHeight w:hRule="exact" w:val="227"/>
        </w:trPr>
        <w:tc>
          <w:tcPr>
            <w:tcW w:w="3119" w:type="dxa"/>
            <w:shd w:val="clear" w:color="auto" w:fill="auto"/>
            <w:hideMark/>
          </w:tcPr>
          <w:p w14:paraId="34EC9C2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742F21C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4F2F2C6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FC6468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48B7E5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7FD619" w14:textId="77777777" w:rsidTr="004D3373">
        <w:trPr>
          <w:trHeight w:hRule="exact" w:val="227"/>
        </w:trPr>
        <w:tc>
          <w:tcPr>
            <w:tcW w:w="3119" w:type="dxa"/>
            <w:shd w:val="clear" w:color="auto" w:fill="auto"/>
            <w:hideMark/>
          </w:tcPr>
          <w:p w14:paraId="4309F47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ris pseudacorus</w:t>
            </w:r>
            <w:r w:rsidRPr="002C2EA9">
              <w:rPr>
                <w:color w:val="000000"/>
                <w:sz w:val="18"/>
                <w:szCs w:val="18"/>
                <w:lang w:val="en-US" w:eastAsia="en-GB"/>
              </w:rPr>
              <w:t> </w:t>
            </w:r>
          </w:p>
        </w:tc>
        <w:tc>
          <w:tcPr>
            <w:tcW w:w="2941" w:type="dxa"/>
            <w:shd w:val="clear" w:color="auto" w:fill="auto"/>
            <w:hideMark/>
          </w:tcPr>
          <w:p w14:paraId="6FF508F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2666F13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6405EB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7D570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783ACA3" w14:textId="77777777" w:rsidTr="004D3373">
        <w:trPr>
          <w:trHeight w:hRule="exact" w:val="227"/>
        </w:trPr>
        <w:tc>
          <w:tcPr>
            <w:tcW w:w="3119" w:type="dxa"/>
            <w:shd w:val="clear" w:color="auto" w:fill="auto"/>
            <w:hideMark/>
          </w:tcPr>
          <w:p w14:paraId="284545FD"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049ACAA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415C8CE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58063"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6B17F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6AC7F44" w14:textId="77777777" w:rsidTr="004D3373">
        <w:trPr>
          <w:trHeight w:hRule="exact" w:val="227"/>
        </w:trPr>
        <w:tc>
          <w:tcPr>
            <w:tcW w:w="3119" w:type="dxa"/>
            <w:shd w:val="clear" w:color="auto" w:fill="auto"/>
          </w:tcPr>
          <w:p w14:paraId="0182A26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0B9C85A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0EBFEC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E7EC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5CB585" w14:textId="77777777" w:rsidR="00A200F2" w:rsidRPr="002C2EA9" w:rsidRDefault="00A200F2" w:rsidP="004D3373">
            <w:pPr>
              <w:spacing w:line="240" w:lineRule="auto"/>
              <w:jc w:val="center"/>
              <w:rPr>
                <w:sz w:val="18"/>
                <w:szCs w:val="18"/>
                <w:lang w:val="en-US" w:eastAsia="en-GB"/>
              </w:rPr>
            </w:pPr>
          </w:p>
        </w:tc>
      </w:tr>
      <w:tr w:rsidR="00A200F2" w:rsidRPr="002C2EA9" w14:paraId="5D34B8A2" w14:textId="77777777" w:rsidTr="004D3373">
        <w:trPr>
          <w:trHeight w:hRule="exact" w:val="227"/>
        </w:trPr>
        <w:tc>
          <w:tcPr>
            <w:tcW w:w="3119" w:type="dxa"/>
            <w:shd w:val="clear" w:color="auto" w:fill="auto"/>
            <w:hideMark/>
          </w:tcPr>
          <w:p w14:paraId="129B264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articulatus</w:t>
            </w:r>
            <w:r w:rsidRPr="002C2EA9">
              <w:rPr>
                <w:color w:val="000000"/>
                <w:sz w:val="18"/>
                <w:szCs w:val="18"/>
                <w:lang w:val="en-US" w:eastAsia="en-GB"/>
              </w:rPr>
              <w:t> </w:t>
            </w:r>
          </w:p>
        </w:tc>
        <w:tc>
          <w:tcPr>
            <w:tcW w:w="2941" w:type="dxa"/>
            <w:shd w:val="clear" w:color="auto" w:fill="auto"/>
            <w:hideMark/>
          </w:tcPr>
          <w:p w14:paraId="65182BB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6B51CE9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7053A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45CF7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32A697" w14:textId="77777777" w:rsidTr="004D3373">
        <w:trPr>
          <w:trHeight w:hRule="exact" w:val="227"/>
        </w:trPr>
        <w:tc>
          <w:tcPr>
            <w:tcW w:w="3119" w:type="dxa"/>
            <w:shd w:val="clear" w:color="auto" w:fill="auto"/>
            <w:hideMark/>
          </w:tcPr>
          <w:p w14:paraId="4A9C05B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balticus</w:t>
            </w:r>
            <w:r w:rsidRPr="002C2EA9">
              <w:rPr>
                <w:color w:val="000000"/>
                <w:sz w:val="18"/>
                <w:szCs w:val="18"/>
                <w:lang w:val="en-US" w:eastAsia="en-GB"/>
              </w:rPr>
              <w:t> </w:t>
            </w:r>
          </w:p>
        </w:tc>
        <w:tc>
          <w:tcPr>
            <w:tcW w:w="2941" w:type="dxa"/>
            <w:shd w:val="clear" w:color="auto" w:fill="auto"/>
            <w:hideMark/>
          </w:tcPr>
          <w:p w14:paraId="5E949978" w14:textId="77777777" w:rsidR="00A200F2" w:rsidRPr="002C2EA9" w:rsidRDefault="00A200F2" w:rsidP="004D3373">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05D075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944E25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ABF06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9A9D24" w14:textId="77777777" w:rsidTr="004D3373">
        <w:trPr>
          <w:trHeight w:hRule="exact" w:val="227"/>
        </w:trPr>
        <w:tc>
          <w:tcPr>
            <w:tcW w:w="3119" w:type="dxa"/>
            <w:shd w:val="clear" w:color="auto" w:fill="auto"/>
          </w:tcPr>
          <w:p w14:paraId="172DBC6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50A1BB8B"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67A4B49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AFD5D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ACD80" w14:textId="77777777" w:rsidR="00A200F2" w:rsidRPr="002C2EA9" w:rsidRDefault="00A200F2" w:rsidP="004D3373">
            <w:pPr>
              <w:spacing w:line="240" w:lineRule="auto"/>
              <w:jc w:val="center"/>
              <w:rPr>
                <w:sz w:val="18"/>
                <w:szCs w:val="18"/>
                <w:lang w:val="en-US" w:eastAsia="en-GB"/>
              </w:rPr>
            </w:pPr>
          </w:p>
        </w:tc>
      </w:tr>
      <w:tr w:rsidR="00A200F2" w:rsidRPr="002C2EA9" w14:paraId="5C45D31E" w14:textId="77777777" w:rsidTr="004D3373">
        <w:trPr>
          <w:trHeight w:hRule="exact" w:val="227"/>
        </w:trPr>
        <w:tc>
          <w:tcPr>
            <w:tcW w:w="3119" w:type="dxa"/>
            <w:shd w:val="clear" w:color="auto" w:fill="auto"/>
            <w:hideMark/>
          </w:tcPr>
          <w:p w14:paraId="658B284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2695CA9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5B8AF58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CFA05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B68CD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943E7AD" w14:textId="77777777" w:rsidTr="004D3373">
        <w:trPr>
          <w:trHeight w:hRule="exact" w:val="227"/>
        </w:trPr>
        <w:tc>
          <w:tcPr>
            <w:tcW w:w="3119" w:type="dxa"/>
            <w:shd w:val="clear" w:color="auto" w:fill="auto"/>
            <w:hideMark/>
          </w:tcPr>
          <w:p w14:paraId="7DC11CE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47DF50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1F2DC8D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DA11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9AAF4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DD5FA8E" w14:textId="77777777" w:rsidTr="004D3373">
        <w:trPr>
          <w:trHeight w:hRule="exact" w:val="227"/>
        </w:trPr>
        <w:tc>
          <w:tcPr>
            <w:tcW w:w="3119" w:type="dxa"/>
            <w:shd w:val="clear" w:color="auto" w:fill="auto"/>
            <w:hideMark/>
          </w:tcPr>
          <w:p w14:paraId="4D1BB55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3B0963BD" w14:textId="77777777" w:rsidR="00A200F2" w:rsidRPr="002C2EA9" w:rsidRDefault="00A200F2" w:rsidP="004D3373">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724410E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849D73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D357A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E2EADDC" w14:textId="77777777" w:rsidTr="004D3373">
        <w:trPr>
          <w:trHeight w:hRule="exact" w:val="227"/>
        </w:trPr>
        <w:tc>
          <w:tcPr>
            <w:tcW w:w="3119" w:type="dxa"/>
            <w:shd w:val="clear" w:color="auto" w:fill="auto"/>
          </w:tcPr>
          <w:p w14:paraId="74F9FA77"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350AA21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73FA082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1897C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83FA85" w14:textId="77777777" w:rsidR="00A200F2" w:rsidRPr="002C2EA9" w:rsidRDefault="00A200F2" w:rsidP="004D3373">
            <w:pPr>
              <w:spacing w:line="240" w:lineRule="auto"/>
              <w:jc w:val="center"/>
              <w:rPr>
                <w:sz w:val="18"/>
                <w:szCs w:val="18"/>
                <w:lang w:val="en-US" w:eastAsia="en-GB"/>
              </w:rPr>
            </w:pPr>
          </w:p>
        </w:tc>
      </w:tr>
      <w:tr w:rsidR="00A200F2" w:rsidRPr="002C2EA9" w14:paraId="4C275BF5" w14:textId="77777777" w:rsidTr="004D3373">
        <w:trPr>
          <w:trHeight w:hRule="exact" w:val="227"/>
        </w:trPr>
        <w:tc>
          <w:tcPr>
            <w:tcW w:w="3119" w:type="dxa"/>
            <w:shd w:val="clear" w:color="auto" w:fill="auto"/>
            <w:hideMark/>
          </w:tcPr>
          <w:p w14:paraId="0FD0C05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566FA75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1473975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828DB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82C75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16E1D3" w14:textId="77777777" w:rsidTr="004D3373">
        <w:trPr>
          <w:trHeight w:hRule="exact" w:val="227"/>
        </w:trPr>
        <w:tc>
          <w:tcPr>
            <w:tcW w:w="3119" w:type="dxa"/>
            <w:shd w:val="clear" w:color="auto" w:fill="auto"/>
          </w:tcPr>
          <w:p w14:paraId="1CFF94C2"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13FA8649"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0CFE4DA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2F5BCD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59336D" w14:textId="77777777" w:rsidR="00A200F2" w:rsidRPr="002C2EA9" w:rsidRDefault="00A200F2" w:rsidP="004D3373">
            <w:pPr>
              <w:spacing w:line="240" w:lineRule="auto"/>
              <w:jc w:val="center"/>
              <w:rPr>
                <w:sz w:val="18"/>
                <w:szCs w:val="18"/>
                <w:lang w:val="en-US" w:eastAsia="en-GB"/>
              </w:rPr>
            </w:pPr>
          </w:p>
        </w:tc>
      </w:tr>
      <w:tr w:rsidR="00A200F2" w:rsidRPr="002C2EA9" w14:paraId="4430F86D" w14:textId="77777777" w:rsidTr="004D3373">
        <w:trPr>
          <w:trHeight w:hRule="exact" w:val="227"/>
        </w:trPr>
        <w:tc>
          <w:tcPr>
            <w:tcW w:w="3119" w:type="dxa"/>
            <w:shd w:val="clear" w:color="auto" w:fill="auto"/>
          </w:tcPr>
          <w:p w14:paraId="35E20DA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3C31B9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5A9C84F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1A60B3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081C43" w14:textId="77777777" w:rsidR="00A200F2" w:rsidRPr="002C2EA9" w:rsidRDefault="00A200F2" w:rsidP="004D3373">
            <w:pPr>
              <w:spacing w:line="240" w:lineRule="auto"/>
              <w:jc w:val="center"/>
              <w:rPr>
                <w:sz w:val="18"/>
                <w:szCs w:val="18"/>
                <w:lang w:val="en-US" w:eastAsia="en-GB"/>
              </w:rPr>
            </w:pPr>
          </w:p>
        </w:tc>
      </w:tr>
      <w:tr w:rsidR="00A200F2" w:rsidRPr="002C2EA9" w14:paraId="58F70BC6" w14:textId="77777777" w:rsidTr="004D3373">
        <w:trPr>
          <w:trHeight w:hRule="exact" w:val="227"/>
        </w:trPr>
        <w:tc>
          <w:tcPr>
            <w:tcW w:w="3119" w:type="dxa"/>
            <w:shd w:val="clear" w:color="auto" w:fill="auto"/>
            <w:hideMark/>
          </w:tcPr>
          <w:p w14:paraId="25B74F6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046D17A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68312C38"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7A56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4CDE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6CA22B" w14:textId="77777777" w:rsidTr="004D3373">
        <w:trPr>
          <w:trHeight w:hRule="exact" w:val="227"/>
        </w:trPr>
        <w:tc>
          <w:tcPr>
            <w:tcW w:w="3119" w:type="dxa"/>
            <w:shd w:val="clear" w:color="auto" w:fill="auto"/>
            <w:hideMark/>
          </w:tcPr>
          <w:p w14:paraId="188B928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3D82337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46FC586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D960C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361C26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6DC547" w14:textId="77777777" w:rsidTr="004D3373">
        <w:trPr>
          <w:trHeight w:hRule="exact" w:val="227"/>
        </w:trPr>
        <w:tc>
          <w:tcPr>
            <w:tcW w:w="3119" w:type="dxa"/>
            <w:shd w:val="clear" w:color="auto" w:fill="auto"/>
            <w:hideMark/>
          </w:tcPr>
          <w:p w14:paraId="5A962BE7"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4E1F266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1C11A71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C45185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1C3B7C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2E30D9" w14:textId="77777777" w:rsidTr="004D3373">
        <w:trPr>
          <w:trHeight w:hRule="exact" w:val="227"/>
        </w:trPr>
        <w:tc>
          <w:tcPr>
            <w:tcW w:w="3119" w:type="dxa"/>
            <w:shd w:val="clear" w:color="auto" w:fill="auto"/>
            <w:hideMark/>
          </w:tcPr>
          <w:p w14:paraId="5A35FDE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645B2B5C"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189B667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B6378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57DD3A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F194103" w14:textId="77777777" w:rsidTr="004D3373">
        <w:trPr>
          <w:trHeight w:hRule="exact" w:val="227"/>
        </w:trPr>
        <w:tc>
          <w:tcPr>
            <w:tcW w:w="3119" w:type="dxa"/>
            <w:shd w:val="clear" w:color="auto" w:fill="auto"/>
            <w:hideMark/>
          </w:tcPr>
          <w:p w14:paraId="6214B39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4F3BBCD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41C87B6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3328B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2888E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1AA8C" w14:textId="77777777" w:rsidTr="004D3373">
        <w:trPr>
          <w:trHeight w:hRule="exact" w:val="227"/>
        </w:trPr>
        <w:tc>
          <w:tcPr>
            <w:tcW w:w="3119" w:type="dxa"/>
            <w:shd w:val="clear" w:color="auto" w:fill="auto"/>
            <w:hideMark/>
          </w:tcPr>
          <w:p w14:paraId="06DFFF4A"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5A515C4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7E4DD1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A6E070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10D03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6A413D" w14:textId="77777777" w:rsidTr="004D3373">
        <w:trPr>
          <w:trHeight w:hRule="exact" w:val="227"/>
        </w:trPr>
        <w:tc>
          <w:tcPr>
            <w:tcW w:w="3119" w:type="dxa"/>
            <w:shd w:val="clear" w:color="auto" w:fill="auto"/>
          </w:tcPr>
          <w:p w14:paraId="6AC8966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2C3EA338"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7A085F0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E31840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A2D24A" w14:textId="77777777" w:rsidR="00A200F2" w:rsidRPr="002C2EA9" w:rsidRDefault="00A200F2" w:rsidP="004D3373">
            <w:pPr>
              <w:spacing w:line="240" w:lineRule="auto"/>
              <w:jc w:val="center"/>
              <w:rPr>
                <w:sz w:val="18"/>
                <w:szCs w:val="18"/>
                <w:lang w:val="en-US" w:eastAsia="en-GB"/>
              </w:rPr>
            </w:pPr>
          </w:p>
        </w:tc>
      </w:tr>
      <w:tr w:rsidR="00A200F2" w:rsidRPr="002C2EA9" w14:paraId="702936A5" w14:textId="77777777" w:rsidTr="004D3373">
        <w:trPr>
          <w:trHeight w:hRule="exact" w:val="227"/>
        </w:trPr>
        <w:tc>
          <w:tcPr>
            <w:tcW w:w="3119" w:type="dxa"/>
            <w:shd w:val="clear" w:color="auto" w:fill="auto"/>
            <w:hideMark/>
          </w:tcPr>
          <w:p w14:paraId="0055B1A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728C399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088B2AD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F7EE4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7DB22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62375A" w14:textId="77777777" w:rsidTr="004D3373">
        <w:trPr>
          <w:trHeight w:hRule="exact" w:val="227"/>
        </w:trPr>
        <w:tc>
          <w:tcPr>
            <w:tcW w:w="3119" w:type="dxa"/>
            <w:shd w:val="clear" w:color="auto" w:fill="auto"/>
          </w:tcPr>
          <w:p w14:paraId="7822510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578B416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1458C76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CE5F8E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8BA5BF" w14:textId="77777777" w:rsidR="00A200F2" w:rsidRPr="002C2EA9" w:rsidRDefault="00A200F2" w:rsidP="004D3373">
            <w:pPr>
              <w:spacing w:line="240" w:lineRule="auto"/>
              <w:jc w:val="center"/>
              <w:rPr>
                <w:sz w:val="18"/>
                <w:szCs w:val="18"/>
                <w:lang w:val="en-US" w:eastAsia="en-GB"/>
              </w:rPr>
            </w:pPr>
          </w:p>
        </w:tc>
      </w:tr>
      <w:tr w:rsidR="00A200F2" w:rsidRPr="002C2EA9" w14:paraId="7F6F7F6F" w14:textId="77777777" w:rsidTr="004D3373">
        <w:trPr>
          <w:trHeight w:hRule="exact" w:val="227"/>
        </w:trPr>
        <w:tc>
          <w:tcPr>
            <w:tcW w:w="3119" w:type="dxa"/>
            <w:shd w:val="clear" w:color="auto" w:fill="auto"/>
            <w:hideMark/>
          </w:tcPr>
          <w:p w14:paraId="6FF23C8D"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3B09EAA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067BE53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14E23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8430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94B70BA" w14:textId="77777777" w:rsidTr="004D3373">
        <w:trPr>
          <w:trHeight w:hRule="exact" w:val="227"/>
        </w:trPr>
        <w:tc>
          <w:tcPr>
            <w:tcW w:w="3119" w:type="dxa"/>
            <w:shd w:val="clear" w:color="auto" w:fill="auto"/>
          </w:tcPr>
          <w:p w14:paraId="7378D21D"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7D21880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0A6DAC7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7D7B2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E9D2DE" w14:textId="77777777" w:rsidR="00A200F2" w:rsidRPr="002C2EA9" w:rsidRDefault="00A200F2" w:rsidP="004D3373">
            <w:pPr>
              <w:spacing w:line="240" w:lineRule="auto"/>
              <w:jc w:val="center"/>
              <w:rPr>
                <w:sz w:val="18"/>
                <w:szCs w:val="18"/>
                <w:lang w:val="en-US" w:eastAsia="en-GB"/>
              </w:rPr>
            </w:pPr>
          </w:p>
        </w:tc>
      </w:tr>
      <w:tr w:rsidR="00A200F2" w:rsidRPr="002C2EA9" w14:paraId="10F15D72" w14:textId="77777777" w:rsidTr="004D3373">
        <w:trPr>
          <w:trHeight w:hRule="exact" w:val="227"/>
        </w:trPr>
        <w:tc>
          <w:tcPr>
            <w:tcW w:w="3119" w:type="dxa"/>
            <w:shd w:val="clear" w:color="auto" w:fill="auto"/>
            <w:hideMark/>
          </w:tcPr>
          <w:p w14:paraId="5E3086D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6B25FF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0419645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2B7256"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6CE3C6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DC605C" w14:textId="77777777" w:rsidTr="004D3373">
        <w:trPr>
          <w:trHeight w:hRule="exact" w:val="227"/>
        </w:trPr>
        <w:tc>
          <w:tcPr>
            <w:tcW w:w="3119" w:type="dxa"/>
            <w:shd w:val="clear" w:color="auto" w:fill="auto"/>
          </w:tcPr>
          <w:p w14:paraId="169AA034" w14:textId="77777777" w:rsidR="00A200F2" w:rsidRPr="002C2EA9" w:rsidRDefault="00A200F2" w:rsidP="004D3373">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4500B0CC"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468B6E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E080BC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B8D551" w14:textId="77777777" w:rsidR="00A200F2" w:rsidRPr="002C2EA9" w:rsidRDefault="00A200F2" w:rsidP="004D3373">
            <w:pPr>
              <w:spacing w:line="240" w:lineRule="auto"/>
              <w:jc w:val="center"/>
              <w:rPr>
                <w:sz w:val="18"/>
                <w:szCs w:val="18"/>
                <w:lang w:val="en-US" w:eastAsia="en-GB"/>
              </w:rPr>
            </w:pPr>
          </w:p>
        </w:tc>
      </w:tr>
      <w:tr w:rsidR="00A200F2" w:rsidRPr="002C2EA9" w14:paraId="1B888137" w14:textId="77777777" w:rsidTr="004D3373">
        <w:trPr>
          <w:trHeight w:hRule="exact" w:val="227"/>
        </w:trPr>
        <w:tc>
          <w:tcPr>
            <w:tcW w:w="3119" w:type="dxa"/>
            <w:shd w:val="clear" w:color="auto" w:fill="auto"/>
            <w:hideMark/>
          </w:tcPr>
          <w:p w14:paraId="4769A4C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3AE2593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1884F89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422E8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007B5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BB51DB" w14:textId="77777777" w:rsidTr="004D3373">
        <w:trPr>
          <w:trHeight w:hRule="exact" w:val="227"/>
        </w:trPr>
        <w:tc>
          <w:tcPr>
            <w:tcW w:w="3119" w:type="dxa"/>
            <w:shd w:val="clear" w:color="auto" w:fill="auto"/>
          </w:tcPr>
          <w:p w14:paraId="5ED1CE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31F88F88"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7A7193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E3C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32411" w14:textId="77777777" w:rsidR="00A200F2" w:rsidRPr="002C2EA9" w:rsidRDefault="00A200F2" w:rsidP="004D3373">
            <w:pPr>
              <w:spacing w:line="240" w:lineRule="auto"/>
              <w:jc w:val="center"/>
              <w:rPr>
                <w:sz w:val="18"/>
                <w:szCs w:val="18"/>
                <w:lang w:val="en-US" w:eastAsia="en-GB"/>
              </w:rPr>
            </w:pPr>
          </w:p>
        </w:tc>
      </w:tr>
      <w:tr w:rsidR="00A200F2" w:rsidRPr="002C2EA9" w14:paraId="24E6F6D8" w14:textId="77777777" w:rsidTr="004D3373">
        <w:trPr>
          <w:trHeight w:hRule="exact" w:val="227"/>
        </w:trPr>
        <w:tc>
          <w:tcPr>
            <w:tcW w:w="3119" w:type="dxa"/>
            <w:shd w:val="clear" w:color="auto" w:fill="auto"/>
            <w:hideMark/>
          </w:tcPr>
          <w:p w14:paraId="4C40027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4EAA989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01ADD10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379A3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22C4D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B5B871" w14:textId="77777777" w:rsidTr="004D3373">
        <w:trPr>
          <w:trHeight w:hRule="exact" w:val="227"/>
        </w:trPr>
        <w:tc>
          <w:tcPr>
            <w:tcW w:w="3119" w:type="dxa"/>
            <w:shd w:val="clear" w:color="auto" w:fill="auto"/>
            <w:hideMark/>
          </w:tcPr>
          <w:p w14:paraId="4B98793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336FD88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64D3665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D0954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FA630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693AAA" w14:textId="77777777" w:rsidTr="004D3373">
        <w:trPr>
          <w:trHeight w:hRule="exact" w:val="227"/>
        </w:trPr>
        <w:tc>
          <w:tcPr>
            <w:tcW w:w="3119" w:type="dxa"/>
            <w:shd w:val="clear" w:color="auto" w:fill="auto"/>
            <w:hideMark/>
          </w:tcPr>
          <w:p w14:paraId="0771AA0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2E94CCB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1D7EAA8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1B8C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2FB07D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CB4771" w14:textId="77777777" w:rsidTr="004D3373">
        <w:trPr>
          <w:trHeight w:hRule="exact" w:val="227"/>
        </w:trPr>
        <w:tc>
          <w:tcPr>
            <w:tcW w:w="3119" w:type="dxa"/>
            <w:shd w:val="clear" w:color="auto" w:fill="auto"/>
            <w:hideMark/>
          </w:tcPr>
          <w:p w14:paraId="26FC915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42613BB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3D4F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61DB26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C534D5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A65B8BE" w14:textId="77777777" w:rsidTr="004D3373">
        <w:trPr>
          <w:trHeight w:hRule="exact" w:val="227"/>
        </w:trPr>
        <w:tc>
          <w:tcPr>
            <w:tcW w:w="3119" w:type="dxa"/>
            <w:shd w:val="clear" w:color="auto" w:fill="auto"/>
            <w:hideMark/>
          </w:tcPr>
          <w:p w14:paraId="5B809A7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ythrum salicaria</w:t>
            </w:r>
            <w:r w:rsidRPr="002C2EA9">
              <w:rPr>
                <w:color w:val="000000"/>
                <w:sz w:val="18"/>
                <w:szCs w:val="18"/>
                <w:lang w:val="en-US" w:eastAsia="en-GB"/>
              </w:rPr>
              <w:t> </w:t>
            </w:r>
          </w:p>
        </w:tc>
        <w:tc>
          <w:tcPr>
            <w:tcW w:w="2941" w:type="dxa"/>
            <w:shd w:val="clear" w:color="auto" w:fill="auto"/>
            <w:hideMark/>
          </w:tcPr>
          <w:p w14:paraId="6FB3581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4E48654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A61D0F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9AB02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F270939" w14:textId="77777777" w:rsidTr="004D3373">
        <w:trPr>
          <w:trHeight w:hRule="exact" w:val="227"/>
        </w:trPr>
        <w:tc>
          <w:tcPr>
            <w:tcW w:w="3119" w:type="dxa"/>
            <w:shd w:val="clear" w:color="auto" w:fill="auto"/>
          </w:tcPr>
          <w:p w14:paraId="6B6D174E"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ythrum </w:t>
            </w:r>
            <w:proofErr w:type="spellStart"/>
            <w:r w:rsidRPr="002C2EA9">
              <w:rPr>
                <w:i/>
                <w:iCs/>
                <w:color w:val="000000"/>
                <w:sz w:val="18"/>
                <w:szCs w:val="18"/>
                <w:lang w:val="en-US" w:eastAsia="en-GB"/>
              </w:rPr>
              <w:t>portula</w:t>
            </w:r>
            <w:proofErr w:type="spellEnd"/>
          </w:p>
        </w:tc>
        <w:tc>
          <w:tcPr>
            <w:tcW w:w="2941" w:type="dxa"/>
            <w:shd w:val="clear" w:color="auto" w:fill="auto"/>
          </w:tcPr>
          <w:p w14:paraId="5323F3B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54968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C27D4D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F1E0EB4" w14:textId="77777777" w:rsidR="00A200F2" w:rsidRPr="002C2EA9" w:rsidRDefault="00A200F2" w:rsidP="004D3373">
            <w:pPr>
              <w:spacing w:line="240" w:lineRule="auto"/>
              <w:jc w:val="center"/>
              <w:rPr>
                <w:sz w:val="18"/>
                <w:szCs w:val="18"/>
                <w:lang w:val="en-US" w:eastAsia="en-GB"/>
              </w:rPr>
            </w:pPr>
          </w:p>
        </w:tc>
      </w:tr>
      <w:tr w:rsidR="00A200F2" w:rsidRPr="002C2EA9" w14:paraId="135D71ED" w14:textId="77777777" w:rsidTr="004D3373">
        <w:trPr>
          <w:trHeight w:hRule="exact" w:val="227"/>
        </w:trPr>
        <w:tc>
          <w:tcPr>
            <w:tcW w:w="3119" w:type="dxa"/>
            <w:shd w:val="clear" w:color="auto" w:fill="auto"/>
          </w:tcPr>
          <w:p w14:paraId="4799B708"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6F0F9A5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hite sweet-clover</w:t>
            </w:r>
          </w:p>
        </w:tc>
        <w:tc>
          <w:tcPr>
            <w:tcW w:w="886" w:type="dxa"/>
            <w:shd w:val="clear" w:color="auto" w:fill="auto"/>
          </w:tcPr>
          <w:p w14:paraId="44A05BF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6F5B9D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E88C5C" w14:textId="77777777" w:rsidR="00A200F2" w:rsidRPr="002C2EA9" w:rsidRDefault="00A200F2" w:rsidP="004D3373">
            <w:pPr>
              <w:spacing w:line="240" w:lineRule="auto"/>
              <w:jc w:val="center"/>
              <w:rPr>
                <w:sz w:val="18"/>
                <w:szCs w:val="18"/>
                <w:lang w:val="en-US" w:eastAsia="en-GB"/>
              </w:rPr>
            </w:pPr>
          </w:p>
        </w:tc>
      </w:tr>
      <w:tr w:rsidR="00A200F2" w:rsidRPr="002C2EA9" w14:paraId="332D46BB" w14:textId="77777777" w:rsidTr="004D3373">
        <w:trPr>
          <w:trHeight w:hRule="exact" w:val="227"/>
        </w:trPr>
        <w:tc>
          <w:tcPr>
            <w:tcW w:w="3119" w:type="dxa"/>
            <w:shd w:val="clear" w:color="auto" w:fill="auto"/>
            <w:hideMark/>
          </w:tcPr>
          <w:p w14:paraId="02E8560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26394EF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7F964BD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E780B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41ECF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1214C75" w14:textId="77777777" w:rsidTr="004D3373">
        <w:trPr>
          <w:trHeight w:hRule="exact" w:val="227"/>
        </w:trPr>
        <w:tc>
          <w:tcPr>
            <w:tcW w:w="3119" w:type="dxa"/>
            <w:shd w:val="clear" w:color="auto" w:fill="auto"/>
            <w:hideMark/>
          </w:tcPr>
          <w:p w14:paraId="6AFF3CD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5CCDD3D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5F44500B" w14:textId="77777777" w:rsidR="00A200F2" w:rsidRPr="002C2EA9" w:rsidRDefault="00A200F2" w:rsidP="004D3373">
            <w:pPr>
              <w:spacing w:line="240" w:lineRule="auto"/>
              <w:jc w:val="center"/>
              <w:rPr>
                <w:sz w:val="18"/>
                <w:szCs w:val="18"/>
                <w:lang w:val="en-US" w:eastAsia="en-GB"/>
              </w:rPr>
            </w:pPr>
            <w:r>
              <w:rPr>
                <w:color w:val="000000"/>
                <w:sz w:val="18"/>
                <w:szCs w:val="18"/>
                <w:lang w:val="en-US" w:eastAsia="en-GB"/>
              </w:rPr>
              <w:t>N</w:t>
            </w:r>
          </w:p>
        </w:tc>
        <w:tc>
          <w:tcPr>
            <w:tcW w:w="886" w:type="dxa"/>
          </w:tcPr>
          <w:p w14:paraId="5ABFA2A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F55F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5C1943" w14:textId="77777777" w:rsidTr="004D3373">
        <w:trPr>
          <w:trHeight w:hRule="exact" w:val="227"/>
        </w:trPr>
        <w:tc>
          <w:tcPr>
            <w:tcW w:w="3119" w:type="dxa"/>
            <w:shd w:val="clear" w:color="auto" w:fill="auto"/>
            <w:hideMark/>
          </w:tcPr>
          <w:p w14:paraId="157EDDA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F0B000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40CDFA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CEC5AEA"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2688FA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45F71C" w14:textId="77777777" w:rsidTr="004D3373">
        <w:trPr>
          <w:trHeight w:hRule="exact" w:val="227"/>
        </w:trPr>
        <w:tc>
          <w:tcPr>
            <w:tcW w:w="3119" w:type="dxa"/>
            <w:shd w:val="clear" w:color="auto" w:fill="auto"/>
            <w:hideMark/>
          </w:tcPr>
          <w:p w14:paraId="18421B8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3B25B03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2FE679C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DAF042"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53FDE7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1468F8" w14:textId="77777777" w:rsidTr="004D3373">
        <w:trPr>
          <w:trHeight w:hRule="exact" w:val="227"/>
        </w:trPr>
        <w:tc>
          <w:tcPr>
            <w:tcW w:w="3119" w:type="dxa"/>
            <w:tcBorders>
              <w:bottom w:val="single" w:sz="4" w:space="0" w:color="auto"/>
            </w:tcBorders>
            <w:shd w:val="clear" w:color="auto" w:fill="auto"/>
          </w:tcPr>
          <w:p w14:paraId="3D25C763"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D5EEF1D"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6E0816AE"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75B07D3"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A47F1D0"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2578EEE4" w14:textId="77777777" w:rsidTr="004D3373">
        <w:trPr>
          <w:trHeight w:hRule="exact" w:val="227"/>
        </w:trPr>
        <w:tc>
          <w:tcPr>
            <w:tcW w:w="3119" w:type="dxa"/>
            <w:shd w:val="clear" w:color="auto" w:fill="auto"/>
            <w:hideMark/>
          </w:tcPr>
          <w:p w14:paraId="7B0BB29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0ACFCD3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61004F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3F60AB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1069B1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373CA8" w14:textId="77777777" w:rsidTr="004D3373">
        <w:trPr>
          <w:trHeight w:hRule="exact" w:val="227"/>
        </w:trPr>
        <w:tc>
          <w:tcPr>
            <w:tcW w:w="3119" w:type="dxa"/>
            <w:shd w:val="clear" w:color="auto" w:fill="auto"/>
            <w:hideMark/>
          </w:tcPr>
          <w:p w14:paraId="2B716E6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shd w:val="clear" w:color="auto" w:fill="auto"/>
            <w:hideMark/>
          </w:tcPr>
          <w:p w14:paraId="39A4590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shd w:val="clear" w:color="auto" w:fill="auto"/>
            <w:hideMark/>
          </w:tcPr>
          <w:p w14:paraId="70F7461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47D7A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42A48C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A46770A" w14:textId="77777777" w:rsidTr="004D3373">
        <w:trPr>
          <w:trHeight w:hRule="exact" w:val="227"/>
        </w:trPr>
        <w:tc>
          <w:tcPr>
            <w:tcW w:w="3119" w:type="dxa"/>
            <w:shd w:val="clear" w:color="auto" w:fill="auto"/>
            <w:hideMark/>
          </w:tcPr>
          <w:p w14:paraId="431ED99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18F3B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3ED8FB2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526C43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B41E6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5B0123" w14:textId="77777777" w:rsidTr="004D3373">
        <w:trPr>
          <w:trHeight w:hRule="exact" w:val="227"/>
        </w:trPr>
        <w:tc>
          <w:tcPr>
            <w:tcW w:w="3119" w:type="dxa"/>
            <w:shd w:val="clear" w:color="auto" w:fill="auto"/>
            <w:hideMark/>
          </w:tcPr>
          <w:p w14:paraId="4C515DE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688D15C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078954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A965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E6BFD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655DEC2" w14:textId="77777777" w:rsidTr="004D3373">
        <w:trPr>
          <w:trHeight w:hRule="exact" w:val="227"/>
        </w:trPr>
        <w:tc>
          <w:tcPr>
            <w:tcW w:w="3119" w:type="dxa"/>
            <w:shd w:val="clear" w:color="auto" w:fill="auto"/>
            <w:hideMark/>
          </w:tcPr>
          <w:p w14:paraId="7447679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725EF24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3F82BFB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0131B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6DDCED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DC7F4F" w14:textId="77777777" w:rsidTr="004D3373">
        <w:trPr>
          <w:trHeight w:hRule="exact" w:val="227"/>
        </w:trPr>
        <w:tc>
          <w:tcPr>
            <w:tcW w:w="3119" w:type="dxa"/>
            <w:shd w:val="clear" w:color="auto" w:fill="auto"/>
            <w:hideMark/>
          </w:tcPr>
          <w:p w14:paraId="674F969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7350D7B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7F70CF3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CB3AE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9F0DA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B8525DC" w14:textId="77777777" w:rsidTr="004D3373">
        <w:trPr>
          <w:trHeight w:hRule="exact" w:val="227"/>
        </w:trPr>
        <w:tc>
          <w:tcPr>
            <w:tcW w:w="3119" w:type="dxa"/>
            <w:shd w:val="clear" w:color="auto" w:fill="auto"/>
          </w:tcPr>
          <w:p w14:paraId="560CF542"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A29B839"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3D8D34F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36459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18ABD6" w14:textId="77777777" w:rsidR="00A200F2" w:rsidRPr="002C2EA9" w:rsidRDefault="00A200F2" w:rsidP="004D3373">
            <w:pPr>
              <w:spacing w:line="240" w:lineRule="auto"/>
              <w:jc w:val="center"/>
              <w:rPr>
                <w:sz w:val="18"/>
                <w:szCs w:val="18"/>
                <w:lang w:val="en-US" w:eastAsia="en-GB"/>
              </w:rPr>
            </w:pPr>
          </w:p>
        </w:tc>
      </w:tr>
      <w:tr w:rsidR="00A200F2" w:rsidRPr="002C2EA9" w14:paraId="21545905" w14:textId="77777777" w:rsidTr="004D3373">
        <w:trPr>
          <w:trHeight w:hRule="exact" w:val="227"/>
        </w:trPr>
        <w:tc>
          <w:tcPr>
            <w:tcW w:w="3119" w:type="dxa"/>
            <w:shd w:val="clear" w:color="auto" w:fill="auto"/>
          </w:tcPr>
          <w:p w14:paraId="0E0A18BB"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34636D1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55BE25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1061FA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F94EE4" w14:textId="77777777" w:rsidR="00A200F2" w:rsidRPr="002C2EA9" w:rsidRDefault="00A200F2" w:rsidP="004D3373">
            <w:pPr>
              <w:spacing w:line="240" w:lineRule="auto"/>
              <w:jc w:val="center"/>
              <w:rPr>
                <w:sz w:val="18"/>
                <w:szCs w:val="18"/>
                <w:lang w:val="en-US" w:eastAsia="en-GB"/>
              </w:rPr>
            </w:pPr>
          </w:p>
        </w:tc>
      </w:tr>
      <w:tr w:rsidR="00A200F2" w:rsidRPr="002C2EA9" w14:paraId="41C94F8C" w14:textId="77777777" w:rsidTr="004D3373">
        <w:trPr>
          <w:trHeight w:hRule="exact" w:val="227"/>
        </w:trPr>
        <w:tc>
          <w:tcPr>
            <w:tcW w:w="3119" w:type="dxa"/>
            <w:shd w:val="clear" w:color="auto" w:fill="auto"/>
          </w:tcPr>
          <w:p w14:paraId="3BE7E6A4"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4A87E28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5A0AB47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7BA9F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79B95E" w14:textId="77777777" w:rsidR="00A200F2" w:rsidRPr="002C2EA9" w:rsidRDefault="00A200F2" w:rsidP="004D3373">
            <w:pPr>
              <w:spacing w:line="240" w:lineRule="auto"/>
              <w:jc w:val="center"/>
              <w:rPr>
                <w:sz w:val="18"/>
                <w:szCs w:val="18"/>
                <w:lang w:val="en-US" w:eastAsia="en-GB"/>
              </w:rPr>
            </w:pPr>
          </w:p>
        </w:tc>
      </w:tr>
      <w:tr w:rsidR="00A200F2" w:rsidRPr="002C2EA9" w14:paraId="3866CF97" w14:textId="77777777" w:rsidTr="004D3373">
        <w:trPr>
          <w:trHeight w:hRule="exact" w:val="227"/>
        </w:trPr>
        <w:tc>
          <w:tcPr>
            <w:tcW w:w="3119" w:type="dxa"/>
            <w:shd w:val="clear" w:color="auto" w:fill="auto"/>
            <w:hideMark/>
          </w:tcPr>
          <w:p w14:paraId="62FD863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312324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C1FF99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B7760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38497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DD2EE1" w14:textId="77777777" w:rsidTr="004D3373">
        <w:trPr>
          <w:trHeight w:hRule="exact" w:val="227"/>
        </w:trPr>
        <w:tc>
          <w:tcPr>
            <w:tcW w:w="3119" w:type="dxa"/>
            <w:shd w:val="clear" w:color="auto" w:fill="auto"/>
          </w:tcPr>
          <w:p w14:paraId="5B36B5A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5CE309A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CF530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540E59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B3E822" w14:textId="77777777" w:rsidR="00A200F2" w:rsidRPr="002C2EA9" w:rsidRDefault="00A200F2" w:rsidP="004D3373">
            <w:pPr>
              <w:spacing w:line="240" w:lineRule="auto"/>
              <w:jc w:val="center"/>
              <w:rPr>
                <w:sz w:val="18"/>
                <w:szCs w:val="18"/>
                <w:lang w:val="en-US" w:eastAsia="en-GB"/>
              </w:rPr>
            </w:pPr>
          </w:p>
        </w:tc>
      </w:tr>
      <w:tr w:rsidR="00A200F2" w:rsidRPr="002C2EA9" w14:paraId="77ED2FB4" w14:textId="77777777" w:rsidTr="004D3373">
        <w:trPr>
          <w:trHeight w:hRule="exact" w:val="227"/>
        </w:trPr>
        <w:tc>
          <w:tcPr>
            <w:tcW w:w="3119" w:type="dxa"/>
            <w:shd w:val="clear" w:color="auto" w:fill="auto"/>
          </w:tcPr>
          <w:p w14:paraId="0D5C2F0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2483F4DC"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755557F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1B7EF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3597F" w14:textId="77777777" w:rsidR="00A200F2" w:rsidRPr="002C2EA9" w:rsidRDefault="00A200F2" w:rsidP="004D3373">
            <w:pPr>
              <w:spacing w:line="240" w:lineRule="auto"/>
              <w:jc w:val="center"/>
              <w:rPr>
                <w:sz w:val="18"/>
                <w:szCs w:val="18"/>
                <w:lang w:val="en-US" w:eastAsia="en-GB"/>
              </w:rPr>
            </w:pPr>
          </w:p>
        </w:tc>
      </w:tr>
      <w:tr w:rsidR="00A200F2" w:rsidRPr="002C2EA9" w14:paraId="4A4E8F0C" w14:textId="77777777" w:rsidTr="004D3373">
        <w:trPr>
          <w:trHeight w:hRule="exact" w:val="227"/>
        </w:trPr>
        <w:tc>
          <w:tcPr>
            <w:tcW w:w="3119" w:type="dxa"/>
            <w:shd w:val="clear" w:color="auto" w:fill="auto"/>
          </w:tcPr>
          <w:p w14:paraId="614C1309"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3E8329D8" w14:textId="77777777" w:rsidR="00A200F2" w:rsidRPr="002C2EA9" w:rsidRDefault="00A200F2" w:rsidP="004D3373">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48E91AA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B195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D068BB" w14:textId="77777777" w:rsidR="00A200F2" w:rsidRPr="002C2EA9" w:rsidRDefault="00A200F2" w:rsidP="004D3373">
            <w:pPr>
              <w:spacing w:line="240" w:lineRule="auto"/>
              <w:jc w:val="center"/>
              <w:rPr>
                <w:sz w:val="18"/>
                <w:szCs w:val="18"/>
                <w:lang w:val="en-US" w:eastAsia="en-GB"/>
              </w:rPr>
            </w:pPr>
          </w:p>
        </w:tc>
      </w:tr>
      <w:tr w:rsidR="00A200F2" w:rsidRPr="002C2EA9" w14:paraId="1EF0979D" w14:textId="77777777" w:rsidTr="004D3373">
        <w:trPr>
          <w:trHeight w:hRule="exact" w:val="227"/>
        </w:trPr>
        <w:tc>
          <w:tcPr>
            <w:tcW w:w="3119" w:type="dxa"/>
            <w:shd w:val="clear" w:color="auto" w:fill="auto"/>
          </w:tcPr>
          <w:p w14:paraId="42D29347"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368F56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0C9BCF8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6519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624702F" w14:textId="77777777" w:rsidR="00A200F2" w:rsidRPr="002C2EA9" w:rsidRDefault="00A200F2" w:rsidP="004D3373">
            <w:pPr>
              <w:spacing w:line="240" w:lineRule="auto"/>
              <w:jc w:val="center"/>
              <w:rPr>
                <w:sz w:val="18"/>
                <w:szCs w:val="18"/>
                <w:lang w:val="en-US" w:eastAsia="en-GB"/>
              </w:rPr>
            </w:pPr>
          </w:p>
        </w:tc>
      </w:tr>
      <w:tr w:rsidR="00A200F2" w:rsidRPr="002C2EA9" w14:paraId="4ECCB8A8" w14:textId="77777777" w:rsidTr="004D3373">
        <w:trPr>
          <w:trHeight w:hRule="exact" w:val="227"/>
        </w:trPr>
        <w:tc>
          <w:tcPr>
            <w:tcW w:w="3119" w:type="dxa"/>
            <w:shd w:val="clear" w:color="auto" w:fill="auto"/>
          </w:tcPr>
          <w:p w14:paraId="0EF52207"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D271EA9"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10D03B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651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DF1244" w14:textId="77777777" w:rsidR="00A200F2" w:rsidRPr="002C2EA9" w:rsidRDefault="00A200F2" w:rsidP="004D3373">
            <w:pPr>
              <w:spacing w:line="240" w:lineRule="auto"/>
              <w:jc w:val="center"/>
              <w:rPr>
                <w:sz w:val="18"/>
                <w:szCs w:val="18"/>
                <w:lang w:val="en-US" w:eastAsia="en-GB"/>
              </w:rPr>
            </w:pPr>
          </w:p>
        </w:tc>
      </w:tr>
      <w:tr w:rsidR="00A200F2" w:rsidRPr="002C2EA9" w14:paraId="0C2D872E" w14:textId="77777777" w:rsidTr="004D3373">
        <w:trPr>
          <w:trHeight w:hRule="exact" w:val="227"/>
        </w:trPr>
        <w:tc>
          <w:tcPr>
            <w:tcW w:w="3119" w:type="dxa"/>
            <w:shd w:val="clear" w:color="auto" w:fill="auto"/>
            <w:hideMark/>
          </w:tcPr>
          <w:p w14:paraId="1ED4EBE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696B0C2E" w14:textId="77777777" w:rsidR="00A200F2" w:rsidRPr="002C2EA9" w:rsidRDefault="00A200F2" w:rsidP="004D3373">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4ABF25F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21F513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67C5D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826BC9" w14:textId="77777777" w:rsidTr="004D3373">
        <w:trPr>
          <w:trHeight w:hRule="exact" w:val="227"/>
        </w:trPr>
        <w:tc>
          <w:tcPr>
            <w:tcW w:w="3119" w:type="dxa"/>
            <w:shd w:val="clear" w:color="auto" w:fill="auto"/>
            <w:hideMark/>
          </w:tcPr>
          <w:p w14:paraId="49A796E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3D54CF5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79A2477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19D8A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CEE05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DA6712" w14:textId="77777777" w:rsidTr="004D3373">
        <w:trPr>
          <w:trHeight w:hRule="exact" w:val="227"/>
        </w:trPr>
        <w:tc>
          <w:tcPr>
            <w:tcW w:w="3119" w:type="dxa"/>
            <w:shd w:val="clear" w:color="auto" w:fill="auto"/>
            <w:hideMark/>
          </w:tcPr>
          <w:p w14:paraId="406DDEC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520758B2" w14:textId="77777777" w:rsidR="00A200F2" w:rsidRPr="002C2EA9" w:rsidRDefault="00A200F2" w:rsidP="004D3373">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7EE2828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2B725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2873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7AD356" w14:textId="77777777" w:rsidTr="004D3373">
        <w:trPr>
          <w:trHeight w:hRule="exact" w:val="227"/>
        </w:trPr>
        <w:tc>
          <w:tcPr>
            <w:tcW w:w="3119" w:type="dxa"/>
            <w:shd w:val="clear" w:color="auto" w:fill="auto"/>
            <w:hideMark/>
          </w:tcPr>
          <w:p w14:paraId="66B0EAF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2C31EB6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121FBB3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5CD6D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AAA4A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998700" w14:textId="77777777" w:rsidTr="004D3373">
        <w:trPr>
          <w:trHeight w:hRule="exact" w:val="227"/>
        </w:trPr>
        <w:tc>
          <w:tcPr>
            <w:tcW w:w="3119" w:type="dxa"/>
            <w:shd w:val="clear" w:color="auto" w:fill="auto"/>
            <w:hideMark/>
          </w:tcPr>
          <w:p w14:paraId="7E0A671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7021462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478C2E2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7D2DFE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E5D14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10D07" w14:textId="77777777" w:rsidTr="004D3373">
        <w:trPr>
          <w:trHeight w:hRule="exact" w:val="227"/>
        </w:trPr>
        <w:tc>
          <w:tcPr>
            <w:tcW w:w="3119" w:type="dxa"/>
            <w:shd w:val="clear" w:color="auto" w:fill="auto"/>
            <w:hideMark/>
          </w:tcPr>
          <w:p w14:paraId="72DCE36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1F0D40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5A6618D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19D397D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74111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4EDB7E" w14:textId="77777777" w:rsidTr="004D3373">
        <w:trPr>
          <w:trHeight w:hRule="exact" w:val="227"/>
        </w:trPr>
        <w:tc>
          <w:tcPr>
            <w:tcW w:w="3119" w:type="dxa"/>
            <w:shd w:val="clear" w:color="auto" w:fill="auto"/>
          </w:tcPr>
          <w:p w14:paraId="791DA5AC"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0169B96A"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4FFAC9C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31BF94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3765F2" w14:textId="77777777" w:rsidR="00A200F2" w:rsidRPr="002C2EA9" w:rsidRDefault="00A200F2" w:rsidP="004D3373">
            <w:pPr>
              <w:spacing w:line="240" w:lineRule="auto"/>
              <w:jc w:val="center"/>
              <w:rPr>
                <w:sz w:val="18"/>
                <w:szCs w:val="18"/>
                <w:lang w:val="en-US" w:eastAsia="en-GB"/>
              </w:rPr>
            </w:pPr>
          </w:p>
        </w:tc>
      </w:tr>
      <w:tr w:rsidR="00A200F2" w:rsidRPr="002C2EA9" w14:paraId="311B7722" w14:textId="77777777" w:rsidTr="004D3373">
        <w:trPr>
          <w:trHeight w:hRule="exact" w:val="227"/>
        </w:trPr>
        <w:tc>
          <w:tcPr>
            <w:tcW w:w="3119" w:type="dxa"/>
            <w:shd w:val="clear" w:color="auto" w:fill="auto"/>
          </w:tcPr>
          <w:p w14:paraId="4F473DCD"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7B1AB0D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49FE4FD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49C62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434784" w14:textId="77777777" w:rsidR="00A200F2" w:rsidRPr="002C2EA9" w:rsidRDefault="00A200F2" w:rsidP="004D3373">
            <w:pPr>
              <w:spacing w:line="240" w:lineRule="auto"/>
              <w:jc w:val="center"/>
              <w:rPr>
                <w:sz w:val="18"/>
                <w:szCs w:val="18"/>
                <w:lang w:val="en-US" w:eastAsia="en-GB"/>
              </w:rPr>
            </w:pPr>
          </w:p>
        </w:tc>
      </w:tr>
      <w:tr w:rsidR="00A200F2" w:rsidRPr="002C2EA9" w14:paraId="2AF2704B" w14:textId="77777777" w:rsidTr="004D3373">
        <w:trPr>
          <w:trHeight w:hRule="exact" w:val="227"/>
        </w:trPr>
        <w:tc>
          <w:tcPr>
            <w:tcW w:w="3119" w:type="dxa"/>
            <w:shd w:val="clear" w:color="auto" w:fill="auto"/>
          </w:tcPr>
          <w:p w14:paraId="05B627A6"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81BCC0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1D6F997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5D5E368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25FA966"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X</w:t>
            </w:r>
          </w:p>
        </w:tc>
      </w:tr>
      <w:tr w:rsidR="00A200F2" w:rsidRPr="002C2EA9" w14:paraId="023F333E" w14:textId="77777777" w:rsidTr="004D3373">
        <w:trPr>
          <w:trHeight w:hRule="exact" w:val="227"/>
        </w:trPr>
        <w:tc>
          <w:tcPr>
            <w:tcW w:w="3119" w:type="dxa"/>
            <w:shd w:val="clear" w:color="auto" w:fill="auto"/>
            <w:hideMark/>
          </w:tcPr>
          <w:p w14:paraId="31CAB69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48CC1C1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595F937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A5EDB"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D05CAB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C19E4DD" w14:textId="77777777" w:rsidTr="004D3373">
        <w:trPr>
          <w:trHeight w:hRule="exact" w:val="227"/>
        </w:trPr>
        <w:tc>
          <w:tcPr>
            <w:tcW w:w="3119" w:type="dxa"/>
            <w:shd w:val="clear" w:color="auto" w:fill="auto"/>
          </w:tcPr>
          <w:p w14:paraId="4D9D73B1"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2C6C208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29842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2BEEE1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BF89E5" w14:textId="77777777" w:rsidR="00A200F2" w:rsidRPr="002C2EA9" w:rsidRDefault="00A200F2" w:rsidP="004D3373">
            <w:pPr>
              <w:spacing w:line="240" w:lineRule="auto"/>
              <w:jc w:val="center"/>
              <w:rPr>
                <w:sz w:val="18"/>
                <w:szCs w:val="18"/>
                <w:lang w:val="en-US" w:eastAsia="en-GB"/>
              </w:rPr>
            </w:pPr>
          </w:p>
        </w:tc>
      </w:tr>
      <w:tr w:rsidR="00A200F2" w:rsidRPr="002C2EA9" w14:paraId="451704E2" w14:textId="77777777" w:rsidTr="004D3373">
        <w:trPr>
          <w:trHeight w:hRule="exact" w:val="227"/>
        </w:trPr>
        <w:tc>
          <w:tcPr>
            <w:tcW w:w="3119" w:type="dxa"/>
            <w:shd w:val="clear" w:color="auto" w:fill="auto"/>
            <w:hideMark/>
          </w:tcPr>
          <w:p w14:paraId="386DE7D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6B644985" w14:textId="77777777" w:rsidR="00A200F2" w:rsidRPr="002C2EA9" w:rsidRDefault="00A200F2" w:rsidP="004D3373">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01655D6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8BD8D2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ADC6B8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80DE065" w14:textId="77777777" w:rsidTr="004D3373">
        <w:trPr>
          <w:trHeight w:hRule="exact" w:val="227"/>
        </w:trPr>
        <w:tc>
          <w:tcPr>
            <w:tcW w:w="3119" w:type="dxa"/>
            <w:shd w:val="clear" w:color="auto" w:fill="auto"/>
            <w:hideMark/>
          </w:tcPr>
          <w:p w14:paraId="1F232F94"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23E4F7E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220799D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A65C3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2BCAB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065B91" w14:textId="77777777" w:rsidTr="004D3373">
        <w:trPr>
          <w:trHeight w:hRule="exact" w:val="227"/>
        </w:trPr>
        <w:tc>
          <w:tcPr>
            <w:tcW w:w="3119" w:type="dxa"/>
            <w:shd w:val="clear" w:color="auto" w:fill="auto"/>
          </w:tcPr>
          <w:p w14:paraId="576668D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0ED009D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5E1771B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472AB8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2A8A3E" w14:textId="77777777" w:rsidR="00A200F2" w:rsidRPr="002C2EA9" w:rsidRDefault="00A200F2" w:rsidP="004D3373">
            <w:pPr>
              <w:spacing w:line="240" w:lineRule="auto"/>
              <w:jc w:val="center"/>
              <w:rPr>
                <w:sz w:val="18"/>
                <w:szCs w:val="18"/>
                <w:lang w:val="en-US" w:eastAsia="en-GB"/>
              </w:rPr>
            </w:pPr>
          </w:p>
        </w:tc>
      </w:tr>
      <w:tr w:rsidR="00A200F2" w:rsidRPr="002C2EA9" w14:paraId="69A968DA" w14:textId="77777777" w:rsidTr="004D3373">
        <w:trPr>
          <w:trHeight w:hRule="exact" w:val="227"/>
        </w:trPr>
        <w:tc>
          <w:tcPr>
            <w:tcW w:w="3119" w:type="dxa"/>
            <w:shd w:val="clear" w:color="auto" w:fill="auto"/>
            <w:hideMark/>
          </w:tcPr>
          <w:p w14:paraId="2BF3AB0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3DF443B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5ED5C0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49E17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5B0A5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4F684E6" w14:textId="77777777" w:rsidTr="004D3373">
        <w:trPr>
          <w:trHeight w:hRule="exact" w:val="227"/>
        </w:trPr>
        <w:tc>
          <w:tcPr>
            <w:tcW w:w="3119" w:type="dxa"/>
            <w:shd w:val="clear" w:color="auto" w:fill="auto"/>
          </w:tcPr>
          <w:p w14:paraId="23284F9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5C81DF8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7D69BE3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CB36BA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366CBD" w14:textId="77777777" w:rsidR="00A200F2" w:rsidRPr="002C2EA9" w:rsidRDefault="00A200F2" w:rsidP="004D3373">
            <w:pPr>
              <w:spacing w:line="240" w:lineRule="auto"/>
              <w:jc w:val="center"/>
              <w:rPr>
                <w:sz w:val="18"/>
                <w:szCs w:val="18"/>
                <w:lang w:val="en-US" w:eastAsia="en-GB"/>
              </w:rPr>
            </w:pPr>
          </w:p>
        </w:tc>
      </w:tr>
      <w:tr w:rsidR="00A200F2" w:rsidRPr="002C2EA9" w14:paraId="1F03B74A" w14:textId="77777777" w:rsidTr="004D3373">
        <w:trPr>
          <w:trHeight w:hRule="exact" w:val="227"/>
        </w:trPr>
        <w:tc>
          <w:tcPr>
            <w:tcW w:w="3119" w:type="dxa"/>
            <w:shd w:val="clear" w:color="auto" w:fill="auto"/>
          </w:tcPr>
          <w:p w14:paraId="40553728"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2031DDF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341C02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1A9F8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C10B" w14:textId="77777777" w:rsidR="00A200F2" w:rsidRPr="002C2EA9" w:rsidRDefault="00A200F2" w:rsidP="004D3373">
            <w:pPr>
              <w:spacing w:line="240" w:lineRule="auto"/>
              <w:jc w:val="center"/>
              <w:rPr>
                <w:sz w:val="18"/>
                <w:szCs w:val="18"/>
                <w:lang w:val="en-US" w:eastAsia="en-GB"/>
              </w:rPr>
            </w:pPr>
          </w:p>
        </w:tc>
      </w:tr>
      <w:tr w:rsidR="00A200F2" w:rsidRPr="002C2EA9" w14:paraId="63FED012" w14:textId="77777777" w:rsidTr="004D3373">
        <w:trPr>
          <w:trHeight w:hRule="exact" w:val="227"/>
        </w:trPr>
        <w:tc>
          <w:tcPr>
            <w:tcW w:w="3119" w:type="dxa"/>
            <w:shd w:val="clear" w:color="auto" w:fill="auto"/>
          </w:tcPr>
          <w:p w14:paraId="6C9B41C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1B36B24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1C63138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FF02C6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E464E0" w14:textId="77777777" w:rsidR="00A200F2" w:rsidRPr="002C2EA9" w:rsidRDefault="00A200F2" w:rsidP="004D3373">
            <w:pPr>
              <w:spacing w:line="240" w:lineRule="auto"/>
              <w:jc w:val="center"/>
              <w:rPr>
                <w:sz w:val="18"/>
                <w:szCs w:val="18"/>
                <w:lang w:val="en-US" w:eastAsia="en-GB"/>
              </w:rPr>
            </w:pPr>
          </w:p>
        </w:tc>
      </w:tr>
      <w:tr w:rsidR="00A200F2" w:rsidRPr="002C2EA9" w14:paraId="43E0475F" w14:textId="77777777" w:rsidTr="004D3373">
        <w:trPr>
          <w:trHeight w:hRule="exact" w:val="227"/>
        </w:trPr>
        <w:tc>
          <w:tcPr>
            <w:tcW w:w="3119" w:type="dxa"/>
            <w:shd w:val="clear" w:color="auto" w:fill="auto"/>
            <w:hideMark/>
          </w:tcPr>
          <w:p w14:paraId="4181358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14F05B7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63F16D4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FFAD5A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4E22CE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B9CB0C" w14:textId="77777777" w:rsidTr="004D3373">
        <w:trPr>
          <w:trHeight w:hRule="exact" w:val="227"/>
        </w:trPr>
        <w:tc>
          <w:tcPr>
            <w:tcW w:w="3119" w:type="dxa"/>
            <w:shd w:val="clear" w:color="auto" w:fill="auto"/>
            <w:hideMark/>
          </w:tcPr>
          <w:p w14:paraId="0E1ED19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F5C668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26D611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6A27C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C84D3A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729ABAE" w14:textId="77777777" w:rsidTr="004D3373">
        <w:trPr>
          <w:trHeight w:hRule="exact" w:val="227"/>
        </w:trPr>
        <w:tc>
          <w:tcPr>
            <w:tcW w:w="3119" w:type="dxa"/>
            <w:shd w:val="clear" w:color="auto" w:fill="auto"/>
            <w:hideMark/>
          </w:tcPr>
          <w:p w14:paraId="78AF698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C70DFB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1142A6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FD396E"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1911D9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10CBEDE" w14:textId="77777777" w:rsidTr="004D3373">
        <w:trPr>
          <w:trHeight w:hRule="exact" w:val="227"/>
        </w:trPr>
        <w:tc>
          <w:tcPr>
            <w:tcW w:w="3119" w:type="dxa"/>
            <w:shd w:val="clear" w:color="auto" w:fill="auto"/>
            <w:hideMark/>
          </w:tcPr>
          <w:p w14:paraId="14AC3364"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2D3C3C8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7AE9C4A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2B1A4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9D0D1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5A7913" w14:textId="77777777" w:rsidTr="004D3373">
        <w:trPr>
          <w:trHeight w:hRule="exact" w:val="227"/>
        </w:trPr>
        <w:tc>
          <w:tcPr>
            <w:tcW w:w="3119" w:type="dxa"/>
            <w:shd w:val="clear" w:color="auto" w:fill="auto"/>
          </w:tcPr>
          <w:p w14:paraId="7103205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1FFD883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5C5EBC1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9633E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6B8859" w14:textId="77777777" w:rsidR="00A200F2" w:rsidRPr="002C2EA9" w:rsidRDefault="00A200F2" w:rsidP="004D3373">
            <w:pPr>
              <w:spacing w:line="240" w:lineRule="auto"/>
              <w:jc w:val="center"/>
              <w:rPr>
                <w:sz w:val="18"/>
                <w:szCs w:val="18"/>
                <w:lang w:val="en-US" w:eastAsia="en-GB"/>
              </w:rPr>
            </w:pPr>
          </w:p>
        </w:tc>
      </w:tr>
      <w:tr w:rsidR="00A200F2" w:rsidRPr="002C2EA9" w14:paraId="3EFA9CBD" w14:textId="77777777" w:rsidTr="004D3373">
        <w:trPr>
          <w:trHeight w:hRule="exact" w:val="227"/>
        </w:trPr>
        <w:tc>
          <w:tcPr>
            <w:tcW w:w="3119" w:type="dxa"/>
            <w:shd w:val="clear" w:color="auto" w:fill="auto"/>
          </w:tcPr>
          <w:p w14:paraId="68E3B75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02FCDAC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3962905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5471C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1CC691" w14:textId="77777777" w:rsidR="00A200F2" w:rsidRPr="002C2EA9" w:rsidRDefault="00A200F2" w:rsidP="004D3373">
            <w:pPr>
              <w:spacing w:line="240" w:lineRule="auto"/>
              <w:jc w:val="center"/>
              <w:rPr>
                <w:sz w:val="18"/>
                <w:szCs w:val="18"/>
                <w:lang w:val="en-US" w:eastAsia="en-GB"/>
              </w:rPr>
            </w:pPr>
          </w:p>
        </w:tc>
      </w:tr>
      <w:tr w:rsidR="00A200F2" w:rsidRPr="002C2EA9" w14:paraId="7DD490F9" w14:textId="77777777" w:rsidTr="004D3373">
        <w:trPr>
          <w:trHeight w:hRule="exact" w:val="227"/>
        </w:trPr>
        <w:tc>
          <w:tcPr>
            <w:tcW w:w="3119" w:type="dxa"/>
            <w:shd w:val="clear" w:color="auto" w:fill="auto"/>
            <w:hideMark/>
          </w:tcPr>
          <w:p w14:paraId="2F5BE65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73A1403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0C2A8F2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7C26B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CF23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226D24" w14:textId="77777777" w:rsidTr="004D3373">
        <w:trPr>
          <w:trHeight w:hRule="exact" w:val="227"/>
        </w:trPr>
        <w:tc>
          <w:tcPr>
            <w:tcW w:w="3119" w:type="dxa"/>
            <w:shd w:val="clear" w:color="auto" w:fill="auto"/>
            <w:hideMark/>
          </w:tcPr>
          <w:p w14:paraId="5ECAA9B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FDE156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25E8835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4034F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0B435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47F912" w14:textId="77777777" w:rsidTr="004D3373">
        <w:trPr>
          <w:trHeight w:hRule="exact" w:val="227"/>
        </w:trPr>
        <w:tc>
          <w:tcPr>
            <w:tcW w:w="3119" w:type="dxa"/>
            <w:shd w:val="clear" w:color="auto" w:fill="auto"/>
            <w:hideMark/>
          </w:tcPr>
          <w:p w14:paraId="60C1DB8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080F1DD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46F86E2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A614E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57D844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DFDC849" w14:textId="77777777" w:rsidTr="004D3373">
        <w:trPr>
          <w:trHeight w:hRule="exact" w:val="227"/>
        </w:trPr>
        <w:tc>
          <w:tcPr>
            <w:tcW w:w="3119" w:type="dxa"/>
            <w:shd w:val="clear" w:color="auto" w:fill="auto"/>
            <w:hideMark/>
          </w:tcPr>
          <w:p w14:paraId="232B159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46E8D4F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6D3FED8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87A13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419BA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979E40" w14:textId="77777777" w:rsidTr="004D3373">
        <w:trPr>
          <w:trHeight w:hRule="exact" w:val="227"/>
        </w:trPr>
        <w:tc>
          <w:tcPr>
            <w:tcW w:w="3119" w:type="dxa"/>
            <w:shd w:val="clear" w:color="auto" w:fill="auto"/>
            <w:hideMark/>
          </w:tcPr>
          <w:p w14:paraId="3BF9783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6C853B1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4E3866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BF311A"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5CB9EC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8D0E67" w14:textId="77777777" w:rsidTr="004D3373">
        <w:trPr>
          <w:trHeight w:hRule="exact" w:val="227"/>
        </w:trPr>
        <w:tc>
          <w:tcPr>
            <w:tcW w:w="3119" w:type="dxa"/>
            <w:shd w:val="clear" w:color="auto" w:fill="auto"/>
          </w:tcPr>
          <w:p w14:paraId="369EC22F"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038C631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3BC3017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31AFE7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A17186" w14:textId="77777777" w:rsidR="00A200F2" w:rsidRPr="002C2EA9" w:rsidRDefault="00A200F2" w:rsidP="004D3373">
            <w:pPr>
              <w:spacing w:line="240" w:lineRule="auto"/>
              <w:jc w:val="center"/>
              <w:rPr>
                <w:sz w:val="18"/>
                <w:szCs w:val="18"/>
                <w:lang w:val="en-US" w:eastAsia="en-GB"/>
              </w:rPr>
            </w:pPr>
          </w:p>
        </w:tc>
      </w:tr>
      <w:tr w:rsidR="00A200F2" w:rsidRPr="002C2EA9" w14:paraId="1278B279" w14:textId="77777777" w:rsidTr="004D3373">
        <w:trPr>
          <w:trHeight w:hRule="exact" w:val="227"/>
        </w:trPr>
        <w:tc>
          <w:tcPr>
            <w:tcW w:w="3119" w:type="dxa"/>
            <w:shd w:val="clear" w:color="auto" w:fill="auto"/>
            <w:hideMark/>
          </w:tcPr>
          <w:p w14:paraId="7F6E4E78"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45C5559E"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3E726A5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663A3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402B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921989" w14:textId="77777777" w:rsidTr="004D3373">
        <w:trPr>
          <w:trHeight w:hRule="exact" w:val="227"/>
        </w:trPr>
        <w:tc>
          <w:tcPr>
            <w:tcW w:w="3119" w:type="dxa"/>
            <w:shd w:val="clear" w:color="auto" w:fill="auto"/>
          </w:tcPr>
          <w:p w14:paraId="3B6381D5"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737892D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73A6CA8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0B4775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52CD14" w14:textId="77777777" w:rsidR="00A200F2" w:rsidRPr="002C2EA9" w:rsidRDefault="00A200F2" w:rsidP="004D3373">
            <w:pPr>
              <w:spacing w:line="240" w:lineRule="auto"/>
              <w:jc w:val="center"/>
              <w:rPr>
                <w:sz w:val="18"/>
                <w:szCs w:val="18"/>
                <w:lang w:val="en-US" w:eastAsia="en-GB"/>
              </w:rPr>
            </w:pPr>
          </w:p>
        </w:tc>
      </w:tr>
      <w:tr w:rsidR="00A200F2" w:rsidRPr="002C2EA9" w14:paraId="13A74845" w14:textId="77777777" w:rsidTr="004D3373">
        <w:trPr>
          <w:trHeight w:hRule="exact" w:val="227"/>
        </w:trPr>
        <w:tc>
          <w:tcPr>
            <w:tcW w:w="3119" w:type="dxa"/>
            <w:shd w:val="clear" w:color="auto" w:fill="auto"/>
            <w:hideMark/>
          </w:tcPr>
          <w:p w14:paraId="4CEA691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57CFA79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545E650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70826"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9E079A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6F9ECA" w14:textId="77777777" w:rsidTr="004D3373">
        <w:trPr>
          <w:trHeight w:hRule="exact" w:val="227"/>
        </w:trPr>
        <w:tc>
          <w:tcPr>
            <w:tcW w:w="3119" w:type="dxa"/>
            <w:shd w:val="clear" w:color="auto" w:fill="auto"/>
            <w:hideMark/>
          </w:tcPr>
          <w:p w14:paraId="138C41A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6C076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207D68E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2F194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7E96F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316D66C" w14:textId="77777777" w:rsidTr="004D3373">
        <w:trPr>
          <w:trHeight w:hRule="exact" w:val="227"/>
        </w:trPr>
        <w:tc>
          <w:tcPr>
            <w:tcW w:w="3119" w:type="dxa"/>
            <w:shd w:val="clear" w:color="auto" w:fill="auto"/>
          </w:tcPr>
          <w:p w14:paraId="222B870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7AE7AA4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247C290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A3DE2A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2D11F6" w14:textId="77777777" w:rsidR="00A200F2" w:rsidRPr="002C2EA9" w:rsidRDefault="00A200F2" w:rsidP="004D3373">
            <w:pPr>
              <w:spacing w:line="240" w:lineRule="auto"/>
              <w:jc w:val="center"/>
              <w:rPr>
                <w:sz w:val="18"/>
                <w:szCs w:val="18"/>
                <w:lang w:val="en-US" w:eastAsia="en-GB"/>
              </w:rPr>
            </w:pPr>
          </w:p>
        </w:tc>
      </w:tr>
      <w:tr w:rsidR="00A200F2" w:rsidRPr="002C2EA9" w14:paraId="171C24E0" w14:textId="77777777" w:rsidTr="004D3373">
        <w:trPr>
          <w:trHeight w:hRule="exact" w:val="227"/>
        </w:trPr>
        <w:tc>
          <w:tcPr>
            <w:tcW w:w="3119" w:type="dxa"/>
            <w:shd w:val="clear" w:color="auto" w:fill="auto"/>
          </w:tcPr>
          <w:p w14:paraId="0E2CAEBA"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6337BF9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6CBE73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15B251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AA0F5D" w14:textId="77777777" w:rsidR="00A200F2" w:rsidRPr="002C2EA9" w:rsidRDefault="00A200F2" w:rsidP="004D3373">
            <w:pPr>
              <w:spacing w:line="240" w:lineRule="auto"/>
              <w:jc w:val="center"/>
              <w:rPr>
                <w:sz w:val="18"/>
                <w:szCs w:val="18"/>
                <w:lang w:val="en-US" w:eastAsia="en-GB"/>
              </w:rPr>
            </w:pPr>
          </w:p>
        </w:tc>
      </w:tr>
      <w:tr w:rsidR="00A200F2" w:rsidRPr="002C2EA9" w14:paraId="6EB4B61C" w14:textId="77777777" w:rsidTr="004D3373">
        <w:trPr>
          <w:trHeight w:hRule="exact" w:val="227"/>
        </w:trPr>
        <w:tc>
          <w:tcPr>
            <w:tcW w:w="3119" w:type="dxa"/>
            <w:shd w:val="clear" w:color="auto" w:fill="auto"/>
            <w:hideMark/>
          </w:tcPr>
          <w:p w14:paraId="2DBF60C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21F132A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3D315699"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N</w:t>
            </w:r>
          </w:p>
        </w:tc>
        <w:tc>
          <w:tcPr>
            <w:tcW w:w="886" w:type="dxa"/>
          </w:tcPr>
          <w:p w14:paraId="28D3FB9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66D2D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831B36" w14:textId="77777777" w:rsidTr="004D3373">
        <w:trPr>
          <w:trHeight w:hRule="exact" w:val="227"/>
        </w:trPr>
        <w:tc>
          <w:tcPr>
            <w:tcW w:w="3119" w:type="dxa"/>
            <w:shd w:val="clear" w:color="auto" w:fill="auto"/>
            <w:hideMark/>
          </w:tcPr>
          <w:p w14:paraId="25BB4F1A"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1DD666E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45363FD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D3C4DC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81E0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EE9CD8" w14:textId="77777777" w:rsidTr="004D3373">
        <w:trPr>
          <w:trHeight w:hRule="exact" w:val="227"/>
        </w:trPr>
        <w:tc>
          <w:tcPr>
            <w:tcW w:w="3119" w:type="dxa"/>
            <w:shd w:val="clear" w:color="auto" w:fill="auto"/>
            <w:hideMark/>
          </w:tcPr>
          <w:p w14:paraId="32B7A4C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choenoplectus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4A3A69E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DFD681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8ECB1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11120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D360F8" w14:textId="77777777" w:rsidTr="004D3373">
        <w:trPr>
          <w:trHeight w:hRule="exact" w:val="227"/>
        </w:trPr>
        <w:tc>
          <w:tcPr>
            <w:tcW w:w="3119" w:type="dxa"/>
            <w:shd w:val="clear" w:color="auto" w:fill="auto"/>
            <w:hideMark/>
          </w:tcPr>
          <w:p w14:paraId="3C03EAA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choenoplectus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7D4ED160"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3C34A9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120A8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2ABE4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FAC57A" w14:textId="77777777" w:rsidTr="004D3373">
        <w:trPr>
          <w:trHeight w:hRule="exact" w:val="227"/>
        </w:trPr>
        <w:tc>
          <w:tcPr>
            <w:tcW w:w="3119" w:type="dxa"/>
            <w:shd w:val="clear" w:color="auto" w:fill="auto"/>
            <w:hideMark/>
          </w:tcPr>
          <w:p w14:paraId="273BF192"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1AF420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7B851E7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FD61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3FB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CCAA750" w14:textId="77777777" w:rsidTr="004D3373">
        <w:trPr>
          <w:trHeight w:hRule="exact" w:val="227"/>
        </w:trPr>
        <w:tc>
          <w:tcPr>
            <w:tcW w:w="3119" w:type="dxa"/>
            <w:shd w:val="clear" w:color="auto" w:fill="auto"/>
            <w:hideMark/>
          </w:tcPr>
          <w:p w14:paraId="4076C37E"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2736A16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75D9A93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A3E0F9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E978C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D7D22C" w14:textId="77777777" w:rsidTr="004D3373">
        <w:trPr>
          <w:trHeight w:hRule="exact" w:val="227"/>
        </w:trPr>
        <w:tc>
          <w:tcPr>
            <w:tcW w:w="3119" w:type="dxa"/>
            <w:shd w:val="clear" w:color="auto" w:fill="auto"/>
          </w:tcPr>
          <w:p w14:paraId="55814CDA"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5C6E282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09073BA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5886D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DFAC0B" w14:textId="77777777" w:rsidR="00A200F2" w:rsidRPr="002C2EA9" w:rsidRDefault="00A200F2" w:rsidP="004D3373">
            <w:pPr>
              <w:spacing w:line="240" w:lineRule="auto"/>
              <w:jc w:val="center"/>
              <w:rPr>
                <w:sz w:val="18"/>
                <w:szCs w:val="18"/>
                <w:lang w:val="en-US" w:eastAsia="en-GB"/>
              </w:rPr>
            </w:pPr>
          </w:p>
        </w:tc>
      </w:tr>
      <w:tr w:rsidR="00A200F2" w:rsidRPr="002C2EA9" w14:paraId="62A52A44" w14:textId="77777777" w:rsidTr="004D3373">
        <w:trPr>
          <w:trHeight w:hRule="exact" w:val="227"/>
        </w:trPr>
        <w:tc>
          <w:tcPr>
            <w:tcW w:w="3119" w:type="dxa"/>
            <w:shd w:val="clear" w:color="auto" w:fill="auto"/>
            <w:hideMark/>
          </w:tcPr>
          <w:p w14:paraId="6AA6DA5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1E124AB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3EC8260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8414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D9BF22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525BCE1" w14:textId="77777777" w:rsidTr="004D3373">
        <w:trPr>
          <w:trHeight w:hRule="exact" w:val="227"/>
        </w:trPr>
        <w:tc>
          <w:tcPr>
            <w:tcW w:w="3119" w:type="dxa"/>
            <w:shd w:val="clear" w:color="auto" w:fill="auto"/>
          </w:tcPr>
          <w:p w14:paraId="75534EC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18027E4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32B3ADB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21CB86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DAF640" w14:textId="77777777" w:rsidR="00A200F2" w:rsidRPr="002C2EA9" w:rsidRDefault="00A200F2" w:rsidP="004D3373">
            <w:pPr>
              <w:spacing w:line="240" w:lineRule="auto"/>
              <w:jc w:val="center"/>
              <w:rPr>
                <w:sz w:val="18"/>
                <w:szCs w:val="18"/>
                <w:lang w:val="en-US" w:eastAsia="en-GB"/>
              </w:rPr>
            </w:pPr>
          </w:p>
        </w:tc>
      </w:tr>
      <w:tr w:rsidR="00A200F2" w:rsidRPr="002C2EA9" w14:paraId="751ADB9F" w14:textId="77777777" w:rsidTr="004D3373">
        <w:trPr>
          <w:trHeight w:hRule="exact" w:val="227"/>
        </w:trPr>
        <w:tc>
          <w:tcPr>
            <w:tcW w:w="3119" w:type="dxa"/>
            <w:tcBorders>
              <w:bottom w:val="single" w:sz="4" w:space="0" w:color="auto"/>
            </w:tcBorders>
            <w:shd w:val="clear" w:color="auto" w:fill="auto"/>
          </w:tcPr>
          <w:p w14:paraId="43CBF674"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2BA9D95"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C3BFDA6"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347E9CB4"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84E763C"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6A3820A7" w14:textId="77777777" w:rsidTr="004D3373">
        <w:trPr>
          <w:trHeight w:hRule="exact" w:val="227"/>
        </w:trPr>
        <w:tc>
          <w:tcPr>
            <w:tcW w:w="3119" w:type="dxa"/>
            <w:shd w:val="clear" w:color="auto" w:fill="auto"/>
            <w:hideMark/>
          </w:tcPr>
          <w:p w14:paraId="22685E7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18FCF7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BA5AA3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D80C02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5851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BD5005" w14:textId="77777777" w:rsidTr="004D3373">
        <w:trPr>
          <w:trHeight w:hRule="exact" w:val="227"/>
        </w:trPr>
        <w:tc>
          <w:tcPr>
            <w:tcW w:w="3119" w:type="dxa"/>
            <w:shd w:val="clear" w:color="auto" w:fill="auto"/>
          </w:tcPr>
          <w:p w14:paraId="06499C0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shd w:val="clear" w:color="auto" w:fill="auto"/>
          </w:tcPr>
          <w:p w14:paraId="50F2BD6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0B5A3AD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F488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DF4740" w14:textId="77777777" w:rsidR="00A200F2" w:rsidRPr="002C2EA9" w:rsidRDefault="00A200F2" w:rsidP="004D3373">
            <w:pPr>
              <w:spacing w:line="240" w:lineRule="auto"/>
              <w:jc w:val="center"/>
              <w:rPr>
                <w:sz w:val="18"/>
                <w:szCs w:val="18"/>
                <w:lang w:val="en-US" w:eastAsia="en-GB"/>
              </w:rPr>
            </w:pPr>
          </w:p>
        </w:tc>
      </w:tr>
      <w:tr w:rsidR="00A200F2" w:rsidRPr="002C2EA9" w14:paraId="0CA33F95" w14:textId="77777777" w:rsidTr="004D3373">
        <w:trPr>
          <w:trHeight w:hRule="exact" w:val="227"/>
        </w:trPr>
        <w:tc>
          <w:tcPr>
            <w:tcW w:w="3119" w:type="dxa"/>
            <w:shd w:val="clear" w:color="auto" w:fill="auto"/>
            <w:hideMark/>
          </w:tcPr>
          <w:p w14:paraId="4FB3ADA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B18BCD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3F11B5F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7F66A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390FF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36AB6A6" w14:textId="77777777" w:rsidTr="004D3373">
        <w:trPr>
          <w:trHeight w:hRule="exact" w:val="227"/>
        </w:trPr>
        <w:tc>
          <w:tcPr>
            <w:tcW w:w="3119" w:type="dxa"/>
            <w:shd w:val="clear" w:color="auto" w:fill="auto"/>
            <w:hideMark/>
          </w:tcPr>
          <w:p w14:paraId="6DCAE1D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1B46BD1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03D1CA7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25020C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062FF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A521553" w14:textId="77777777" w:rsidTr="004D3373">
        <w:trPr>
          <w:trHeight w:hRule="exact" w:val="227"/>
        </w:trPr>
        <w:tc>
          <w:tcPr>
            <w:tcW w:w="3119" w:type="dxa"/>
            <w:shd w:val="clear" w:color="auto" w:fill="auto"/>
          </w:tcPr>
          <w:p w14:paraId="6FEDE6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14BD3BC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3AAAA5A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A183C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4A6003" w14:textId="77777777" w:rsidR="00A200F2" w:rsidRPr="002C2EA9" w:rsidRDefault="00A200F2" w:rsidP="004D3373">
            <w:pPr>
              <w:spacing w:line="240" w:lineRule="auto"/>
              <w:jc w:val="center"/>
              <w:rPr>
                <w:sz w:val="18"/>
                <w:szCs w:val="18"/>
                <w:lang w:val="en-US" w:eastAsia="en-GB"/>
              </w:rPr>
            </w:pPr>
          </w:p>
        </w:tc>
      </w:tr>
      <w:tr w:rsidR="00A200F2" w:rsidRPr="002C2EA9" w14:paraId="4DBEC4B9" w14:textId="77777777" w:rsidTr="004D3373">
        <w:trPr>
          <w:trHeight w:hRule="exact" w:val="227"/>
        </w:trPr>
        <w:tc>
          <w:tcPr>
            <w:tcW w:w="3119" w:type="dxa"/>
            <w:shd w:val="clear" w:color="auto" w:fill="auto"/>
          </w:tcPr>
          <w:p w14:paraId="6A0900DE"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76733E2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3E255C6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A55BDD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60E1B0" w14:textId="77777777" w:rsidR="00A200F2" w:rsidRPr="002C2EA9" w:rsidRDefault="00A200F2" w:rsidP="004D3373">
            <w:pPr>
              <w:spacing w:line="240" w:lineRule="auto"/>
              <w:jc w:val="center"/>
              <w:rPr>
                <w:sz w:val="18"/>
                <w:szCs w:val="18"/>
                <w:lang w:val="en-US" w:eastAsia="en-GB"/>
              </w:rPr>
            </w:pPr>
          </w:p>
        </w:tc>
      </w:tr>
      <w:tr w:rsidR="00A200F2" w:rsidRPr="002C2EA9" w14:paraId="0B386A81" w14:textId="77777777" w:rsidTr="004D3373">
        <w:trPr>
          <w:trHeight w:hRule="exact" w:val="227"/>
        </w:trPr>
        <w:tc>
          <w:tcPr>
            <w:tcW w:w="3119" w:type="dxa"/>
            <w:shd w:val="clear" w:color="auto" w:fill="auto"/>
            <w:hideMark/>
          </w:tcPr>
          <w:p w14:paraId="2A8DD85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1EB1EB2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2A973E0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733DDA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CBF9B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FA1F49" w14:textId="77777777" w:rsidTr="004D3373">
        <w:trPr>
          <w:trHeight w:hRule="exact" w:val="227"/>
        </w:trPr>
        <w:tc>
          <w:tcPr>
            <w:tcW w:w="3119" w:type="dxa"/>
            <w:shd w:val="clear" w:color="auto" w:fill="auto"/>
            <w:hideMark/>
          </w:tcPr>
          <w:p w14:paraId="0E5A9C2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45261E7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26CD82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AD779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DD07A8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AAF06F" w14:textId="77777777" w:rsidTr="004D3373">
        <w:trPr>
          <w:trHeight w:hRule="exact" w:val="227"/>
        </w:trPr>
        <w:tc>
          <w:tcPr>
            <w:tcW w:w="3119" w:type="dxa"/>
            <w:shd w:val="clear" w:color="auto" w:fill="auto"/>
          </w:tcPr>
          <w:p w14:paraId="438EDF81"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5B2123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151D1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CCA24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B5CFB" w14:textId="77777777" w:rsidR="00A200F2" w:rsidRPr="002C2EA9" w:rsidRDefault="00A200F2" w:rsidP="004D3373">
            <w:pPr>
              <w:spacing w:line="240" w:lineRule="auto"/>
              <w:jc w:val="center"/>
              <w:rPr>
                <w:sz w:val="18"/>
                <w:szCs w:val="18"/>
                <w:lang w:val="en-US" w:eastAsia="en-GB"/>
              </w:rPr>
            </w:pPr>
          </w:p>
        </w:tc>
      </w:tr>
      <w:tr w:rsidR="00A200F2" w:rsidRPr="002C2EA9" w14:paraId="28F18B27" w14:textId="77777777" w:rsidTr="004D3373">
        <w:trPr>
          <w:trHeight w:hRule="exact" w:val="227"/>
        </w:trPr>
        <w:tc>
          <w:tcPr>
            <w:tcW w:w="3119" w:type="dxa"/>
            <w:shd w:val="clear" w:color="auto" w:fill="auto"/>
            <w:hideMark/>
          </w:tcPr>
          <w:p w14:paraId="02D6B7D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025804C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05BB42C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BFE5F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914AD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DC3293" w14:textId="77777777" w:rsidTr="004D3373">
        <w:trPr>
          <w:trHeight w:hRule="exact" w:val="227"/>
        </w:trPr>
        <w:tc>
          <w:tcPr>
            <w:tcW w:w="3119" w:type="dxa"/>
            <w:shd w:val="clear" w:color="auto" w:fill="auto"/>
          </w:tcPr>
          <w:p w14:paraId="5574179B"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61BA77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497D488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6538B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2AED3E" w14:textId="77777777" w:rsidR="00A200F2" w:rsidRPr="002C2EA9" w:rsidRDefault="00A200F2" w:rsidP="004D3373">
            <w:pPr>
              <w:spacing w:line="240" w:lineRule="auto"/>
              <w:jc w:val="center"/>
              <w:rPr>
                <w:sz w:val="18"/>
                <w:szCs w:val="18"/>
                <w:lang w:val="en-US" w:eastAsia="en-GB"/>
              </w:rPr>
            </w:pPr>
          </w:p>
        </w:tc>
      </w:tr>
      <w:tr w:rsidR="00A200F2" w:rsidRPr="002C2EA9" w14:paraId="1F21D04A" w14:textId="77777777" w:rsidTr="004D3373">
        <w:trPr>
          <w:trHeight w:hRule="exact" w:val="227"/>
        </w:trPr>
        <w:tc>
          <w:tcPr>
            <w:tcW w:w="3119" w:type="dxa"/>
            <w:shd w:val="clear" w:color="auto" w:fill="auto"/>
            <w:hideMark/>
          </w:tcPr>
          <w:p w14:paraId="7D8CFD1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24D5D3A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A24F94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7C8D5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047D77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62B0D2" w14:textId="77777777" w:rsidTr="004D3373">
        <w:trPr>
          <w:trHeight w:hRule="exact" w:val="227"/>
        </w:trPr>
        <w:tc>
          <w:tcPr>
            <w:tcW w:w="3119" w:type="dxa"/>
            <w:shd w:val="clear" w:color="auto" w:fill="auto"/>
          </w:tcPr>
          <w:p w14:paraId="6F407B7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7CDD3E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4E483EC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49D590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6CF0E7" w14:textId="77777777" w:rsidR="00A200F2" w:rsidRPr="002C2EA9" w:rsidRDefault="00A200F2" w:rsidP="004D3373">
            <w:pPr>
              <w:spacing w:line="240" w:lineRule="auto"/>
              <w:jc w:val="center"/>
              <w:rPr>
                <w:sz w:val="18"/>
                <w:szCs w:val="18"/>
                <w:lang w:val="en-US" w:eastAsia="en-GB"/>
              </w:rPr>
            </w:pPr>
          </w:p>
        </w:tc>
      </w:tr>
      <w:tr w:rsidR="00A200F2" w:rsidRPr="002C2EA9" w14:paraId="275BDCE2" w14:textId="77777777" w:rsidTr="004D3373">
        <w:trPr>
          <w:trHeight w:hRule="exact" w:val="227"/>
        </w:trPr>
        <w:tc>
          <w:tcPr>
            <w:tcW w:w="3119" w:type="dxa"/>
            <w:shd w:val="clear" w:color="auto" w:fill="auto"/>
            <w:hideMark/>
          </w:tcPr>
          <w:p w14:paraId="16265F8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592A8AF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5021FAE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41DBB"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D155B4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07093A" w14:textId="77777777" w:rsidTr="004D3373">
        <w:trPr>
          <w:trHeight w:hRule="exact" w:val="227"/>
        </w:trPr>
        <w:tc>
          <w:tcPr>
            <w:tcW w:w="3119" w:type="dxa"/>
            <w:shd w:val="clear" w:color="auto" w:fill="auto"/>
          </w:tcPr>
          <w:p w14:paraId="0A358A0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42FC92F8"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6E9F13E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7CC512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5207EE" w14:textId="77777777" w:rsidR="00A200F2" w:rsidRPr="002C2EA9" w:rsidRDefault="00A200F2" w:rsidP="004D3373">
            <w:pPr>
              <w:spacing w:line="240" w:lineRule="auto"/>
              <w:jc w:val="center"/>
              <w:rPr>
                <w:sz w:val="18"/>
                <w:szCs w:val="18"/>
                <w:lang w:val="en-US" w:eastAsia="en-GB"/>
              </w:rPr>
            </w:pPr>
          </w:p>
        </w:tc>
      </w:tr>
      <w:tr w:rsidR="00A200F2" w:rsidRPr="002C2EA9" w14:paraId="3A4F71D4" w14:textId="77777777" w:rsidTr="004D3373">
        <w:trPr>
          <w:trHeight w:hRule="exact" w:val="227"/>
        </w:trPr>
        <w:tc>
          <w:tcPr>
            <w:tcW w:w="3119" w:type="dxa"/>
            <w:shd w:val="clear" w:color="auto" w:fill="auto"/>
            <w:hideMark/>
          </w:tcPr>
          <w:p w14:paraId="7AF9F91E"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2D6E84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69992FA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4C4EC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AF39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AFF3B49" w14:textId="77777777" w:rsidTr="004D3373">
        <w:trPr>
          <w:trHeight w:hRule="exact" w:val="227"/>
        </w:trPr>
        <w:tc>
          <w:tcPr>
            <w:tcW w:w="3119" w:type="dxa"/>
            <w:shd w:val="clear" w:color="auto" w:fill="auto"/>
          </w:tcPr>
          <w:p w14:paraId="14CE953B"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543FC04A"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2CC0B824"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78650E13"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7D9D64D" w14:textId="77777777" w:rsidR="00A200F2" w:rsidRPr="002C2EA9" w:rsidRDefault="00A200F2" w:rsidP="004D3373">
            <w:pPr>
              <w:spacing w:line="240" w:lineRule="auto"/>
              <w:jc w:val="center"/>
              <w:rPr>
                <w:sz w:val="18"/>
                <w:szCs w:val="18"/>
                <w:lang w:val="en-US" w:eastAsia="en-GB"/>
              </w:rPr>
            </w:pPr>
            <w:r>
              <w:rPr>
                <w:sz w:val="18"/>
                <w:szCs w:val="18"/>
                <w:lang w:val="en-US" w:eastAsia="en-GB"/>
              </w:rPr>
              <w:t>X</w:t>
            </w:r>
          </w:p>
        </w:tc>
      </w:tr>
      <w:tr w:rsidR="00A200F2" w:rsidRPr="002C2EA9" w14:paraId="22D869F3" w14:textId="77777777" w:rsidTr="004D3373">
        <w:trPr>
          <w:trHeight w:hRule="exact" w:val="227"/>
        </w:trPr>
        <w:tc>
          <w:tcPr>
            <w:tcW w:w="3119" w:type="dxa"/>
            <w:shd w:val="clear" w:color="auto" w:fill="auto"/>
            <w:hideMark/>
          </w:tcPr>
          <w:p w14:paraId="0C924E4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63D14C0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F5DE99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0D7A2F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93DED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F4E7DC2" w14:textId="77777777" w:rsidTr="004D3373">
        <w:trPr>
          <w:trHeight w:hRule="exact" w:val="227"/>
        </w:trPr>
        <w:tc>
          <w:tcPr>
            <w:tcW w:w="3119" w:type="dxa"/>
            <w:shd w:val="clear" w:color="auto" w:fill="auto"/>
            <w:hideMark/>
          </w:tcPr>
          <w:p w14:paraId="636542C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EBEB7C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359D736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7461515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7B754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2F5C45" w14:textId="77777777" w:rsidTr="004D3373">
        <w:trPr>
          <w:trHeight w:hRule="exact" w:val="227"/>
        </w:trPr>
        <w:tc>
          <w:tcPr>
            <w:tcW w:w="3119" w:type="dxa"/>
            <w:shd w:val="clear" w:color="auto" w:fill="auto"/>
            <w:hideMark/>
          </w:tcPr>
          <w:p w14:paraId="213B3CF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789EA02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7871E80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DE5C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8721F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D2C0B9B" w14:textId="77777777" w:rsidTr="004D3373">
        <w:trPr>
          <w:trHeight w:hRule="exact" w:val="227"/>
        </w:trPr>
        <w:tc>
          <w:tcPr>
            <w:tcW w:w="3119" w:type="dxa"/>
            <w:shd w:val="clear" w:color="auto" w:fill="auto"/>
          </w:tcPr>
          <w:p w14:paraId="2BF3A4D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3D07F4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7531DF7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555C1A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1ED5F" w14:textId="77777777" w:rsidR="00A200F2" w:rsidRPr="002C2EA9" w:rsidRDefault="00A200F2" w:rsidP="004D3373">
            <w:pPr>
              <w:spacing w:line="240" w:lineRule="auto"/>
              <w:jc w:val="center"/>
              <w:rPr>
                <w:sz w:val="18"/>
                <w:szCs w:val="18"/>
                <w:lang w:val="en-US" w:eastAsia="en-GB"/>
              </w:rPr>
            </w:pPr>
          </w:p>
        </w:tc>
      </w:tr>
      <w:tr w:rsidR="00A200F2" w:rsidRPr="002C2EA9" w14:paraId="4E5595BA" w14:textId="77777777" w:rsidTr="004D3373">
        <w:trPr>
          <w:trHeight w:hRule="exact" w:val="227"/>
        </w:trPr>
        <w:tc>
          <w:tcPr>
            <w:tcW w:w="3119" w:type="dxa"/>
            <w:shd w:val="clear" w:color="auto" w:fill="auto"/>
            <w:hideMark/>
          </w:tcPr>
          <w:p w14:paraId="1DC63F0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596DDEC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6707E78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494C0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7892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7811E" w14:textId="77777777" w:rsidTr="004D3373">
        <w:trPr>
          <w:trHeight w:hRule="exact" w:val="227"/>
        </w:trPr>
        <w:tc>
          <w:tcPr>
            <w:tcW w:w="3119" w:type="dxa"/>
            <w:shd w:val="clear" w:color="auto" w:fill="auto"/>
          </w:tcPr>
          <w:p w14:paraId="445DE460"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610F0E9D" w14:textId="77777777" w:rsidR="00A200F2" w:rsidRPr="002C2EA9" w:rsidRDefault="00A200F2" w:rsidP="004D3373">
            <w:pPr>
              <w:spacing w:line="240" w:lineRule="auto"/>
              <w:rPr>
                <w:i/>
                <w:iCs/>
                <w:color w:val="000000"/>
                <w:sz w:val="18"/>
                <w:szCs w:val="18"/>
                <w:lang w:val="en-US" w:eastAsia="en-GB"/>
              </w:rPr>
            </w:pPr>
          </w:p>
        </w:tc>
        <w:tc>
          <w:tcPr>
            <w:tcW w:w="2941" w:type="dxa"/>
            <w:shd w:val="clear" w:color="auto" w:fill="auto"/>
          </w:tcPr>
          <w:p w14:paraId="19B091C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25D532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F03C1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2306C5" w14:textId="77777777" w:rsidR="00A200F2" w:rsidRPr="002C2EA9" w:rsidRDefault="00A200F2" w:rsidP="004D3373">
            <w:pPr>
              <w:spacing w:line="240" w:lineRule="auto"/>
              <w:jc w:val="center"/>
              <w:rPr>
                <w:sz w:val="18"/>
                <w:szCs w:val="18"/>
                <w:lang w:val="en-US" w:eastAsia="en-GB"/>
              </w:rPr>
            </w:pPr>
          </w:p>
        </w:tc>
      </w:tr>
      <w:tr w:rsidR="00A200F2" w:rsidRPr="002C2EA9" w14:paraId="133D9CAA" w14:textId="77777777" w:rsidTr="004D3373">
        <w:trPr>
          <w:trHeight w:hRule="exact" w:val="227"/>
        </w:trPr>
        <w:tc>
          <w:tcPr>
            <w:tcW w:w="3119" w:type="dxa"/>
            <w:shd w:val="clear" w:color="auto" w:fill="auto"/>
            <w:hideMark/>
          </w:tcPr>
          <w:p w14:paraId="70B135A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964857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0060DD7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C7FF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65CB8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EB1277C" w14:textId="77777777" w:rsidTr="004D3373">
        <w:trPr>
          <w:trHeight w:hRule="exact" w:val="227"/>
        </w:trPr>
        <w:tc>
          <w:tcPr>
            <w:tcW w:w="3119" w:type="dxa"/>
            <w:shd w:val="clear" w:color="auto" w:fill="auto"/>
          </w:tcPr>
          <w:p w14:paraId="3DAFD61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1DB4E9E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407E099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E42314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687730" w14:textId="77777777" w:rsidR="00A200F2" w:rsidRPr="002C2EA9" w:rsidRDefault="00A200F2" w:rsidP="004D3373">
            <w:pPr>
              <w:spacing w:line="240" w:lineRule="auto"/>
              <w:jc w:val="center"/>
              <w:rPr>
                <w:sz w:val="18"/>
                <w:szCs w:val="18"/>
                <w:lang w:val="en-US" w:eastAsia="en-GB"/>
              </w:rPr>
            </w:pPr>
          </w:p>
        </w:tc>
      </w:tr>
      <w:tr w:rsidR="00A200F2" w:rsidRPr="002C2EA9" w14:paraId="30CF15C6" w14:textId="77777777" w:rsidTr="004D3373">
        <w:trPr>
          <w:trHeight w:hRule="exact" w:val="227"/>
        </w:trPr>
        <w:tc>
          <w:tcPr>
            <w:tcW w:w="3119" w:type="dxa"/>
            <w:shd w:val="clear" w:color="auto" w:fill="auto"/>
          </w:tcPr>
          <w:p w14:paraId="0D44789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16D4248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638B4FA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27B7B0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2ABE31" w14:textId="77777777" w:rsidR="00A200F2" w:rsidRPr="002C2EA9" w:rsidRDefault="00A200F2" w:rsidP="004D3373">
            <w:pPr>
              <w:spacing w:line="240" w:lineRule="auto"/>
              <w:jc w:val="center"/>
              <w:rPr>
                <w:sz w:val="18"/>
                <w:szCs w:val="18"/>
                <w:lang w:val="en-US" w:eastAsia="en-GB"/>
              </w:rPr>
            </w:pPr>
          </w:p>
        </w:tc>
      </w:tr>
      <w:tr w:rsidR="00A200F2" w:rsidRPr="002C2EA9" w14:paraId="14D57173" w14:textId="77777777" w:rsidTr="004D3373">
        <w:trPr>
          <w:trHeight w:hRule="exact" w:val="227"/>
        </w:trPr>
        <w:tc>
          <w:tcPr>
            <w:tcW w:w="3119" w:type="dxa"/>
            <w:shd w:val="clear" w:color="auto" w:fill="auto"/>
          </w:tcPr>
          <w:p w14:paraId="13831AB5" w14:textId="77777777" w:rsidR="00A200F2" w:rsidRPr="002C2EA9" w:rsidRDefault="00A200F2" w:rsidP="004D3373">
            <w:pPr>
              <w:spacing w:line="240" w:lineRule="auto"/>
              <w:rPr>
                <w:sz w:val="18"/>
                <w:szCs w:val="18"/>
                <w:lang w:val="en-US" w:eastAsia="en-GB"/>
              </w:rPr>
            </w:pPr>
          </w:p>
        </w:tc>
        <w:tc>
          <w:tcPr>
            <w:tcW w:w="2941" w:type="dxa"/>
            <w:shd w:val="clear" w:color="auto" w:fill="auto"/>
          </w:tcPr>
          <w:p w14:paraId="27A45A10" w14:textId="77777777" w:rsidR="00A200F2" w:rsidRPr="002C2EA9" w:rsidRDefault="00A200F2" w:rsidP="004D3373">
            <w:pPr>
              <w:spacing w:line="240" w:lineRule="auto"/>
              <w:rPr>
                <w:sz w:val="18"/>
                <w:szCs w:val="18"/>
                <w:lang w:val="en-US" w:eastAsia="en-GB"/>
              </w:rPr>
            </w:pPr>
          </w:p>
        </w:tc>
        <w:tc>
          <w:tcPr>
            <w:tcW w:w="886" w:type="dxa"/>
            <w:shd w:val="clear" w:color="auto" w:fill="auto"/>
          </w:tcPr>
          <w:p w14:paraId="671FD627" w14:textId="77777777" w:rsidR="00A200F2" w:rsidRPr="002C2EA9" w:rsidRDefault="00A200F2" w:rsidP="004D3373">
            <w:pPr>
              <w:spacing w:line="240" w:lineRule="auto"/>
              <w:jc w:val="center"/>
              <w:rPr>
                <w:sz w:val="18"/>
                <w:szCs w:val="18"/>
                <w:lang w:val="en-US" w:eastAsia="en-GB"/>
              </w:rPr>
            </w:pPr>
          </w:p>
        </w:tc>
        <w:tc>
          <w:tcPr>
            <w:tcW w:w="886" w:type="dxa"/>
          </w:tcPr>
          <w:p w14:paraId="4B6774C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AF8C61F" w14:textId="77777777" w:rsidR="00A200F2" w:rsidRPr="002C2EA9" w:rsidRDefault="00A200F2" w:rsidP="004D3373">
            <w:pPr>
              <w:spacing w:line="240" w:lineRule="auto"/>
              <w:jc w:val="center"/>
              <w:rPr>
                <w:color w:val="000000"/>
                <w:sz w:val="18"/>
                <w:szCs w:val="18"/>
                <w:lang w:val="en-US" w:eastAsia="en-GB"/>
              </w:rPr>
            </w:pPr>
          </w:p>
        </w:tc>
      </w:tr>
    </w:tbl>
    <w:p w14:paraId="5B6E089D" w14:textId="77777777" w:rsidR="00A200F2" w:rsidRPr="0099294D" w:rsidRDefault="00A200F2" w:rsidP="00A200F2">
      <w:pPr>
        <w:rPr>
          <w:rFonts w:ascii="Segoe UI" w:hAnsi="Segoe UI" w:cs="Segoe UI"/>
          <w:sz w:val="18"/>
          <w:szCs w:val="18"/>
          <w:lang w:val="en-US" w:eastAsia="en-GB"/>
        </w:rPr>
      </w:pPr>
    </w:p>
    <w:p w14:paraId="274D65F3" w14:textId="77777777" w:rsidR="00A200F2" w:rsidRDefault="00A200F2" w:rsidP="00A200F2"/>
    <w:p w14:paraId="5F4CD8DE" w14:textId="77777777" w:rsidR="00A200F2" w:rsidRDefault="00A200F2" w:rsidP="00A200F2"/>
    <w:p w14:paraId="2228A254" w14:textId="77777777" w:rsidR="00A200F2" w:rsidRDefault="00A200F2" w:rsidP="00A200F2"/>
    <w:p w14:paraId="0BE836A7" w14:textId="77777777" w:rsidR="00A200F2" w:rsidRDefault="00A200F2" w:rsidP="00A200F2"/>
    <w:p w14:paraId="668558BE" w14:textId="77777777" w:rsidR="00A200F2" w:rsidRDefault="00A200F2" w:rsidP="00A200F2"/>
    <w:p w14:paraId="24AA5415" w14:textId="77777777" w:rsidR="00A200F2" w:rsidRDefault="00A200F2" w:rsidP="00A200F2"/>
    <w:p w14:paraId="3568620D" w14:textId="77777777" w:rsidR="00A200F2" w:rsidRDefault="00A200F2" w:rsidP="00A200F2"/>
    <w:p w14:paraId="00865DF3" w14:textId="77777777" w:rsidR="00A200F2" w:rsidRDefault="00A200F2" w:rsidP="00A200F2"/>
    <w:p w14:paraId="3DCEE2DB" w14:textId="77777777" w:rsidR="00A200F2" w:rsidRDefault="00A200F2" w:rsidP="00A200F2"/>
    <w:p w14:paraId="44E1D283" w14:textId="77777777" w:rsidR="00A200F2" w:rsidRDefault="00A200F2" w:rsidP="00A200F2"/>
    <w:p w14:paraId="2655C08F" w14:textId="77777777" w:rsidR="00A200F2" w:rsidRPr="00E14013" w:rsidRDefault="00A200F2" w:rsidP="00A200F2"/>
    <w:p w14:paraId="42C9070A" w14:textId="77777777" w:rsidR="00A200F2" w:rsidRDefault="00A200F2" w:rsidP="00A200F2"/>
    <w:p w14:paraId="351FE359" w14:textId="77777777" w:rsidR="00A200F2" w:rsidRDefault="00A200F2" w:rsidP="00A200F2"/>
    <w:p w14:paraId="2361A992" w14:textId="77777777" w:rsidR="00A200F2" w:rsidRDefault="00A200F2" w:rsidP="00A200F2"/>
    <w:p w14:paraId="74B31084" w14:textId="77777777" w:rsidR="00A200F2" w:rsidRDefault="00A200F2" w:rsidP="00A200F2"/>
    <w:p w14:paraId="148D86ED" w14:textId="77777777" w:rsidR="00A200F2" w:rsidRDefault="00A200F2" w:rsidP="00A200F2"/>
    <w:p w14:paraId="147DE607" w14:textId="77777777" w:rsidR="00A200F2" w:rsidRDefault="00A200F2" w:rsidP="00A200F2"/>
    <w:p w14:paraId="3CEE494C" w14:textId="77777777" w:rsidR="00A200F2" w:rsidRPr="00E14013" w:rsidRDefault="00A200F2" w:rsidP="00A200F2"/>
    <w:p w14:paraId="5CFFFB71" w14:textId="42014275" w:rsidR="00150116" w:rsidRDefault="00150116" w:rsidP="001626D6">
      <w:pPr>
        <w:pStyle w:val="Heading1"/>
        <w:numPr>
          <w:ilvl w:val="0"/>
          <w:numId w:val="0"/>
        </w:numPr>
      </w:pPr>
    </w:p>
    <w:p w14:paraId="05030F7E" w14:textId="3B85D663" w:rsidR="43C0CAC4" w:rsidRPr="00E14013" w:rsidRDefault="43C0CAC4" w:rsidP="004C769A"/>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Eric Balke" w:date="2022-01-12T15:41:00Z" w:initials="EB">
    <w:p w14:paraId="51B96D32" w14:textId="28820931" w:rsidR="008D47CF" w:rsidRDefault="008D47CF">
      <w:pPr>
        <w:pStyle w:val="CommentText"/>
      </w:pPr>
      <w:r>
        <w:rPr>
          <w:rStyle w:val="CommentReference"/>
        </w:rPr>
        <w:annotationRef/>
      </w:r>
      <w:r>
        <w:t xml:space="preserve">Let’s write up a longer/more detailed Acknowledgements section, </w:t>
      </w:r>
      <w:proofErr w:type="gramStart"/>
      <w:r>
        <w:t>similar to</w:t>
      </w:r>
      <w:proofErr w:type="gramEnd"/>
      <w:r>
        <w:t xml:space="preserve"> the 2016 report. Include brief descriptions of each contribution and names/affiliations of each reviewer.</w:t>
      </w:r>
    </w:p>
  </w:comment>
  <w:comment w:id="128" w:author="Gary Williams" w:date="2021-12-03T13:51:00Z" w:initials="GW">
    <w:p w14:paraId="59EB124A" w14:textId="77777777" w:rsidR="008D47CF" w:rsidRDefault="008D47CF">
      <w:pPr>
        <w:pStyle w:val="CommentText"/>
        <w:jc w:val="left"/>
      </w:pPr>
      <w:r>
        <w:rPr>
          <w:rStyle w:val="CommentReference"/>
        </w:rPr>
        <w:annotationRef/>
      </w:r>
      <w:r>
        <w:t>All the tidal marsh creation projects I have worked on the past 30 years have involved intensive site selection, design my multi-disciplinary teams (</w:t>
      </w:r>
      <w:proofErr w:type="gramStart"/>
      <w:r>
        <w:t>e.g.</w:t>
      </w:r>
      <w:proofErr w:type="gramEnd"/>
      <w:r>
        <w:t xml:space="preserve"> engineering, geotechnical, wetland ecologists, geomorphologists, etc.). Over this time the marsh design has evolved and included </w:t>
      </w:r>
      <w:proofErr w:type="gramStart"/>
      <w:r>
        <w:t>advancements</w:t>
      </w:r>
      <w:proofErr w:type="gramEnd"/>
      <w:r>
        <w:t xml:space="preserve"> but the sites generally are exposed to ambient conditions of an urbanized estuary, some of which present particular challenges behind the designers control. </w:t>
      </w:r>
    </w:p>
    <w:p w14:paraId="2A2999D2" w14:textId="77777777" w:rsidR="008D47CF" w:rsidRDefault="008D47CF">
      <w:pPr>
        <w:pStyle w:val="CommentText"/>
        <w:jc w:val="left"/>
      </w:pPr>
    </w:p>
    <w:p w14:paraId="18FEC736" w14:textId="77777777" w:rsidR="008D47CF" w:rsidRDefault="008D47CF" w:rsidP="00DF37F5">
      <w:pPr>
        <w:pStyle w:val="CommentText"/>
        <w:jc w:val="left"/>
      </w:pPr>
      <w:r>
        <w:t>I found your VFPA site summarizes did not acknowledge the design criteria that we developed.</w:t>
      </w:r>
    </w:p>
  </w:comment>
  <w:comment w:id="150" w:author="Gary Williams" w:date="2021-12-03T13:53:00Z" w:initials="GW">
    <w:p w14:paraId="36C3C3A6" w14:textId="012D25C2" w:rsidR="008D47CF" w:rsidRDefault="008D47CF" w:rsidP="00710F22">
      <w:pPr>
        <w:pStyle w:val="CommentText"/>
      </w:pPr>
      <w:r>
        <w:rPr>
          <w:rStyle w:val="CommentReference"/>
        </w:rPr>
        <w:annotationRef/>
      </w:r>
      <w:r>
        <w:t xml:space="preserve">Most if not </w:t>
      </w:r>
      <w:proofErr w:type="gramStart"/>
      <w:r>
        <w:t>all of</w:t>
      </w:r>
      <w:proofErr w:type="gramEnd"/>
      <w:r>
        <w:t xml:space="preserve"> these projects have been DFO compensation or offsetting projects and included compliancy monitoring and reporting with usually a signoff by DFO.</w:t>
      </w:r>
    </w:p>
  </w:comment>
  <w:comment w:id="162" w:author="Eric Balke" w:date="2022-01-12T16:37:00Z" w:initials="EB">
    <w:p w14:paraId="7C80FDB7" w14:textId="0443973D" w:rsidR="008D47CF" w:rsidRDefault="008D47CF">
      <w:pPr>
        <w:pStyle w:val="CommentText"/>
      </w:pPr>
      <w:r>
        <w:rPr>
          <w:rStyle w:val="CommentReference"/>
        </w:rPr>
        <w:annotationRef/>
      </w:r>
      <w:r>
        <w:t>A bit colloquial. Though I can’t think of an appropriate alternative that doesn’t repeat “determine” a couple words later</w:t>
      </w:r>
    </w:p>
  </w:comment>
  <w:comment w:id="177" w:author="Gary Williams" w:date="2021-12-03T13:56:00Z" w:initials="GW">
    <w:p w14:paraId="2EEFFF10" w14:textId="77777777" w:rsidR="008D47CF" w:rsidRDefault="008D47CF">
      <w:pPr>
        <w:pStyle w:val="CommentText"/>
        <w:jc w:val="left"/>
      </w:pPr>
      <w:r>
        <w:rPr>
          <w:rStyle w:val="CommentReference"/>
        </w:rPr>
        <w:annotationRef/>
      </w:r>
      <w:r>
        <w:t xml:space="preserve">One of the biggest marsh recession projects is on Sturgeon Banks, which is not a marsh compensation or </w:t>
      </w:r>
      <w:proofErr w:type="spellStart"/>
      <w:r>
        <w:t>offsetitng</w:t>
      </w:r>
      <w:proofErr w:type="spellEnd"/>
      <w:r>
        <w:t xml:space="preserve"> project and an explanation has not yet been determined although there </w:t>
      </w:r>
      <w:proofErr w:type="gramStart"/>
      <w:r>
        <w:t>has</w:t>
      </w:r>
      <w:proofErr w:type="gramEnd"/>
      <w:r>
        <w:t xml:space="preserve"> been intensive studies. </w:t>
      </w:r>
    </w:p>
    <w:p w14:paraId="4818C6B4" w14:textId="77777777" w:rsidR="008D47CF" w:rsidRDefault="008D47CF">
      <w:pPr>
        <w:pStyle w:val="CommentText"/>
        <w:jc w:val="left"/>
      </w:pPr>
    </w:p>
    <w:p w14:paraId="798BC293" w14:textId="77777777" w:rsidR="008D47CF" w:rsidRDefault="008D47CF" w:rsidP="00DF37F5">
      <w:pPr>
        <w:pStyle w:val="CommentText"/>
        <w:jc w:val="left"/>
      </w:pPr>
      <w:r>
        <w:t>Interesting that the T. introduced at Riverfront appears to be a relatively recent phenomenon and the current state of the marsh edge may be a result of higher river discharge affecting continued establishment(?). We should chat about this.</w:t>
      </w:r>
    </w:p>
  </w:comment>
  <w:comment w:id="197" w:author="Eric Balke" w:date="2022-01-12T21:03:00Z" w:initials="EB">
    <w:p w14:paraId="1DC8D7EA" w14:textId="611886FD" w:rsidR="00036285" w:rsidRDefault="00036285">
      <w:pPr>
        <w:pStyle w:val="CommentText"/>
      </w:pPr>
      <w:r>
        <w:rPr>
          <w:rStyle w:val="CommentReference"/>
        </w:rPr>
        <w:annotationRef/>
      </w:r>
      <w:r>
        <w:t>When thinking of big takeaways for media, I think that’s one result to emphasize since it is so easily understood</w:t>
      </w:r>
    </w:p>
  </w:comment>
  <w:comment w:id="216" w:author="Gary Williams" w:date="2021-12-03T14:01:00Z" w:initials="GW">
    <w:p w14:paraId="2D1A1C64" w14:textId="77777777" w:rsidR="008D47CF" w:rsidRDefault="008D47CF" w:rsidP="00DF37F5">
      <w:pPr>
        <w:pStyle w:val="CommentText"/>
        <w:jc w:val="left"/>
      </w:pPr>
      <w:r>
        <w:rPr>
          <w:rStyle w:val="CommentReference"/>
        </w:rPr>
        <w:annotationRef/>
      </w:r>
      <w:r>
        <w:t>Boat wave erosion and log accumulation are two main issues in the Fraser. Shear booms may help but need to be installed as a deflect system. Logs can enter sites either through openings or going over or under shear booms during wave events. Also, once inside a shear boom, they may not be able to wash out during subsequent high water as has been the observations at other sites.</w:t>
      </w:r>
    </w:p>
  </w:comment>
  <w:comment w:id="246" w:author="Gary Williams" w:date="2021-12-03T14:09:00Z" w:initials="GW">
    <w:p w14:paraId="47C4C683" w14:textId="77777777" w:rsidR="008D47CF" w:rsidRDefault="008D47CF" w:rsidP="00DF37F5">
      <w:pPr>
        <w:pStyle w:val="CommentText"/>
        <w:jc w:val="left"/>
      </w:pPr>
      <w:r>
        <w:rPr>
          <w:rStyle w:val="CommentReference"/>
        </w:rPr>
        <w:annotationRef/>
      </w:r>
      <w:r>
        <w:t xml:space="preserve">Lower estuarine marshes tend to have lower diversity because the species occurring </w:t>
      </w:r>
      <w:proofErr w:type="gramStart"/>
      <w:r>
        <w:t>have to</w:t>
      </w:r>
      <w:proofErr w:type="gramEnd"/>
      <w:r>
        <w:t xml:space="preserve"> deal with salinity that favours estuarine or salt tolerant species. </w:t>
      </w:r>
      <w:proofErr w:type="gramStart"/>
      <w:r>
        <w:t>So</w:t>
      </w:r>
      <w:proofErr w:type="gramEnd"/>
      <w:r>
        <w:t xml:space="preserve"> these marshes tend to have bands of specific marsh species or simplified marsh communities, referred to as classic maritime structure I think was the term we used in Adams and </w:t>
      </w:r>
      <w:proofErr w:type="spellStart"/>
      <w:r>
        <w:t>Willams</w:t>
      </w:r>
      <w:proofErr w:type="spellEnd"/>
      <w:r>
        <w:t xml:space="preserve"> (2004).</w:t>
      </w:r>
    </w:p>
  </w:comment>
  <w:comment w:id="250" w:author="Gary Williams" w:date="2021-12-03T14:13:00Z" w:initials="GW">
    <w:p w14:paraId="58B0B7F0" w14:textId="77777777" w:rsidR="008D47CF" w:rsidRDefault="008D47CF">
      <w:pPr>
        <w:pStyle w:val="CommentText"/>
        <w:jc w:val="left"/>
      </w:pPr>
      <w:r>
        <w:rPr>
          <w:rStyle w:val="CommentReference"/>
        </w:rPr>
        <w:annotationRef/>
      </w:r>
      <w:r>
        <w:t xml:space="preserve">I think that we are starting to see the effects of climate change and particularly the impact of increased frequency and intensity of storms. Also, the increased fluctuations are leading to the spatial expansion of introduced species such as exotic cattail. When the North Arm marshes were constructed and over the next few years, marsh communities tended to be stable. However, is the last 5-10 years introduced cattail (T. angustifolia and T. </w:t>
      </w:r>
      <w:proofErr w:type="spellStart"/>
      <w:r>
        <w:t>gluca</w:t>
      </w:r>
      <w:proofErr w:type="spellEnd"/>
      <w:r>
        <w:t xml:space="preserve">) appear to </w:t>
      </w:r>
      <w:proofErr w:type="gramStart"/>
      <w:r>
        <w:t>had</w:t>
      </w:r>
      <w:proofErr w:type="gramEnd"/>
      <w:r>
        <w:t xml:space="preserve"> a rapid expansion </w:t>
      </w:r>
      <w:proofErr w:type="spellStart"/>
      <w:r>
        <w:t>thoughout</w:t>
      </w:r>
      <w:proofErr w:type="spellEnd"/>
      <w:r>
        <w:t xml:space="preserve"> the estuary.   </w:t>
      </w:r>
    </w:p>
    <w:p w14:paraId="0E8D6881" w14:textId="77777777" w:rsidR="008D47CF" w:rsidRDefault="008D47CF">
      <w:pPr>
        <w:pStyle w:val="CommentText"/>
        <w:jc w:val="left"/>
      </w:pPr>
    </w:p>
    <w:p w14:paraId="61EEC912" w14:textId="77777777" w:rsidR="008D47CF" w:rsidRDefault="008D47CF" w:rsidP="00DF37F5">
      <w:pPr>
        <w:pStyle w:val="CommentText"/>
        <w:jc w:val="left"/>
      </w:pPr>
      <w:r>
        <w:t xml:space="preserve">Introduced cattail was centered in </w:t>
      </w:r>
      <w:proofErr w:type="spellStart"/>
      <w:r>
        <w:t>Musqueam</w:t>
      </w:r>
      <w:proofErr w:type="spellEnd"/>
      <w:r>
        <w:t xml:space="preserve"> marsh in the 1990's but seems to have begun spreading later and I have seen it at least upstream of New Westminster.</w:t>
      </w:r>
    </w:p>
  </w:comment>
  <w:comment w:id="291" w:author="Eric Balke" w:date="2022-01-12T16:38:00Z" w:initials="EB">
    <w:p w14:paraId="300DB509" w14:textId="6928B622" w:rsidR="008D47CF" w:rsidRDefault="008D47CF">
      <w:pPr>
        <w:pStyle w:val="CommentText"/>
      </w:pPr>
      <w:r>
        <w:rPr>
          <w:rStyle w:val="CommentReference"/>
        </w:rPr>
        <w:annotationRef/>
      </w:r>
      <w:r>
        <w:t>Colloquial and non-specific/undefined</w:t>
      </w:r>
    </w:p>
  </w:comment>
  <w:comment w:id="295" w:author="Gary Williams" w:date="2021-12-03T14:25:00Z" w:initials="GW">
    <w:p w14:paraId="72AD57E4" w14:textId="77777777" w:rsidR="008D47CF" w:rsidRDefault="008D47CF" w:rsidP="00DF37F5">
      <w:pPr>
        <w:pStyle w:val="CommentText"/>
        <w:jc w:val="left"/>
      </w:pPr>
      <w:r>
        <w:rPr>
          <w:rStyle w:val="CommentReference"/>
        </w:rPr>
        <w:annotationRef/>
      </w:r>
      <w:r>
        <w:t xml:space="preserve">Note that the compensation and offsetting projects have contributed to increased marsh and provision of ecosystem-services beyond just fish and wildlife support. And the </w:t>
      </w:r>
      <w:proofErr w:type="gramStart"/>
      <w:r>
        <w:t>new  area</w:t>
      </w:r>
      <w:proofErr w:type="gramEnd"/>
      <w:r>
        <w:t xml:space="preserve"> habitat created has provided benefits even with the marsh recessions. For example, the several thousands of m2 of marsh at Gladstone and Riverfront have created additional juvenile salmonid rearing habitat even though there is marsh recession in part of it. Also, the marsh recession areas often support ground cover plants such as starwort that provides cover and food for aquatic organisms, contribute to the detrital food web, provide habitat diversity, and are the site for biogeochemical processes.</w:t>
      </w:r>
    </w:p>
  </w:comment>
  <w:comment w:id="296" w:author="Daniel Stewart" w:date="2021-12-14T20:17:00Z" w:initials="DS">
    <w:p w14:paraId="4FC62645" w14:textId="22F081FC" w:rsidR="008D47CF" w:rsidRDefault="008D47CF">
      <w:pPr>
        <w:pStyle w:val="CommentText"/>
      </w:pPr>
      <w:r>
        <w:rPr>
          <w:rStyle w:val="CommentReference"/>
        </w:rPr>
        <w:annotationRef/>
      </w:r>
      <w:r>
        <w:t>Note to self: perhaps find a way to include a disclaimer on this. We aren’t trying to label intertidal mudflats as negative per se, nor are we looking at it through a habitat value comparison (marsh vs. mudflat). But if recession is occurring it would be nice to know why, whether it is ongoing, and whether it can be prevented.</w:t>
      </w:r>
    </w:p>
  </w:comment>
  <w:comment w:id="299" w:author="Daniel Stewart" w:date="2022-01-25T13:51:00Z" w:initials="DS">
    <w:p w14:paraId="18122EE4" w14:textId="63F1711B" w:rsidR="002C04CE" w:rsidRDefault="002C04CE">
      <w:pPr>
        <w:pStyle w:val="CommentText"/>
      </w:pPr>
      <w:r>
        <w:rPr>
          <w:rStyle w:val="CommentReference"/>
        </w:rPr>
        <w:annotationRef/>
      </w:r>
      <w:r>
        <w:t>Note to self: ensure “DFO” is included in citation at end.</w:t>
      </w:r>
    </w:p>
  </w:comment>
  <w:comment w:id="327" w:author="Eric Balke" w:date="2022-01-12T16:51:00Z" w:initials="EB">
    <w:p w14:paraId="3E83BAC5" w14:textId="4A5431A8" w:rsidR="008D47CF" w:rsidRDefault="008D47CF">
      <w:pPr>
        <w:pStyle w:val="CommentText"/>
      </w:pPr>
      <w:r>
        <w:rPr>
          <w:rStyle w:val="CommentReference"/>
        </w:rPr>
        <w:annotationRef/>
      </w:r>
      <w:r>
        <w:t>“Chinook” is always capitalized because it is a proper noun… other Pacific salmon species are not capitalized as such</w:t>
      </w:r>
    </w:p>
  </w:comment>
  <w:comment w:id="329" w:author="Gary Williams" w:date="2021-12-03T14:29:00Z" w:initials="GW">
    <w:p w14:paraId="42780A8E" w14:textId="77777777" w:rsidR="008D47CF" w:rsidRDefault="008D47CF" w:rsidP="00DF37F5">
      <w:pPr>
        <w:pStyle w:val="CommentText"/>
        <w:jc w:val="left"/>
      </w:pPr>
      <w:r>
        <w:rPr>
          <w:rStyle w:val="CommentReference"/>
        </w:rPr>
        <w:annotationRef/>
      </w:r>
      <w:r>
        <w:t>Some of the early work also used the wrong species (</w:t>
      </w:r>
      <w:proofErr w:type="gramStart"/>
      <w:r>
        <w:t>e.g.</w:t>
      </w:r>
      <w:proofErr w:type="gramEnd"/>
      <w:r>
        <w:t xml:space="preserve"> sedge) in higher salinity areas where more brackish or salt tolerant species would have been more suitable. There was a bit of a fixation with Carex </w:t>
      </w:r>
      <w:proofErr w:type="spellStart"/>
      <w:r>
        <w:t>lyngyei</w:t>
      </w:r>
      <w:proofErr w:type="spellEnd"/>
      <w:r>
        <w:t xml:space="preserve"> in the early days and a poor ecological understanding of marsh ecology.</w:t>
      </w:r>
    </w:p>
  </w:comment>
  <w:comment w:id="331" w:author="Olson, Charlotte" w:date="2021-12-01T08:34:00Z" w:initials="OC">
    <w:p w14:paraId="7B21AF1F" w14:textId="1239BD49" w:rsidR="008D47CF" w:rsidRDefault="008D47CF" w:rsidP="006E5CC4">
      <w:pPr>
        <w:pStyle w:val="CommentText"/>
      </w:pPr>
      <w:r>
        <w:rPr>
          <w:rStyle w:val="CommentReference"/>
        </w:rPr>
        <w:annotationRef/>
      </w:r>
      <w:r>
        <w:t xml:space="preserve"> Comments:</w:t>
      </w:r>
    </w:p>
    <w:p w14:paraId="162F6FA7" w14:textId="77777777" w:rsidR="008D47CF" w:rsidRDefault="008D47CF" w:rsidP="00C10216">
      <w:pPr>
        <w:pStyle w:val="CommentText"/>
      </w:pPr>
    </w:p>
    <w:p w14:paraId="2FA92F1C" w14:textId="4A34FF53" w:rsidR="008D47CF" w:rsidRDefault="008D47CF" w:rsidP="00C10216">
      <w:pPr>
        <w:pStyle w:val="CommentText"/>
      </w:pPr>
      <w:r>
        <w:t xml:space="preserve">1 - The criteria used in this 2016 piece of work (native species composition) to rate the NNL of compensatory habitat were not those that would have been used to measure the success of the projects by DFO under a Fisheries Act authorization scenario. In those cases (under a FAA) a specific plant species would be referenced as a target and compared to a nearby reference site with similar species. More importantly (and not considered in this 2016 work) </w:t>
      </w:r>
      <w:r w:rsidRPr="001B59B6">
        <w:rPr>
          <w:u w:val="single"/>
        </w:rPr>
        <w:t>fish habitat structure and function</w:t>
      </w:r>
      <w:r>
        <w:t xml:space="preserve"> would be of prime importance to DFO habitat managers, not necessarily the origin of an individual species. The port authority does not generally agree with the methodology and approach utilized in this 2016 study.</w:t>
      </w:r>
    </w:p>
    <w:p w14:paraId="48205F5E" w14:textId="4730C403" w:rsidR="008D47CF" w:rsidRDefault="008D47CF" w:rsidP="001B59B6"/>
    <w:p w14:paraId="34DC92EA" w14:textId="29466F12" w:rsidR="008D47CF" w:rsidRDefault="008D47CF" w:rsidP="001B59B6">
      <w:r>
        <w:t>2 – Notably (but also not considered by the authors) compensation sites under an FAA are signed off by DFO after a specific monitoring period (if successful) and once that occurs, active management by the proponent is no longer an obligation of project proponents.</w:t>
      </w:r>
    </w:p>
    <w:p w14:paraId="35561995" w14:textId="77777777" w:rsidR="008D47CF" w:rsidRDefault="008D47CF" w:rsidP="001B59B6"/>
    <w:p w14:paraId="4C98F862" w14:textId="3DF9DE47" w:rsidR="008D47CF" w:rsidRDefault="008D47CF" w:rsidP="001B59B6">
      <w:r>
        <w:t>3 -</w:t>
      </w:r>
      <w:r w:rsidRPr="001B59B6">
        <w:t xml:space="preserve"> </w:t>
      </w:r>
      <w:r>
        <w:t>The authors seemed unfamiliar with the history of compensation habitat in the lower Fraser and changes to management (by DFO and others) over time that have sought to improve the management of fish habitat (</w:t>
      </w:r>
      <w:proofErr w:type="gramStart"/>
      <w:r>
        <w:t>e.g.</w:t>
      </w:r>
      <w:proofErr w:type="gramEnd"/>
      <w:r>
        <w:t xml:space="preserve"> changes to approaches to riparian habitat). </w:t>
      </w:r>
    </w:p>
    <w:p w14:paraId="331C8473" w14:textId="48F14A7C" w:rsidR="008D47CF" w:rsidRDefault="008D47CF">
      <w:pPr>
        <w:pStyle w:val="CommentText"/>
      </w:pPr>
    </w:p>
  </w:comment>
  <w:comment w:id="332" w:author="Eric Balke" w:date="2022-01-12T16:56:00Z" w:initials="EB">
    <w:p w14:paraId="0245A71B" w14:textId="6E62425D" w:rsidR="008D47CF" w:rsidRDefault="008D47CF">
      <w:pPr>
        <w:pStyle w:val="CommentText"/>
      </w:pPr>
      <w:r>
        <w:rPr>
          <w:rStyle w:val="CommentReference"/>
        </w:rPr>
        <w:annotationRef/>
      </w:r>
      <w:r>
        <w:t xml:space="preserve">While Charlotte’s comments are insightful, we are not providing a critique of </w:t>
      </w:r>
      <w:proofErr w:type="spellStart"/>
      <w:r>
        <w:t>Lievesley</w:t>
      </w:r>
      <w:proofErr w:type="spellEnd"/>
      <w:r>
        <w:t xml:space="preserve"> et al. (2016)</w:t>
      </w:r>
    </w:p>
  </w:comment>
  <w:comment w:id="316" w:author="Eric Balke" w:date="2022-01-12T16:48:00Z" w:initials="EB">
    <w:p w14:paraId="3074A053" w14:textId="77777777" w:rsidR="008D47CF" w:rsidRDefault="008D47CF">
      <w:pPr>
        <w:pStyle w:val="CommentText"/>
      </w:pPr>
      <w:r>
        <w:rPr>
          <w:rStyle w:val="CommentReference"/>
        </w:rPr>
        <w:annotationRef/>
      </w:r>
      <w:r>
        <w:t>I was taught that this format of “Authors [citation] found that x caused y” is discouraged in academic writing. A stronger way of writing it is to simply say “x caused y [citation]”.</w:t>
      </w:r>
    </w:p>
    <w:p w14:paraId="3549BC3A" w14:textId="77777777" w:rsidR="008D47CF" w:rsidRDefault="008D47CF">
      <w:pPr>
        <w:pStyle w:val="CommentText"/>
      </w:pPr>
    </w:p>
    <w:p w14:paraId="7269FCEE" w14:textId="073E761B" w:rsidR="008D47CF" w:rsidRDefault="008D47CF">
      <w:pPr>
        <w:pStyle w:val="CommentText"/>
      </w:pPr>
      <w:r>
        <w:t>Also, should not use past tense for findings from other papers; use present tense.</w:t>
      </w:r>
    </w:p>
  </w:comment>
  <w:comment w:id="317" w:author="Daniel Stewart" w:date="2022-01-25T14:02:00Z" w:initials="DS">
    <w:p w14:paraId="3277DBAF" w14:textId="77777777" w:rsidR="00F05711" w:rsidRDefault="00135DB3">
      <w:pPr>
        <w:pStyle w:val="CommentText"/>
      </w:pPr>
      <w:r>
        <w:rPr>
          <w:rStyle w:val="CommentReference"/>
        </w:rPr>
        <w:annotationRef/>
      </w:r>
      <w:r w:rsidR="00F05711">
        <w:t>I am planning on keeping it as-is (with a few clarifying modifications) with the rationale that:</w:t>
      </w:r>
      <w:r w:rsidR="00F05711">
        <w:br/>
      </w:r>
      <w:r w:rsidR="00F05711">
        <w:br/>
        <w:t>1. From what I’ve seen in APA and MLA it is perfectly fine and normal to use “narrative citations”</w:t>
      </w:r>
      <w:r w:rsidR="00F05711">
        <w:br/>
        <w:t>2. These sentences are highlighting reports written at specific points in time (see introductory sentence of paragraph), so I think it would a lot of unnecessary ambiguity to say something like “A net gain of brackish marsh occurred from 1983-1992 due to compensation (</w:t>
      </w:r>
      <w:proofErr w:type="spellStart"/>
      <w:r w:rsidR="00F05711">
        <w:t>Kistritz</w:t>
      </w:r>
      <w:proofErr w:type="spellEnd"/>
      <w:r w:rsidR="00F05711">
        <w:t xml:space="preserve"> 1995)”.</w:t>
      </w:r>
    </w:p>
    <w:p w14:paraId="44B72787" w14:textId="4078F789" w:rsidR="00F05711" w:rsidRDefault="00F05711">
      <w:pPr>
        <w:pStyle w:val="CommentText"/>
      </w:pPr>
      <w:r>
        <w:t>3. From what I’ve been reading, present tense i</w:t>
      </w:r>
      <w:r w:rsidR="000E1211">
        <w:t xml:space="preserve">s appropriate and preferable when describing findings that translate to the present (in other words, the author is likely to still have this viewpoint). But when citing a specific paper that was restricted to a very narrow point in time, it is generally more respectful to the authors to use past tense, as it doesn’t </w:t>
      </w:r>
      <w:proofErr w:type="gramStart"/>
      <w:r w:rsidR="000E1211">
        <w:t>insinuate</w:t>
      </w:r>
      <w:proofErr w:type="gramEnd"/>
      <w:r w:rsidR="000E1211">
        <w:t xml:space="preserve"> they still carry these viewpoints.</w:t>
      </w:r>
      <w:r w:rsidR="00707D5C">
        <w:br/>
      </w:r>
      <w:r w:rsidR="00707D5C">
        <w:br/>
        <w:t xml:space="preserve">I think it does apply to your note two paragraphs down though, and I made the necessary edits. </w:t>
      </w:r>
    </w:p>
    <w:p w14:paraId="56D0A135" w14:textId="3B3393BA" w:rsidR="00135DB3" w:rsidRDefault="00F05711">
      <w:pPr>
        <w:pStyle w:val="CommentText"/>
      </w:pPr>
      <w:r>
        <w:br/>
      </w:r>
    </w:p>
  </w:comment>
  <w:comment w:id="368" w:author="Gary Williams" w:date="2021-12-03T14:34:00Z" w:initials="GW">
    <w:p w14:paraId="01A44921" w14:textId="3F18F243" w:rsidR="008D47CF" w:rsidRDefault="008D47CF" w:rsidP="00DF37F5">
      <w:pPr>
        <w:pStyle w:val="CommentText"/>
        <w:jc w:val="left"/>
      </w:pPr>
      <w:r>
        <w:rPr>
          <w:rStyle w:val="CommentReference"/>
        </w:rPr>
        <w:annotationRef/>
      </w:r>
      <w:r>
        <w:t>Some of the new research being used for marsh design is much more process orientated and trying to take a more ecological approach (</w:t>
      </w:r>
      <w:proofErr w:type="gramStart"/>
      <w:r>
        <w:t>e.g.</w:t>
      </w:r>
      <w:proofErr w:type="gramEnd"/>
      <w:r>
        <w:t xml:space="preserve"> investigating sediment stability, coastal processes (e.g. role of microphytobenthos), roles played by ecosystem engineers (both at a species and habitat types level).</w:t>
      </w:r>
    </w:p>
  </w:comment>
  <w:comment w:id="518" w:author="Daniel Stewart" w:date="2022-01-28T08:51:00Z" w:initials="DS">
    <w:p w14:paraId="690D930A" w14:textId="0EB7372C" w:rsidR="003A2E28" w:rsidRDefault="003A2E28">
      <w:pPr>
        <w:pStyle w:val="CommentText"/>
      </w:pPr>
      <w:r>
        <w:rPr>
          <w:rStyle w:val="CommentReference"/>
        </w:rPr>
        <w:annotationRef/>
      </w:r>
      <w:r>
        <w:t>Re: invasives, maybe get a citation or two from Adams regarding reed canarygrass and/or loosestrife</w:t>
      </w:r>
    </w:p>
  </w:comment>
  <w:comment w:id="709" w:author="Gary Williams" w:date="2021-12-03T14:49:00Z" w:initials="GW">
    <w:p w14:paraId="7C5B7D52" w14:textId="77777777" w:rsidR="008D47CF" w:rsidRDefault="008D47CF" w:rsidP="00DF37F5">
      <w:pPr>
        <w:pStyle w:val="CommentText"/>
        <w:jc w:val="lef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proofErr w:type="gramStart"/>
      <w:r>
        <w:t>the a</w:t>
      </w:r>
      <w:proofErr w:type="gramEnd"/>
      <w:r>
        <w:t xml:space="preserve">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w:t>
      </w:r>
      <w:proofErr w:type="gramStart"/>
      <w:r>
        <w:t>the a</w:t>
      </w:r>
      <w:proofErr w:type="gramEnd"/>
      <w:r>
        <w:t xml:space="preserve"> more diverse suite of species being able to colonized due to reduced inundation times. Salinity is another factor in species diversity. </w:t>
      </w:r>
      <w:proofErr w:type="gramStart"/>
      <w:r>
        <w:t>Also</w:t>
      </w:r>
      <w:proofErr w:type="gramEnd"/>
      <w:r>
        <w:t xml:space="preserve"> grain size, organic matter, and soil moisture also affects biodiversity. So generally, the species colonizing an area is most suited to the site is first at the site that </w:t>
      </w:r>
      <w:proofErr w:type="gramStart"/>
      <w:r>
        <w:t>is capable of colonizing</w:t>
      </w:r>
      <w:proofErr w:type="gramEnd"/>
      <w:r>
        <w:t xml:space="preserve"> the site. There </w:t>
      </w:r>
      <w:proofErr w:type="gramStart"/>
      <w:r>
        <w:t>are</w:t>
      </w:r>
      <w:proofErr w:type="gramEnd"/>
      <w:r>
        <w:t xml:space="preserve"> a complex suite of factors of influence, although typically there are only a few that can be considered the most important.</w:t>
      </w:r>
    </w:p>
  </w:comment>
  <w:comment w:id="710" w:author="Daniel Stewart" w:date="2021-12-14T20:58:00Z" w:initials="DS">
    <w:p w14:paraId="54FD6FA2" w14:textId="6772633A" w:rsidR="008D47CF" w:rsidRDefault="008D47CF">
      <w:pPr>
        <w:pStyle w:val="CommentText"/>
      </w:pPr>
      <w:r>
        <w:rPr>
          <w:rStyle w:val="CommentReference"/>
        </w:rPr>
        <w:annotationRef/>
      </w:r>
      <w:r>
        <w:t xml:space="preserve">I agree with all of this, and much of </w:t>
      </w:r>
      <w:proofErr w:type="spellStart"/>
      <w:r>
        <w:t>thus</w:t>
      </w:r>
      <w:proofErr w:type="spellEnd"/>
      <w:r>
        <w:t xml:space="preserve"> echoes some of our points in the discussion. But my pushback is:</w:t>
      </w:r>
      <w:r>
        <w:br/>
      </w:r>
    </w:p>
    <w:p w14:paraId="5DC2B463" w14:textId="17A25EDA" w:rsidR="008D47CF" w:rsidRDefault="008D47CF">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The point of our models is that we are trying to tease apart why some plots in the FRE differ from others in diversity, which includes us </w:t>
      </w:r>
      <w:proofErr w:type="spellStart"/>
      <w:r>
        <w:t>accouting</w:t>
      </w:r>
      <w:proofErr w:type="spellEnd"/>
      <w:r>
        <w:t xml:space="preserve"> for whether sites are built or not. By not finding significant differences between diversity in created/non-created conditions, it speaks volumes to the effectiveness of native </w:t>
      </w:r>
      <w:proofErr w:type="spellStart"/>
      <w:r>
        <w:t>speices</w:t>
      </w:r>
      <w:proofErr w:type="spellEnd"/>
      <w:r>
        <w:t xml:space="preserve"> at dispersing, even in a </w:t>
      </w:r>
      <w:proofErr w:type="gramStart"/>
      <w:r>
        <w:t>highly-fragmented</w:t>
      </w:r>
      <w:proofErr w:type="gramEnd"/>
      <w:r>
        <w:t xml:space="preserve"> landscapes, which has repercussions for resilience.</w:t>
      </w:r>
    </w:p>
    <w:p w14:paraId="3B33DC34" w14:textId="22A1C619" w:rsidR="008D47CF" w:rsidRDefault="008D47CF">
      <w:pPr>
        <w:pStyle w:val="CommentText"/>
      </w:pPr>
      <w:r>
        <w:t xml:space="preserve">3. I agree with </w:t>
      </w:r>
      <w:proofErr w:type="gramStart"/>
      <w:r>
        <w:t>all of</w:t>
      </w:r>
      <w:proofErr w:type="gramEnd"/>
      <w:r>
        <w:t xml:space="preserve">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711" w:author="Eric Balke" w:date="2022-01-12T17:17:00Z" w:initials="EB">
    <w:p w14:paraId="3756E596" w14:textId="4FD38E78" w:rsidR="008D47CF" w:rsidRDefault="008D47CF">
      <w:pPr>
        <w:pStyle w:val="CommentText"/>
      </w:pPr>
      <w:r>
        <w:rPr>
          <w:rStyle w:val="CommentReference"/>
        </w:rPr>
        <w:annotationRef/>
      </w:r>
      <w:r>
        <w:t>If you haven’t done so already in the methods or discussion, I think #1 in your response to Gary is worth mentioning in the manuscript</w:t>
      </w:r>
    </w:p>
  </w:comment>
  <w:comment w:id="716" w:author="Robyn Ingham" w:date="2021-12-13T11:12:00Z" w:initials="RI">
    <w:p w14:paraId="6116D068" w14:textId="10F5F139" w:rsidR="008D47CF" w:rsidRDefault="008D47CF">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788" w:author="Gary Williams" w:date="2021-12-03T14:57:00Z" w:initials="GW">
    <w:p w14:paraId="63CA7634" w14:textId="77777777" w:rsidR="008D47CF" w:rsidRDefault="008D47CF">
      <w:pPr>
        <w:pStyle w:val="CommentText"/>
        <w:jc w:val="lef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proofErr w:type="gramStart"/>
      <w:r>
        <w:t>storage ,</w:t>
      </w:r>
      <w:proofErr w:type="gramEnd"/>
      <w:r>
        <w:t xml:space="preserve"> which contributes to logs and wood debris that typically accumulates in marshes. In the outer banks, anthropogenic wood accounts for approximately 50% of the log and wood debris while in the Fraser </w:t>
      </w:r>
      <w:proofErr w:type="gramStart"/>
      <w:r>
        <w:t>River  it</w:t>
      </w:r>
      <w:proofErr w:type="gramEnd"/>
      <w:r>
        <w:t xml:space="preserve"> is much higher due to the intensity of forestry processing operations. We did a study of logs in the Fraser attempting to see if there was an economic value to salvage the logs.</w:t>
      </w:r>
    </w:p>
    <w:p w14:paraId="6925A725" w14:textId="77777777" w:rsidR="008D47CF" w:rsidRDefault="008D47CF">
      <w:pPr>
        <w:pStyle w:val="CommentText"/>
        <w:jc w:val="left"/>
      </w:pPr>
    </w:p>
    <w:p w14:paraId="648A12C0" w14:textId="77777777" w:rsidR="008D47CF" w:rsidRDefault="008D47CF">
      <w:pPr>
        <w:pStyle w:val="CommentText"/>
        <w:jc w:val="lef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pPr>
        <w:pStyle w:val="CommentText"/>
        <w:jc w:val="left"/>
      </w:pPr>
    </w:p>
    <w:p w14:paraId="790C23CB" w14:textId="77777777" w:rsidR="008D47CF" w:rsidRDefault="008D47CF" w:rsidP="00DF37F5">
      <w:pPr>
        <w:pStyle w:val="CommentText"/>
        <w:jc w:val="left"/>
      </w:pPr>
      <w:proofErr w:type="gramStart"/>
      <w:r>
        <w:t>So</w:t>
      </w:r>
      <w:proofErr w:type="gramEnd"/>
      <w:r>
        <w:t xml:space="preserve"> looking at stressors, there are several management agency issues, which makes it difficult to design and sustain unimpacted marshes.</w:t>
      </w:r>
    </w:p>
  </w:comment>
  <w:comment w:id="879" w:author="Eric Balke" w:date="2022-01-12T17:05:00Z" w:initials="EB">
    <w:p w14:paraId="43F5956B" w14:textId="77777777" w:rsidR="008D47CF" w:rsidRDefault="008D47CF">
      <w:pPr>
        <w:pStyle w:val="CommentText"/>
      </w:pPr>
      <w:r>
        <w:rPr>
          <w:rStyle w:val="CommentReference"/>
        </w:rPr>
        <w:annotationRef/>
      </w:r>
      <w:r>
        <w:t>Fig. 1 bottom boarder is cut off by text box.</w:t>
      </w:r>
    </w:p>
    <w:p w14:paraId="125BC1EF" w14:textId="77777777" w:rsidR="008D47CF" w:rsidRDefault="008D47CF">
      <w:pPr>
        <w:pStyle w:val="CommentText"/>
      </w:pPr>
    </w:p>
    <w:p w14:paraId="4B04D9D3" w14:textId="77777777" w:rsidR="008D47CF" w:rsidRDefault="008D47CF">
      <w:pPr>
        <w:pStyle w:val="CommentText"/>
      </w:pPr>
      <w:r>
        <w:t>I’d recommend including city names on the map to help orient the audience to the “urban” estuary.</w:t>
      </w:r>
    </w:p>
    <w:p w14:paraId="745A409E" w14:textId="77777777" w:rsidR="008D47CF" w:rsidRDefault="008D47CF">
      <w:pPr>
        <w:pStyle w:val="CommentText"/>
      </w:pPr>
    </w:p>
    <w:p w14:paraId="66CCF323" w14:textId="05A45A3F" w:rsidR="008D47CF" w:rsidRDefault="008D47CF">
      <w:pPr>
        <w:pStyle w:val="CommentText"/>
      </w:pPr>
      <w:r>
        <w:t xml:space="preserve">For map legend, maybe say “2021 sampled created marshes” or better yet “Created marshes sampled in </w:t>
      </w:r>
      <w:proofErr w:type="gramStart"/>
      <w:r>
        <w:t>2021”…</w:t>
      </w:r>
      <w:proofErr w:type="gramEnd"/>
      <w:r>
        <w:t xml:space="preserve"> as it’s written right now it looks like the marshes were created in 2021 or 2015</w:t>
      </w:r>
    </w:p>
  </w:comment>
  <w:comment w:id="930" w:author="Daniel Stewart" w:date="2021-12-13T20:46:00Z" w:initials="DS">
    <w:p w14:paraId="7BD907E5"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5010D19A"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Some estimate of accuracy may be helpful here</w:t>
      </w:r>
    </w:p>
    <w:p w14:paraId="220071E1" w14:textId="3045F310" w:rsidR="008D47CF" w:rsidRDefault="008D47CF">
      <w:pPr>
        <w:pStyle w:val="CommentText"/>
      </w:pPr>
    </w:p>
  </w:comment>
  <w:comment w:id="936" w:author="Gary Williams" w:date="2021-12-03T15:18:00Z" w:initials="GW">
    <w:p w14:paraId="2624788E" w14:textId="77777777" w:rsidR="008D47CF" w:rsidRDefault="008D47CF" w:rsidP="00DF37F5">
      <w:pPr>
        <w:pStyle w:val="CommentText"/>
        <w:jc w:val="lef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937" w:author="Daniel Stewart" w:date="2021-12-16T12:53:00Z" w:initials="DS">
    <w:p w14:paraId="2E7CA7E2" w14:textId="06904863" w:rsidR="008D47CF" w:rsidRDefault="008D47CF">
      <w:pPr>
        <w:pStyle w:val="CommentText"/>
      </w:pPr>
      <w:r>
        <w:rPr>
          <w:rStyle w:val="CommentReference"/>
        </w:rPr>
        <w:annotationRef/>
      </w:r>
      <w:r>
        <w:t xml:space="preserve">Agreed, but this was beyond our capacity. </w:t>
      </w:r>
    </w:p>
  </w:comment>
  <w:comment w:id="938" w:author="Eric Balke" w:date="2022-01-12T20:46:00Z" w:initials="EB">
    <w:p w14:paraId="46985B79" w14:textId="0B1B8817" w:rsidR="008D47CF" w:rsidRDefault="008D47CF">
      <w:pPr>
        <w:pStyle w:val="CommentText"/>
      </w:pPr>
      <w:r>
        <w:rPr>
          <w:rStyle w:val="CommentReference"/>
        </w:rPr>
        <w:annotationRef/>
      </w:r>
      <w:r>
        <w:t>It may be worth for our own sake (probably not to include in the report) to make a list of suggestions for improvement or future analyses if we ever had the resources or if we take on a similar project in the future.</w:t>
      </w:r>
    </w:p>
  </w:comment>
  <w:comment w:id="939" w:author="Eric Balke" w:date="2022-01-12T21:20:00Z" w:initials="EB">
    <w:p w14:paraId="26AF3318" w14:textId="57E78CFA" w:rsidR="00884D94" w:rsidRDefault="00884D94">
      <w:pPr>
        <w:pStyle w:val="CommentText"/>
      </w:pPr>
      <w:r>
        <w:rPr>
          <w:rStyle w:val="CommentReference"/>
        </w:rPr>
        <w:annotationRef/>
      </w:r>
      <w:r>
        <w:t>I think this adequately addresses Charlotte’s question/comment in 4.1</w:t>
      </w:r>
    </w:p>
  </w:comment>
  <w:comment w:id="947" w:author="Robyn Ingham" w:date="2021-12-13T12:54:00Z" w:initials="RI">
    <w:p w14:paraId="6D6D9662" w14:textId="6E3E9CF0" w:rsidR="008D47CF" w:rsidRDefault="008D47CF">
      <w:pPr>
        <w:pStyle w:val="CommentText"/>
      </w:pPr>
      <w:r>
        <w:rPr>
          <w:rStyle w:val="CommentReference"/>
        </w:rPr>
        <w:annotationRef/>
      </w:r>
      <w:r>
        <w:t xml:space="preserve">It might be worth mentioning prior to methods what significance this has – why is this measurement valuable overall. It’s mentioned a few times after </w:t>
      </w:r>
      <w:proofErr w:type="gramStart"/>
      <w:r>
        <w:t>this</w:t>
      </w:r>
      <w:proofErr w:type="gramEnd"/>
      <w:r>
        <w:t xml:space="preserve"> and one might not understand why it’s an important measurement to use as a covariate. My understanding is that the higher the percent edge the more area is exposed to impacts of marsh recession, so it would make sense to see an increase in recession as percent edge increases. </w:t>
      </w:r>
    </w:p>
  </w:comment>
  <w:comment w:id="948" w:author="Robyn Ingham" w:date="2021-12-13T15:49:00Z" w:initials="RI">
    <w:p w14:paraId="54F5A94A" w14:textId="0061DF4F" w:rsidR="008D47CF" w:rsidRDefault="008D47CF">
      <w:pPr>
        <w:pStyle w:val="CommentText"/>
      </w:pPr>
      <w:r>
        <w:rPr>
          <w:rStyle w:val="CommentReference"/>
        </w:rPr>
        <w:annotationRef/>
      </w:r>
      <w:r>
        <w:t>Later you mention edge effect – might be better to introduce briefly earlier for clarity.</w:t>
      </w:r>
    </w:p>
  </w:comment>
  <w:comment w:id="949" w:author="Daniel Stewart" w:date="2021-12-16T12:54:00Z" w:initials="DS">
    <w:p w14:paraId="5E472949" w14:textId="7138AAC7" w:rsidR="008D47CF" w:rsidRDefault="008D47CF">
      <w:pPr>
        <w:pStyle w:val="CommentText"/>
      </w:pPr>
      <w:r>
        <w:rPr>
          <w:rStyle w:val="CommentReference"/>
        </w:rPr>
        <w:annotationRef/>
      </w:r>
      <w:r>
        <w:t xml:space="preserve">Good idea. Will add. </w:t>
      </w:r>
    </w:p>
  </w:comment>
  <w:comment w:id="955" w:author="Daniel Hennigar" w:date="2021-12-09T13:37:00Z" w:initials="DH">
    <w:p w14:paraId="7FD8DB63" w14:textId="6C225961" w:rsidR="008D47CF" w:rsidRDefault="008D47CF">
      <w:pPr>
        <w:pStyle w:val="CommentText"/>
      </w:pPr>
      <w:r>
        <w:rPr>
          <w:rStyle w:val="CommentReference"/>
        </w:rPr>
        <w:annotationRef/>
      </w:r>
      <w:r>
        <w:t>State plot-based or site-based nature of each model</w:t>
      </w:r>
    </w:p>
  </w:comment>
  <w:comment w:id="956" w:author="Gary Williams" w:date="2021-12-03T15:21:00Z" w:initials="GW">
    <w:p w14:paraId="6E826730" w14:textId="77777777" w:rsidR="008D47CF" w:rsidRDefault="008D47CF">
      <w:pPr>
        <w:pStyle w:val="CommentText"/>
        <w:jc w:val="left"/>
      </w:pPr>
      <w:r>
        <w:rPr>
          <w:rStyle w:val="CommentReference"/>
        </w:rPr>
        <w:annotationRef/>
      </w:r>
      <w:r>
        <w:t xml:space="preserve">I will leave the statistical analysis to you Dan. This analysis can be very useful </w:t>
      </w:r>
      <w:proofErr w:type="gramStart"/>
      <w:r>
        <w:t>as long as</w:t>
      </w:r>
      <w:proofErr w:type="gramEnd"/>
      <w:r>
        <w:t xml:space="preserve"> it is applied within the rules of the statistical method. </w:t>
      </w:r>
    </w:p>
    <w:p w14:paraId="1BBD9C45" w14:textId="77777777" w:rsidR="008D47CF" w:rsidRDefault="008D47CF">
      <w:pPr>
        <w:pStyle w:val="CommentText"/>
        <w:jc w:val="left"/>
      </w:pPr>
    </w:p>
    <w:p w14:paraId="5420B20C" w14:textId="77777777" w:rsidR="008D47CF" w:rsidRDefault="008D47CF" w:rsidP="00DF37F5">
      <w:pPr>
        <w:pStyle w:val="CommentText"/>
        <w:jc w:val="left"/>
      </w:pPr>
      <w:proofErr w:type="gramStart"/>
      <w:r>
        <w:t>This is why</w:t>
      </w:r>
      <w:proofErr w:type="gramEnd"/>
      <w:r>
        <w:t xml:space="preserve"> it is important to ensure that the reference is an appropriate reference for the constructed marsh. It the marsh is not similar, the data collected may not be appropriate to make sound interpretations.</w:t>
      </w:r>
    </w:p>
  </w:comment>
  <w:comment w:id="957" w:author="Daniel Stewart" w:date="2021-12-16T12:54:00Z" w:initials="DS">
    <w:p w14:paraId="677E7245" w14:textId="5CF5694F" w:rsidR="008D47CF" w:rsidRDefault="008D47CF">
      <w:pPr>
        <w:pStyle w:val="CommentText"/>
      </w:pPr>
      <w:r>
        <w:rPr>
          <w:rStyle w:val="CommentReference"/>
        </w:rPr>
        <w:annotationRef/>
      </w:r>
      <w:r>
        <w:t xml:space="preserve">This is fully accounted for in our models. </w:t>
      </w:r>
    </w:p>
  </w:comment>
  <w:comment w:id="981" w:author="Daniel Stewart" w:date="2021-12-13T20:47:00Z" w:initials="DS">
    <w:p w14:paraId="3037C4D2"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66866F46"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Please clarify</w:t>
      </w:r>
    </w:p>
    <w:p w14:paraId="6E6F40EB" w14:textId="7C351121" w:rsidR="008D47CF" w:rsidRDefault="008D47CF">
      <w:pPr>
        <w:pStyle w:val="CommentText"/>
      </w:pPr>
    </w:p>
  </w:comment>
  <w:comment w:id="1064" w:author="Gary Williams" w:date="2021-12-03T15:29:00Z" w:initials="GW">
    <w:p w14:paraId="287DD334" w14:textId="77777777" w:rsidR="008D47CF" w:rsidRDefault="008D47CF" w:rsidP="00DF37F5">
      <w:pPr>
        <w:pStyle w:val="CommentText"/>
        <w:jc w:val="left"/>
      </w:pPr>
      <w:r>
        <w:rPr>
          <w:rStyle w:val="CommentReference"/>
        </w:rPr>
        <w:annotationRef/>
      </w:r>
      <w:r>
        <w:t>What is the sampling effort in the reference marshes? Was it similar?</w:t>
      </w:r>
    </w:p>
  </w:comment>
  <w:comment w:id="1065" w:author="Eric Balke" w:date="2022-01-12T20:45:00Z" w:initials="EB">
    <w:p w14:paraId="6782F766" w14:textId="048B0065" w:rsidR="008D47CF" w:rsidRDefault="008D47CF">
      <w:pPr>
        <w:pStyle w:val="CommentText"/>
      </w:pPr>
      <w:r>
        <w:rPr>
          <w:rStyle w:val="CommentReference"/>
        </w:rPr>
        <w:annotationRef/>
      </w:r>
      <w:r>
        <w:t>0.032? You include the leading “0” for the next R^2 value</w:t>
      </w:r>
    </w:p>
  </w:comment>
  <w:comment w:id="1066" w:author="Daniel Stewart" w:date="2021-12-13T20:48:00Z" w:initials="DS">
    <w:p w14:paraId="1A928302"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01B8A24C"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hy were more plots included in richness compared to Relative % cover?</w:t>
      </w:r>
    </w:p>
    <w:p w14:paraId="763B8EE4" w14:textId="2884E873" w:rsidR="008D47CF" w:rsidRDefault="008D47CF">
      <w:pPr>
        <w:pStyle w:val="CommentText"/>
      </w:pPr>
    </w:p>
  </w:comment>
  <w:comment w:id="1067" w:author="Gary Williams" w:date="2021-12-03T15:31:00Z" w:initials="GW">
    <w:p w14:paraId="1FDF0845" w14:textId="77777777" w:rsidR="008D47CF" w:rsidRDefault="008D47CF" w:rsidP="00DF37F5">
      <w:pPr>
        <w:pStyle w:val="CommentText"/>
        <w:jc w:val="left"/>
      </w:pPr>
      <w:r>
        <w:rPr>
          <w:rStyle w:val="CommentReference"/>
        </w:rPr>
        <w:annotationRef/>
      </w:r>
      <w:r>
        <w:t>Sampling effort seems to be a lot higher in the reference marshes (Section 3.3 vs 3.2) Is this correct?</w:t>
      </w:r>
    </w:p>
  </w:comment>
  <w:comment w:id="1068" w:author="Daniel Hennigar" w:date="2021-12-09T15:59:00Z" w:initials="DH">
    <w:p w14:paraId="76DCD997" w14:textId="2D31ECDE" w:rsidR="008D47CF" w:rsidRDefault="008D47CF">
      <w:pPr>
        <w:pStyle w:val="CommentText"/>
      </w:pPr>
      <w:r>
        <w:rPr>
          <w:rStyle w:val="CommentReference"/>
        </w:rPr>
        <w:annotationRef/>
      </w:r>
      <w:r>
        <w:t>Overall, sampling effort is ~16 plots/site for comp sites and ~29 plots/site for ref sites.</w:t>
      </w:r>
    </w:p>
  </w:comment>
  <w:comment w:id="1069" w:author="Eric Balke" w:date="2022-01-12T21:43:00Z" w:initials="EB">
    <w:p w14:paraId="59D46D91" w14:textId="02B4F08C" w:rsidR="00590010" w:rsidRDefault="00590010">
      <w:pPr>
        <w:pStyle w:val="CommentText"/>
      </w:pPr>
      <w:r>
        <w:rPr>
          <w:rStyle w:val="CommentReference"/>
        </w:rPr>
        <w:annotationRef/>
      </w:r>
      <w:r>
        <w:t>What about creating a summary table or visual figure that very quickly summarizes the key results? This might be something for us to hire someone to create a graphical rendering. It could help to make the key results more accessible to a lay audience. Thoughts?</w:t>
      </w:r>
    </w:p>
  </w:comment>
  <w:comment w:id="1070" w:author="Daniel Stewart" w:date="2022-02-04T09:27:00Z" w:initials="DS">
    <w:p w14:paraId="16D4825A" w14:textId="77777777" w:rsidR="00AB39E9" w:rsidRDefault="00AB39E9">
      <w:pPr>
        <w:pStyle w:val="CommentText"/>
      </w:pPr>
      <w:r>
        <w:rPr>
          <w:rStyle w:val="CommentReference"/>
        </w:rPr>
        <w:annotationRef/>
      </w:r>
      <w:r>
        <w:t>Items to consider adding:</w:t>
      </w:r>
      <w:r>
        <w:br/>
        <w:t xml:space="preserve">-differences in vessel traffic between river arms </w:t>
      </w:r>
    </w:p>
    <w:p w14:paraId="52A7758C" w14:textId="06C04843" w:rsidR="000A1142" w:rsidRDefault="000A1142">
      <w:pPr>
        <w:pStyle w:val="CommentText"/>
      </w:pPr>
      <w:r>
        <w:t xml:space="preserve">-is recession occurring elsewhere? Comparable rates? </w:t>
      </w:r>
    </w:p>
  </w:comment>
  <w:comment w:id="1071" w:author="Olson, Charlotte" w:date="2021-12-01T09:07:00Z" w:initials="OC">
    <w:p w14:paraId="5A36BE9A" w14:textId="4A4CFB3C" w:rsidR="008D47CF" w:rsidRDefault="008D47CF" w:rsidP="00743315">
      <w:pPr>
        <w:pStyle w:val="CommentText"/>
      </w:pPr>
      <w:r>
        <w:rPr>
          <w:rStyle w:val="CommentReference"/>
        </w:rPr>
        <w:annotationRef/>
      </w:r>
      <w:r>
        <w:t>I am not sure how the authors came to this conclusion without comparing to the original surveyed as-built areas?  Was this done?</w:t>
      </w:r>
    </w:p>
  </w:comment>
  <w:comment w:id="1072" w:author="Daniel Stewart" w:date="2021-12-16T12:56:00Z" w:initials="DS">
    <w:p w14:paraId="1E36DBE1" w14:textId="3FFA6128" w:rsidR="008D47CF" w:rsidRDefault="008D47CF">
      <w:pPr>
        <w:pStyle w:val="CommentText"/>
      </w:pPr>
      <w:r>
        <w:rPr>
          <w:rStyle w:val="CommentReference"/>
        </w:rPr>
        <w:annotationRef/>
      </w:r>
      <w:r>
        <w:t>In 99% of cases the intended marsh boundary of a site is obvious (usually within a rip rap perimeter). We also have site plans for roughly 25% of sites, as well as photos and descriptions of planted areas. There really isn’t a lot of ambiguity. Ironically the most ambiguous sites are probably Port sites (Timberland, Gunderson)</w:t>
      </w:r>
    </w:p>
  </w:comment>
  <w:comment w:id="1073" w:author="Gary Williams" w:date="2021-12-05T20:52:00Z" w:initials="GW">
    <w:p w14:paraId="798EC79F" w14:textId="77777777" w:rsidR="008D47CF" w:rsidRDefault="008D47CF" w:rsidP="00DF37F5">
      <w:pPr>
        <w:pStyle w:val="CommentText"/>
        <w:jc w:val="left"/>
      </w:pPr>
      <w:r>
        <w:rPr>
          <w:rStyle w:val="CommentReference"/>
        </w:rPr>
        <w:annotationRef/>
      </w:r>
      <w:r>
        <w:t xml:space="preserve">Constructed marshes are often built as fringe marshes along Fraser and require a hard berm to contain marsh fill and provide some protection from boat waves. </w:t>
      </w:r>
      <w:proofErr w:type="gramStart"/>
      <w:r>
        <w:t>So</w:t>
      </w:r>
      <w:proofErr w:type="gramEnd"/>
      <w:r>
        <w:t xml:space="preserve"> there is often a scour zone occurring immediately marsh side of the berm crest with some way to reduce the wave energy reaching the marsh edge.</w:t>
      </w:r>
    </w:p>
  </w:comment>
  <w:comment w:id="1074" w:author="Daniel Stewart" w:date="2021-12-16T12:58:00Z" w:initials="DS">
    <w:p w14:paraId="7B105D97" w14:textId="7EBE9E2B" w:rsidR="008D47CF" w:rsidRDefault="008D47CF">
      <w:pPr>
        <w:pStyle w:val="CommentText"/>
      </w:pPr>
      <w:r>
        <w:rPr>
          <w:rStyle w:val="CommentReference"/>
        </w:rPr>
        <w:annotationRef/>
      </w:r>
      <w:r>
        <w:t xml:space="preserve">Recession had to be significant for us to bother mapping it. A narrow band of scour next to rip rap is not going to qualify as recession, as we were unable to map at that scale. If we used this definition, probably 99% of sites would have had recession. </w:t>
      </w:r>
    </w:p>
  </w:comment>
  <w:comment w:id="1078" w:author="Gary Williams" w:date="2021-12-03T15:34:00Z" w:initials="GW">
    <w:p w14:paraId="2C84F1B2" w14:textId="758D22B5" w:rsidR="008D47CF" w:rsidRDefault="008D47CF" w:rsidP="004B71F2">
      <w:pPr>
        <w:pStyle w:val="CommentText"/>
      </w:pPr>
      <w:r>
        <w:rPr>
          <w:rStyle w:val="CommentReference"/>
        </w:rPr>
        <w:annotationRef/>
      </w:r>
      <w:r>
        <w:t xml:space="preserve">There may also be some internal marsh processes that may be attributable to the losses. </w:t>
      </w:r>
    </w:p>
  </w:comment>
  <w:comment w:id="1084" w:author="Gary Williams" w:date="2021-12-05T20:37:00Z" w:initials="GW">
    <w:p w14:paraId="2E4ACCB0" w14:textId="77777777" w:rsidR="008D47CF" w:rsidRDefault="008D47CF">
      <w:pPr>
        <w:pStyle w:val="CommentText"/>
        <w:jc w:val="left"/>
      </w:pPr>
      <w:r>
        <w:rPr>
          <w:rStyle w:val="CommentReference"/>
        </w:rPr>
        <w:annotationRef/>
      </w:r>
      <w:r>
        <w:t>I think that boat wake has a substantial impact on Fraser marshes - both natural and constructed. Vertical marsh edges are a common observation from the lower Fraser at least up to Surrey Bend in my travels over the years.</w:t>
      </w:r>
    </w:p>
    <w:p w14:paraId="069B45D2" w14:textId="77777777" w:rsidR="008D47CF" w:rsidRDefault="008D47CF">
      <w:pPr>
        <w:pStyle w:val="CommentText"/>
        <w:jc w:val="left"/>
      </w:pPr>
    </w:p>
    <w:p w14:paraId="0DD24084" w14:textId="77777777" w:rsidR="008D47CF" w:rsidRDefault="008D47CF" w:rsidP="00DF37F5">
      <w:pPr>
        <w:pStyle w:val="CommentText"/>
        <w:jc w:val="left"/>
      </w:pPr>
      <w:r>
        <w:t>This led to the use of Juncus balticus and its mat forming growth form at Glenrose marshes.</w:t>
      </w:r>
    </w:p>
  </w:comment>
  <w:comment w:id="1081" w:author="Olson, Charlotte" w:date="2021-12-01T09:08:00Z" w:initials="OC">
    <w:p w14:paraId="0AF65239" w14:textId="7972474A" w:rsidR="008D47CF" w:rsidRDefault="008D47CF" w:rsidP="00DF37F5">
      <w:pPr>
        <w:pStyle w:val="CommentText"/>
        <w:jc w:val="left"/>
      </w:pPr>
      <w:r>
        <w:rPr>
          <w:rStyle w:val="CommentReference"/>
        </w:rPr>
        <w:annotationRef/>
      </w:r>
      <w:r>
        <w:t>Was a coastal engineer retained to provide comment on the wave environment for all 79 sites?</w:t>
      </w:r>
    </w:p>
    <w:p w14:paraId="3025E9A7" w14:textId="5A9D62B4" w:rsidR="008D47CF" w:rsidRDefault="008D47CF" w:rsidP="00DF37F5">
      <w:pPr>
        <w:pStyle w:val="CommentText"/>
        <w:jc w:val="left"/>
      </w:pPr>
      <w:r>
        <w:t xml:space="preserve">It is my observation that the data in this specific report does not explain the </w:t>
      </w:r>
      <w:proofErr w:type="spellStart"/>
      <w:r>
        <w:t>‘cause</w:t>
      </w:r>
      <w:proofErr w:type="spellEnd"/>
      <w:r>
        <w:t xml:space="preserve">’ of marsh recession to allow the author to draw such a strong statement here without including appropriate qualifiers. </w:t>
      </w:r>
    </w:p>
  </w:comment>
  <w:comment w:id="1082" w:author="Daniel Stewart" w:date="2021-12-16T13:07:00Z" w:initials="DS">
    <w:p w14:paraId="4F429519" w14:textId="442F326B" w:rsidR="008D47CF" w:rsidRDefault="008D47CF">
      <w:pPr>
        <w:pStyle w:val="CommentText"/>
      </w:pPr>
      <w:r>
        <w:rPr>
          <w:rStyle w:val="CommentReference"/>
        </w:rPr>
        <w:annotationRef/>
      </w:r>
      <w:r>
        <w:t>I’m not sure why we would need to consult an engineer for this statement. This is a discussion section. We do not explain anything but offer ideas into explanations.  I plan to combat this with a few citations from the Columbia that talk about boat wake. Gary seems to agree, see below.</w:t>
      </w:r>
    </w:p>
  </w:comment>
  <w:comment w:id="1083" w:author="Eric Balke" w:date="2022-01-12T21:22:00Z" w:initials="EB">
    <w:p w14:paraId="277F9002" w14:textId="3A6EC84A" w:rsidR="00E42824" w:rsidRDefault="00E42824">
      <w:pPr>
        <w:pStyle w:val="CommentText"/>
      </w:pPr>
      <w:r>
        <w:rPr>
          <w:rStyle w:val="CommentReference"/>
        </w:rPr>
        <w:annotationRef/>
      </w:r>
      <w:proofErr w:type="gramStart"/>
      <w:r>
        <w:t>Yes</w:t>
      </w:r>
      <w:proofErr w:type="gramEnd"/>
      <w:r>
        <w:t xml:space="preserve"> I agree with you, I think you appropriately qualified that statement.</w:t>
      </w:r>
    </w:p>
  </w:comment>
  <w:comment w:id="1085" w:author="Gary Williams" w:date="2021-12-03T15:37:00Z" w:initials="GW">
    <w:p w14:paraId="2F51082A" w14:textId="3BD40DDA" w:rsidR="008D47CF" w:rsidRDefault="008D47CF" w:rsidP="00AD5911">
      <w:pPr>
        <w:pStyle w:val="CommentText"/>
      </w:pPr>
      <w:r>
        <w:rPr>
          <w:rStyle w:val="CommentReference"/>
        </w:rPr>
        <w:annotationRef/>
      </w:r>
      <w:r>
        <w:t>Yes, vessel create boat wake and tug/log boom tows may not create the same waves. I remember discussing this with engineers this parameter may be important to include here.</w:t>
      </w:r>
    </w:p>
  </w:comment>
  <w:comment w:id="1086" w:author="Eric Balke" w:date="2022-01-12T21:24:00Z" w:initials="EB">
    <w:p w14:paraId="770F34BD" w14:textId="2AE40D60" w:rsidR="00E42824" w:rsidRDefault="00E42824">
      <w:pPr>
        <w:pStyle w:val="CommentText"/>
      </w:pPr>
      <w:r>
        <w:rPr>
          <w:rStyle w:val="CommentReference"/>
        </w:rPr>
        <w:annotationRef/>
      </w:r>
      <w:r>
        <w:t xml:space="preserve">It may be worth adding a sentence pertaining to Gary’s comment here, how not all boat </w:t>
      </w:r>
      <w:proofErr w:type="gramStart"/>
      <w:r>
        <w:t>wake</w:t>
      </w:r>
      <w:proofErr w:type="gramEnd"/>
      <w:r>
        <w:t xml:space="preserve"> may be equal.</w:t>
      </w:r>
    </w:p>
  </w:comment>
  <w:comment w:id="1088" w:author="Robyn Ingham" w:date="2021-12-13T15:21:00Z" w:initials="RI">
    <w:p w14:paraId="79C4CA8D" w14:textId="77777777" w:rsidR="008D47CF" w:rsidRDefault="008D47CF" w:rsidP="0055396F">
      <w:pPr>
        <w:pStyle w:val="CommentText"/>
      </w:pPr>
      <w:r>
        <w:rPr>
          <w:rStyle w:val="CommentReference"/>
        </w:rPr>
        <w:annotationRef/>
      </w:r>
      <w:r>
        <w:t>Mitigation against wave erosion?</w:t>
      </w:r>
    </w:p>
  </w:comment>
  <w:comment w:id="1089" w:author="Gary Williams" w:date="2021-12-03T15:41:00Z" w:initials="GW">
    <w:p w14:paraId="14202EFF" w14:textId="77777777" w:rsidR="008D47CF" w:rsidRDefault="008D47CF" w:rsidP="00DF37F5">
      <w:pPr>
        <w:pStyle w:val="CommentText"/>
        <w:jc w:val="left"/>
      </w:pPr>
      <w:r>
        <w:rPr>
          <w:rStyle w:val="CommentReference"/>
        </w:rPr>
        <w:annotationRef/>
      </w:r>
      <w:r>
        <w:t xml:space="preserve">An important consideration is the usage of the shoreline by geese. Where geese accumulate in large numbers </w:t>
      </w:r>
      <w:proofErr w:type="gramStart"/>
      <w:r>
        <w:t>e.g.</w:t>
      </w:r>
      <w:proofErr w:type="gramEnd"/>
      <w:r>
        <w:t xml:space="preserve"> on tide flats or open areas, herbivory tends to be more intense. Also, while with broods, the geese family seems to be quite </w:t>
      </w:r>
      <w:proofErr w:type="gramStart"/>
      <w:r>
        <w:t>hungry</w:t>
      </w:r>
      <w:proofErr w:type="gramEnd"/>
      <w:r>
        <w:t xml:space="preserve"> and grazing is heavier. Where geese are </w:t>
      </w:r>
      <w:proofErr w:type="spellStart"/>
      <w:r>
        <w:t>swimining</w:t>
      </w:r>
      <w:proofErr w:type="spellEnd"/>
      <w:r>
        <w:t xml:space="preserve"> by, grazing is less severe. I am thinking of Glenrose Downstream vs Glenrose Gunderson.</w:t>
      </w:r>
    </w:p>
  </w:comment>
  <w:comment w:id="1093" w:author="Olson, Charlotte" w:date="2021-12-01T09:10:00Z" w:initials="OC">
    <w:p w14:paraId="1934E564" w14:textId="31B7A0DD" w:rsidR="008D47CF" w:rsidRDefault="008D47CF" w:rsidP="008568E9">
      <w:pPr>
        <w:pStyle w:val="CommentText"/>
      </w:pPr>
      <w:r>
        <w:rPr>
          <w:rStyle w:val="CommentReference"/>
        </w:rPr>
        <w:annotationRef/>
      </w:r>
      <w:r>
        <w:t>This is not uncommon in the region, herbivory impacts are well-known in the Pacific Northwest (and US)</w:t>
      </w:r>
    </w:p>
  </w:comment>
  <w:comment w:id="1094" w:author="Olson, Charlotte" w:date="2021-12-01T09:11:00Z" w:initials="OC">
    <w:p w14:paraId="4F195D60" w14:textId="40B38C5F" w:rsidR="008D47CF" w:rsidRDefault="008D47CF">
      <w:pPr>
        <w:pStyle w:val="CommentText"/>
      </w:pPr>
      <w:r>
        <w:rPr>
          <w:rStyle w:val="CommentReference"/>
        </w:rPr>
        <w:annotationRef/>
      </w:r>
      <w:r>
        <w:t>What do you mean by “inland” marsh designs?  The term is not clear here.  Also, it takes time for vegetation to establish to be tall enough to deter herbivory – so I’d argue that all sites (inland or otherwise) may be susceptible to herbivory – particularly by Canada Geese</w:t>
      </w:r>
    </w:p>
  </w:comment>
  <w:comment w:id="1095" w:author="Robyn Ingham" w:date="2021-12-13T15:34:00Z" w:initials="RI">
    <w:p w14:paraId="1BC173AC" w14:textId="7E56B3AE" w:rsidR="008D47CF" w:rsidRDefault="008D47CF">
      <w:pPr>
        <w:pStyle w:val="CommentText"/>
      </w:pPr>
      <w:r>
        <w:rPr>
          <w:rStyle w:val="CommentReference"/>
        </w:rPr>
        <w:annotationRef/>
      </w:r>
      <w:r>
        <w:t>Left page 7?</w:t>
      </w:r>
    </w:p>
  </w:comment>
  <w:comment w:id="1097" w:author="Olson, Charlotte" w:date="2021-12-01T09:12:00Z" w:initials="OC">
    <w:p w14:paraId="4FC168DC" w14:textId="3569EA72" w:rsidR="008D47CF" w:rsidRDefault="008D47CF">
      <w:pPr>
        <w:pStyle w:val="CommentText"/>
      </w:pPr>
      <w:r>
        <w:rPr>
          <w:rStyle w:val="CommentReference"/>
        </w:rPr>
        <w:annotationRef/>
      </w:r>
      <w:r>
        <w:t>What were the age of these sites though?  Is that a factor?</w:t>
      </w:r>
    </w:p>
  </w:comment>
  <w:comment w:id="1098" w:author="Daniel Stewart" w:date="2021-12-16T13:12:00Z" w:initials="DS">
    <w:p w14:paraId="214021E2" w14:textId="607DBF4D" w:rsidR="008D47CF" w:rsidRDefault="008D47CF">
      <w:pPr>
        <w:pStyle w:val="CommentText"/>
      </w:pPr>
      <w:r>
        <w:rPr>
          <w:rStyle w:val="CommentReference"/>
        </w:rPr>
        <w:annotationRef/>
      </w:r>
      <w:r>
        <w:t>It is a factor in models (as shown in our methods and results sections) but was not significant, so was not mentioned here.</w:t>
      </w:r>
    </w:p>
  </w:comment>
  <w:comment w:id="1099" w:author="Robyn Ingham" w:date="2021-12-13T15:39:00Z" w:initials="RI">
    <w:p w14:paraId="5C353A93" w14:textId="08C2A7A7" w:rsidR="008D47CF" w:rsidRDefault="008D47CF">
      <w:pPr>
        <w:pStyle w:val="CommentText"/>
      </w:pPr>
      <w:r>
        <w:rPr>
          <w:rStyle w:val="CommentReference"/>
        </w:rPr>
        <w:annotationRef/>
      </w:r>
      <w:r>
        <w:t xml:space="preserve">Not sure if this is obvious by the numbers or worth mentioning for clarity that the sample sizes of inland sites vs </w:t>
      </w:r>
      <w:proofErr w:type="spellStart"/>
      <w:r>
        <w:t>noninland</w:t>
      </w:r>
      <w:proofErr w:type="spellEnd"/>
      <w:r>
        <w:t xml:space="preserve"> sites were very different (13 inland sites vs however many </w:t>
      </w:r>
      <w:proofErr w:type="spellStart"/>
      <w:r>
        <w:t>noninland</w:t>
      </w:r>
      <w:proofErr w:type="spellEnd"/>
      <w:r>
        <w:t xml:space="preserve"> sites) and that those inland sites didn’t always have dense communities of </w:t>
      </w:r>
      <w:proofErr w:type="spellStart"/>
      <w:proofErr w:type="gramStart"/>
      <w:r>
        <w:t>C.lyngbyei</w:t>
      </w:r>
      <w:proofErr w:type="spellEnd"/>
      <w:proofErr w:type="gramEnd"/>
      <w:r>
        <w:t xml:space="preserve">, more often </w:t>
      </w:r>
      <w:proofErr w:type="spellStart"/>
      <w:r>
        <w:t>typha</w:t>
      </w:r>
      <w:proofErr w:type="spellEnd"/>
      <w:r>
        <w:t xml:space="preserve"> and other high marsh species due to the environment having less exposure to fluctuating water levels </w:t>
      </w:r>
    </w:p>
  </w:comment>
  <w:comment w:id="1100" w:author="Daniel Stewart" w:date="2021-12-16T13:13:00Z" w:initials="DS">
    <w:p w14:paraId="4E2867E0" w14:textId="2471D713" w:rsidR="008D47CF" w:rsidRDefault="008D47CF">
      <w:pPr>
        <w:pStyle w:val="CommentText"/>
      </w:pPr>
      <w:r>
        <w:rPr>
          <w:rStyle w:val="CommentReference"/>
        </w:rPr>
        <w:annotationRef/>
      </w:r>
    </w:p>
  </w:comment>
  <w:comment w:id="1103" w:author="Daniel Stewart" w:date="2021-12-13T20:49:00Z" w:initials="DS">
    <w:p w14:paraId="344B37F5"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44AE8F37"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Reword for clarity, I had to read a few times </w:t>
      </w:r>
    </w:p>
    <w:p w14:paraId="3F6C43A4" w14:textId="77B90951" w:rsidR="008D47CF" w:rsidRDefault="008D47CF">
      <w:pPr>
        <w:pStyle w:val="CommentText"/>
      </w:pPr>
    </w:p>
  </w:comment>
  <w:comment w:id="1104" w:author="Olson, Charlotte" w:date="2021-12-01T09:13:00Z" w:initials="OC">
    <w:p w14:paraId="5E33A803" w14:textId="2D38A4B8" w:rsidR="008D47CF" w:rsidRDefault="008D47CF" w:rsidP="008568E9">
      <w:pPr>
        <w:pStyle w:val="CommentText"/>
      </w:pPr>
      <w:r>
        <w:rPr>
          <w:rStyle w:val="CommentReference"/>
        </w:rPr>
        <w:annotationRef/>
      </w:r>
      <w:r>
        <w:t xml:space="preserve">Clearly, </w:t>
      </w:r>
      <w:proofErr w:type="gramStart"/>
      <w:r>
        <w:t>yes</w:t>
      </w:r>
      <w:proofErr w:type="gramEnd"/>
      <w:r>
        <w:t xml:space="preserve"> they do.  The significant ecological benefits of larger sites (over a patchwork of small sites) </w:t>
      </w:r>
      <w:proofErr w:type="gramStart"/>
      <w:r>
        <w:t>is</w:t>
      </w:r>
      <w:proofErr w:type="gramEnd"/>
      <w:r>
        <w:t xml:space="preserve"> well known to provide high value.</w:t>
      </w:r>
    </w:p>
  </w:comment>
  <w:comment w:id="1105" w:author="Daniel Stewart" w:date="2021-12-16T13:14:00Z" w:initials="DS">
    <w:p w14:paraId="5D179666" w14:textId="59FAACBF" w:rsidR="008D47CF" w:rsidRDefault="008D47CF">
      <w:pPr>
        <w:pStyle w:val="CommentText"/>
      </w:pPr>
      <w:r>
        <w:rPr>
          <w:rStyle w:val="CommentReference"/>
        </w:rPr>
        <w:annotationRef/>
      </w:r>
      <w:r>
        <w:t xml:space="preserve">It is acknowledged in restoration ecology that large projects are generally better (more resilient) than others. We do nothing to insinuate otherwise. But we aren’t going to lie and say that size was positively correlated in our models. Our model indicates that the proportion of edge habitat, NOT size is the driver of this. You can still build large sites with high ratios of edge habitat (linear benches). </w:t>
      </w:r>
    </w:p>
  </w:comment>
  <w:comment w:id="1106" w:author="Eric Balke" w:date="2022-01-12T21:32:00Z" w:initials="EB">
    <w:p w14:paraId="4DD8C26A" w14:textId="4AAAF750" w:rsidR="00590010" w:rsidRDefault="00590010">
      <w:pPr>
        <w:pStyle w:val="CommentText"/>
      </w:pPr>
      <w:r>
        <w:rPr>
          <w:rStyle w:val="CommentReference"/>
        </w:rPr>
        <w:annotationRef/>
      </w:r>
      <w:r>
        <w:t>I think you worded the text very specifically and quite well.</w:t>
      </w:r>
    </w:p>
  </w:comment>
  <w:comment w:id="1114" w:author="Gary Williams" w:date="2021-12-03T15:46:00Z" w:initials="GW">
    <w:p w14:paraId="05B53DDB" w14:textId="77777777" w:rsidR="008D47CF" w:rsidRDefault="008D47CF" w:rsidP="00DF37F5">
      <w:pPr>
        <w:pStyle w:val="CommentText"/>
        <w:jc w:val="left"/>
      </w:pPr>
      <w:r>
        <w:rPr>
          <w:rStyle w:val="CommentReference"/>
        </w:rPr>
        <w:annotationRef/>
      </w:r>
      <w:r>
        <w:t>What about Phil Hills work? It includes Sean Boyd contribution and others</w:t>
      </w:r>
    </w:p>
  </w:comment>
  <w:comment w:id="1113" w:author="Olson, Charlotte" w:date="2021-12-01T09:15:00Z" w:initials="OC">
    <w:p w14:paraId="39AB4AE8" w14:textId="1512A366" w:rsidR="008D47CF" w:rsidRDefault="008D47CF" w:rsidP="00AE26BA">
      <w:pPr>
        <w:pStyle w:val="CommentText"/>
      </w:pPr>
      <w:r>
        <w:rPr>
          <w:rStyle w:val="CommentReference"/>
        </w:rPr>
        <w:annotationRef/>
      </w:r>
      <w:r>
        <w:t xml:space="preserve">I am not confident this is the most widely accepted SLR reference for the FRE region, there are many others that are less extreme, particularly considering subsidence in the Pacific Northwest and the fact that SLR is predicted at a slower rate in our region, vs. globally due to a variety of factors. </w:t>
      </w:r>
    </w:p>
    <w:p w14:paraId="42676E67" w14:textId="77777777" w:rsidR="008D47CF" w:rsidRDefault="008D47CF">
      <w:pPr>
        <w:pStyle w:val="CommentText"/>
      </w:pPr>
    </w:p>
    <w:p w14:paraId="035FD85C" w14:textId="3596AE91" w:rsidR="008D47CF" w:rsidRDefault="008D47CF">
      <w:pPr>
        <w:pStyle w:val="CommentText"/>
      </w:pPr>
      <w:r>
        <w:t xml:space="preserve">Also, the 200-year time frame noted here is an unreasonably long future horizon for habitat restoration design. Unlike hard shoreline structures, tidal and subtidal natural features are dynamic and can shift over the long-term. For these reasons, a more detailed investigation of site-specific SLR should be conducted on a </w:t>
      </w:r>
      <w:proofErr w:type="gramStart"/>
      <w:r>
        <w:t>project by project</w:t>
      </w:r>
      <w:proofErr w:type="gramEnd"/>
      <w:r>
        <w:t xml:space="preserve"> basis (with a reasonable design life) to assess properly how future SLR shall be incorporated into coastal restoration projects within the region.</w:t>
      </w:r>
    </w:p>
    <w:p w14:paraId="733AB98C" w14:textId="7308EEC5" w:rsidR="008D47CF" w:rsidRDefault="008D47CF">
      <w:pPr>
        <w:pStyle w:val="CommentText"/>
      </w:pPr>
    </w:p>
    <w:p w14:paraId="08D0E490" w14:textId="77777777" w:rsidR="008D47CF" w:rsidRDefault="008D47CF">
      <w:pPr>
        <w:pStyle w:val="CommentText"/>
      </w:pPr>
    </w:p>
    <w:p w14:paraId="277EA487" w14:textId="79B70E54" w:rsidR="008D47CF" w:rsidRDefault="008D47CF">
      <w:pPr>
        <w:pStyle w:val="CommentText"/>
      </w:pPr>
      <w:r>
        <w:t>Reference SLR Examples:</w:t>
      </w:r>
    </w:p>
    <w:p w14:paraId="024FAC97" w14:textId="77777777" w:rsidR="008D47CF" w:rsidRDefault="008D47CF">
      <w:pPr>
        <w:pStyle w:val="CommentText"/>
      </w:pPr>
    </w:p>
    <w:p w14:paraId="7741A959" w14:textId="77777777" w:rsidR="008D47CF" w:rsidRDefault="008D47CF" w:rsidP="005D5B04">
      <w:pPr>
        <w:pStyle w:val="Default"/>
      </w:pPr>
    </w:p>
    <w:p w14:paraId="44B01547" w14:textId="450CD4F0" w:rsidR="008D47CF" w:rsidRPr="005D5B04" w:rsidRDefault="008D47CF" w:rsidP="005D5B04">
      <w:pPr>
        <w:pStyle w:val="Default"/>
        <w:rPr>
          <w:sz w:val="20"/>
          <w:szCs w:val="20"/>
        </w:rPr>
      </w:pPr>
      <w:r>
        <w:rPr>
          <w:sz w:val="20"/>
          <w:szCs w:val="20"/>
        </w:rPr>
        <w:t xml:space="preserve">BC Ministry of Forests, Lands, and Natural Resource Operations 2011. Coastal Floodplain Mapping –Guidelines and Specifications, Technical Report for British Columbia, 91 p. </w:t>
      </w:r>
    </w:p>
    <w:p w14:paraId="45CCBDD1" w14:textId="77777777" w:rsidR="008D47CF" w:rsidRDefault="008D47CF" w:rsidP="005D5B04">
      <w:pPr>
        <w:pStyle w:val="Default"/>
      </w:pPr>
    </w:p>
    <w:p w14:paraId="287D3C7F" w14:textId="3BF0D400" w:rsidR="008D47CF" w:rsidRPr="001D5BA1" w:rsidRDefault="008D47CF" w:rsidP="001D5BA1">
      <w:pPr>
        <w:pStyle w:val="Default"/>
        <w:rPr>
          <w:sz w:val="20"/>
          <w:szCs w:val="20"/>
        </w:rPr>
      </w:pPr>
      <w:r>
        <w:rPr>
          <w:sz w:val="20"/>
          <w:szCs w:val="20"/>
        </w:rPr>
        <w:t xml:space="preserve">NOAA 2017. Global and Regional Sea Level Rise Scenarios for the United States, Technical Report (NOAA: NOS CO-OPS 083), 75p. </w:t>
      </w:r>
    </w:p>
    <w:p w14:paraId="28D82EE4" w14:textId="77777777" w:rsidR="008D47CF" w:rsidRDefault="008D47CF" w:rsidP="001D5BA1">
      <w:pPr>
        <w:pStyle w:val="Default"/>
      </w:pPr>
    </w:p>
    <w:p w14:paraId="088BAAB6" w14:textId="77777777" w:rsidR="008D47CF" w:rsidRDefault="008D47CF" w:rsidP="001D5BA1">
      <w:pPr>
        <w:pStyle w:val="Default"/>
        <w:rPr>
          <w:sz w:val="20"/>
          <w:szCs w:val="20"/>
        </w:rPr>
      </w:pPr>
      <w:r>
        <w:rPr>
          <w:sz w:val="20"/>
          <w:szCs w:val="20"/>
        </w:rPr>
        <w:t xml:space="preserve">Northwest Hydraulic Consultants (NHC) 2014. Geomorphic Assessment of Northern Shoreline, Technical Report, 45 p. </w:t>
      </w:r>
    </w:p>
    <w:p w14:paraId="5E7BFA39" w14:textId="77777777" w:rsidR="008D47CF" w:rsidRDefault="008D47CF">
      <w:pPr>
        <w:pStyle w:val="CommentText"/>
      </w:pPr>
    </w:p>
    <w:p w14:paraId="1473A03F" w14:textId="6AC52730" w:rsidR="008D47CF" w:rsidRDefault="008D47CF">
      <w:pPr>
        <w:pStyle w:val="CommentText"/>
      </w:pPr>
    </w:p>
  </w:comment>
  <w:comment w:id="1115" w:author="Eric Balke" w:date="2022-01-12T21:38:00Z" w:initials="EB">
    <w:p w14:paraId="56F4219E" w14:textId="053A4D19" w:rsidR="00590010" w:rsidRDefault="00590010">
      <w:pPr>
        <w:pStyle w:val="CommentText"/>
      </w:pPr>
      <w:r>
        <w:rPr>
          <w:rStyle w:val="CommentReference"/>
        </w:rPr>
        <w:annotationRef/>
      </w:r>
      <w:r>
        <w:t xml:space="preserve">There has been a lot more recent research about the vulnerability of tidal marshes to SLR, such as </w:t>
      </w:r>
      <w:hyperlink r:id="rId1" w:history="1">
        <w:r w:rsidRPr="003811EA">
          <w:rPr>
            <w:rStyle w:val="Hyperlink"/>
          </w:rPr>
          <w:t>https://www.nature.com/articles/nclimate2909</w:t>
        </w:r>
      </w:hyperlink>
    </w:p>
    <w:p w14:paraId="7773B7F7" w14:textId="77777777" w:rsidR="00590010" w:rsidRDefault="00590010">
      <w:pPr>
        <w:pStyle w:val="CommentText"/>
      </w:pPr>
    </w:p>
    <w:p w14:paraId="7182222F" w14:textId="0720B35F" w:rsidR="00590010" w:rsidRDefault="00590010">
      <w:pPr>
        <w:pStyle w:val="CommentText"/>
      </w:pPr>
      <w:r>
        <w:t>Particularly if we submit this to a journal, we may wish to include a more robust discussion about the current literature on the topic of marsh vulnerability to SLR.</w:t>
      </w:r>
    </w:p>
  </w:comment>
  <w:comment w:id="1119" w:author="Daniel Stewart" w:date="2021-12-13T20:49:00Z" w:initials="DS">
    <w:p w14:paraId="6994DDE8"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0F11F31D"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Are these considered edge effects?</w:t>
      </w:r>
    </w:p>
    <w:p w14:paraId="469219FC" w14:textId="3EA84D3E" w:rsidR="008D47CF" w:rsidRDefault="008D47CF">
      <w:pPr>
        <w:pStyle w:val="CommentText"/>
      </w:pPr>
    </w:p>
  </w:comment>
  <w:comment w:id="1120" w:author="Gary Williams" w:date="2021-12-03T15:47:00Z" w:initials="GW">
    <w:p w14:paraId="7F58F41D" w14:textId="77777777" w:rsidR="008D47CF" w:rsidRDefault="008D47CF" w:rsidP="00DF37F5">
      <w:pPr>
        <w:pStyle w:val="CommentText"/>
        <w:jc w:val="left"/>
      </w:pPr>
      <w:r>
        <w:rPr>
          <w:rStyle w:val="CommentReference"/>
        </w:rPr>
        <w:annotationRef/>
      </w:r>
      <w:r>
        <w:t>Low elevation species are dealing with physical processes such as wave erosion, sediment transport, more tidal inundation frequency and duration.</w:t>
      </w:r>
    </w:p>
  </w:comment>
  <w:comment w:id="1121" w:author="Gary Williams" w:date="2021-12-05T20:55:00Z" w:initials="GW">
    <w:p w14:paraId="54C4AD67" w14:textId="77777777" w:rsidR="008D47CF" w:rsidRDefault="008D47CF" w:rsidP="00DF37F5">
      <w:pPr>
        <w:pStyle w:val="CommentText"/>
        <w:jc w:val="left"/>
      </w:pPr>
      <w:r>
        <w:rPr>
          <w:rStyle w:val="CommentReference"/>
        </w:rPr>
        <w:annotationRef/>
      </w:r>
      <w:r>
        <w:t xml:space="preserve">Isn't that to be expected because the marsh edge plants </w:t>
      </w:r>
      <w:proofErr w:type="gramStart"/>
      <w:r>
        <w:t>have to</w:t>
      </w:r>
      <w:proofErr w:type="gramEnd"/>
      <w:r>
        <w:t xml:space="preserve"> deal with extended tidal inundation. </w:t>
      </w:r>
      <w:proofErr w:type="gramStart"/>
      <w:r>
        <w:t>So</w:t>
      </w:r>
      <w:proofErr w:type="gramEnd"/>
      <w:r>
        <w:t xml:space="preserve"> species richness would be expected to be higher in high marshes where the duration and frequency of tidal inundation is less.</w:t>
      </w:r>
    </w:p>
  </w:comment>
  <w:comment w:id="1124" w:author="Eric Balke" w:date="2022-01-12T21:46:00Z" w:initials="EB">
    <w:p w14:paraId="1AEA83B6" w14:textId="377CEAF3" w:rsidR="0080440E" w:rsidRDefault="0080440E">
      <w:pPr>
        <w:pStyle w:val="CommentText"/>
      </w:pPr>
      <w:r>
        <w:rPr>
          <w:rStyle w:val="CommentReference"/>
        </w:rPr>
        <w:annotationRef/>
      </w:r>
      <w:r>
        <w:t>Are you confident that no one else has come up with that before? I think it’s likely someone else has stated that, and thus we should cite them rather than claiming the hypothesis as our own.</w:t>
      </w:r>
    </w:p>
  </w:comment>
  <w:comment w:id="1125" w:author="Gary Williams" w:date="2021-12-03T15:48:00Z" w:initials="GW">
    <w:p w14:paraId="6AC22239" w14:textId="183D19F1" w:rsidR="008D47CF" w:rsidRDefault="008D47CF" w:rsidP="00C36655">
      <w:pPr>
        <w:pStyle w:val="CommentText"/>
      </w:pPr>
      <w:r>
        <w:rPr>
          <w:rStyle w:val="CommentReference"/>
        </w:rPr>
        <w:annotationRef/>
      </w:r>
      <w:r>
        <w:t xml:space="preserve">Plant competition: See Joy </w:t>
      </w:r>
      <w:proofErr w:type="spellStart"/>
      <w:r>
        <w:t>Zedler's</w:t>
      </w:r>
      <w:proofErr w:type="spellEnd"/>
      <w:r>
        <w:t xml:space="preserve"> work. With less inundation, the physical processes impacts are reduced, sediment accretion is higher and there is more range for upland and species able to withstand lower inundation periods to establish. The frequency of inundation is also reduced.</w:t>
      </w:r>
    </w:p>
  </w:comment>
  <w:comment w:id="1132" w:author="Eric Balke" w:date="2022-01-12T22:00:00Z" w:initials="EB">
    <w:p w14:paraId="5404AAEB" w14:textId="702F9B6F" w:rsidR="005E1ADE" w:rsidRDefault="005E1ADE">
      <w:pPr>
        <w:pStyle w:val="CommentText"/>
      </w:pPr>
      <w:r>
        <w:rPr>
          <w:rStyle w:val="CommentReference"/>
        </w:rPr>
        <w:annotationRef/>
      </w:r>
      <w:r>
        <w:t>“dominant” or “primary” a better word?</w:t>
      </w:r>
      <w:r>
        <w:br/>
      </w:r>
      <w:r>
        <w:br/>
        <w:t>The point with my edit is that these are not the only 4 invasive species of the region</w:t>
      </w:r>
    </w:p>
  </w:comment>
  <w:comment w:id="1129" w:author="Eric Balke" w:date="2022-01-12T21:50:00Z" w:initials="EB">
    <w:p w14:paraId="5E15D6EB" w14:textId="41D88DD2" w:rsidR="0080440E" w:rsidRDefault="0080440E">
      <w:pPr>
        <w:pStyle w:val="CommentText"/>
      </w:pPr>
      <w:r>
        <w:rPr>
          <w:rStyle w:val="CommentReference"/>
        </w:rPr>
        <w:annotationRef/>
      </w:r>
      <w:r>
        <w:t xml:space="preserve">What are the 4 invasive species? </w:t>
      </w:r>
      <w:r w:rsidR="005E1ADE">
        <w:t>This is the first mention of the “big 4 invasives”, so the reader shouldn’t have to rely upon Fig. 9.</w:t>
      </w:r>
    </w:p>
  </w:comment>
  <w:comment w:id="1140" w:author="Eric Balke" w:date="2022-01-12T21:51:00Z" w:initials="EB">
    <w:p w14:paraId="3BD1CD49" w14:textId="0F9C6A66" w:rsidR="0080440E" w:rsidRDefault="0080440E">
      <w:pPr>
        <w:pStyle w:val="CommentText"/>
      </w:pPr>
      <w:r>
        <w:rPr>
          <w:rStyle w:val="CommentReference"/>
        </w:rPr>
        <w:annotationRef/>
      </w:r>
      <w:r>
        <w:t>“invasives” is a colloquialism</w:t>
      </w:r>
    </w:p>
  </w:comment>
  <w:comment w:id="1151" w:author="Eric Balke" w:date="2022-01-12T21:53:00Z" w:initials="EB">
    <w:p w14:paraId="6E04363B" w14:textId="447ADDBE" w:rsidR="0080440E" w:rsidRDefault="0080440E">
      <w:pPr>
        <w:pStyle w:val="CommentText"/>
      </w:pPr>
      <w:r>
        <w:rPr>
          <w:rStyle w:val="CommentReference"/>
        </w:rPr>
        <w:annotationRef/>
      </w:r>
      <w:r w:rsidR="00240166">
        <w:t>While an interesting hypothesis, it is limited to only a certain range of SLR scenarios. For higher estimates of SLR, tidal inundation will increase above the tolerance of RCG, thus reduce its competitive ability. Under these scenarios of higher levels of SLR, other species may be able to displace RCG. I think this is an important caveat to include, otherwise your hypothesis is very absolute and unaccommodating of such a scenario in which RCG can’t thrive/survive. Thoughts?</w:t>
      </w:r>
    </w:p>
  </w:comment>
  <w:comment w:id="1154" w:author="Gary Williams" w:date="2021-12-03T15:59:00Z" w:initials="GW">
    <w:p w14:paraId="6E9AD6F8" w14:textId="6A53F516" w:rsidR="008D47CF" w:rsidRDefault="008D47CF" w:rsidP="00AD5911">
      <w:pPr>
        <w:pStyle w:val="CommentText"/>
      </w:pPr>
      <w:r>
        <w:rPr>
          <w:rStyle w:val="CommentReference"/>
        </w:rPr>
        <w:annotationRef/>
      </w:r>
      <w:proofErr w:type="gramStart"/>
      <w:r>
        <w:t>Yes</w:t>
      </w:r>
      <w:proofErr w:type="gramEnd"/>
      <w:r>
        <w:t xml:space="preserve"> I think that the range of invasive species increases moving up river However, in the lower river, the species that are invasive can become very dominant: S. </w:t>
      </w:r>
      <w:proofErr w:type="spellStart"/>
      <w:r>
        <w:t>anglica</w:t>
      </w:r>
      <w:proofErr w:type="spellEnd"/>
      <w:r>
        <w:t xml:space="preserve"> covered 11,000 acres in Willapa Bay in WA and introduced cattail is starting to really become dominant in the Fraser estuary and is capable of lower elevations and higher salinity than T. latifolia as you well know.</w:t>
      </w:r>
    </w:p>
  </w:comment>
  <w:comment w:id="1157" w:author="Eric Balke" w:date="2022-01-12T21:57:00Z" w:initials="EB">
    <w:p w14:paraId="1F2AD173" w14:textId="00DE671E" w:rsidR="005E1ADE" w:rsidRDefault="005E1ADE">
      <w:pPr>
        <w:pStyle w:val="CommentText"/>
      </w:pPr>
      <w:r>
        <w:rPr>
          <w:rStyle w:val="CommentReference"/>
        </w:rPr>
        <w:annotationRef/>
      </w:r>
      <w:r>
        <w:t>Shouldn’t include new data in the discussion; figure &amp; result should be in the Results section.</w:t>
      </w:r>
    </w:p>
  </w:comment>
  <w:comment w:id="1158" w:author="Eric Balke" w:date="2022-01-12T22:11:00Z" w:initials="EB">
    <w:p w14:paraId="0DBF443B" w14:textId="40FFF00A" w:rsidR="006C3FB1" w:rsidRDefault="006C3FB1">
      <w:pPr>
        <w:pStyle w:val="CommentText"/>
      </w:pPr>
      <w:r>
        <w:rPr>
          <w:rStyle w:val="CommentReference"/>
        </w:rPr>
        <w:annotationRef/>
      </w:r>
      <w:r>
        <w:t>Did you ever end up splitting this figure into North vs. South arm? Just curious</w:t>
      </w:r>
    </w:p>
  </w:comment>
  <w:comment w:id="1163" w:author="Daniel Stewart" w:date="2021-12-13T20:50:00Z" w:initials="DS">
    <w:p w14:paraId="6854126E"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7C53EE68"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ording</w:t>
      </w:r>
    </w:p>
    <w:p w14:paraId="5B51D01C" w14:textId="3AEE13ED" w:rsidR="008D47CF" w:rsidRDefault="008D47CF">
      <w:pPr>
        <w:pStyle w:val="CommentText"/>
      </w:pPr>
    </w:p>
  </w:comment>
  <w:comment w:id="1167" w:author="Gary Williams" w:date="2021-12-03T16:04:00Z" w:initials="GW">
    <w:p w14:paraId="54A0A076" w14:textId="77777777" w:rsidR="008D47CF" w:rsidRDefault="008D47CF">
      <w:pPr>
        <w:pStyle w:val="CommentText"/>
        <w:jc w:val="left"/>
      </w:pPr>
      <w:r>
        <w:rPr>
          <w:rStyle w:val="CommentReference"/>
        </w:rPr>
        <w:annotationRef/>
      </w:r>
      <w:r>
        <w:t xml:space="preserve">If you want to get serious about invasives, you need to do meaningful management. Invasives are encourage by log and wood debris impacts, both natural and anthropogenic, with the former more prevalent in the Fraser Arms. The wood will collect in </w:t>
      </w:r>
      <w:proofErr w:type="spellStart"/>
      <w:r>
        <w:t>backeddies</w:t>
      </w:r>
      <w:proofErr w:type="spellEnd"/>
      <w:r>
        <w:t xml:space="preserve"> and concentrated as well by flow reversals. But reducing the supply of </w:t>
      </w:r>
      <w:proofErr w:type="gramStart"/>
      <w:r>
        <w:t>logs  will</w:t>
      </w:r>
      <w:proofErr w:type="gramEnd"/>
      <w:r>
        <w:t xml:space="preserve"> help to reduce the impact.</w:t>
      </w:r>
    </w:p>
    <w:p w14:paraId="3138A5EF" w14:textId="77777777" w:rsidR="008D47CF" w:rsidRDefault="008D47CF">
      <w:pPr>
        <w:pStyle w:val="CommentText"/>
        <w:jc w:val="left"/>
      </w:pPr>
    </w:p>
    <w:p w14:paraId="65429E35" w14:textId="77777777" w:rsidR="008D47CF" w:rsidRDefault="008D47CF" w:rsidP="00DF37F5">
      <w:pPr>
        <w:pStyle w:val="CommentText"/>
        <w:jc w:val="left"/>
      </w:pPr>
      <w:r>
        <w:t>Similarly, Canada geese will find it much easier to graze transplanted areas in the earlier stages when there are open areas between plantings, and some resilience may be achieved using not palatable species such as Baltic rush although it was primarily intended to form a mat and provide some biological resilience to wave erosion at the edge.</w:t>
      </w:r>
    </w:p>
  </w:comment>
  <w:comment w:id="1168" w:author="Olson, Charlotte" w:date="2021-12-01T09:30:00Z" w:initials="OC">
    <w:p w14:paraId="4E505070" w14:textId="47BC5608" w:rsidR="008D47CF" w:rsidRDefault="008D47CF" w:rsidP="00184021">
      <w:pPr>
        <w:pStyle w:val="CommentText"/>
      </w:pPr>
      <w:r>
        <w:rPr>
          <w:rStyle w:val="CommentReference"/>
        </w:rPr>
        <w:annotationRef/>
      </w:r>
      <w:r>
        <w:t xml:space="preserve">I am not sure this statement is accurate – I assume you mean the age of created marshes after a minimum time frame?  As obviously a </w:t>
      </w:r>
      <w:proofErr w:type="gramStart"/>
      <w:r>
        <w:t>1-year old</w:t>
      </w:r>
      <w:proofErr w:type="gramEnd"/>
      <w:r>
        <w:t xml:space="preserve"> created marsh will have significantly less percent cover generally than a 5-year old marsh, but perhaps a 5-year old marsh may be similar to a 30 year old marsh?</w:t>
      </w:r>
    </w:p>
    <w:p w14:paraId="2671209C" w14:textId="356FC2FA" w:rsidR="008D47CF" w:rsidRDefault="008D47CF">
      <w:pPr>
        <w:pStyle w:val="CommentText"/>
      </w:pPr>
      <w:r>
        <w:t>This statement is not clear for marsh projects in the early years of establishment.</w:t>
      </w:r>
    </w:p>
  </w:comment>
  <w:comment w:id="1169" w:author="Eric Balke" w:date="2022-01-12T22:17:00Z" w:initials="EB">
    <w:p w14:paraId="58277F54" w14:textId="77777777" w:rsidR="00AE62FA" w:rsidRDefault="00AE62FA">
      <w:pPr>
        <w:pStyle w:val="CommentText"/>
      </w:pPr>
      <w:r>
        <w:rPr>
          <w:rStyle w:val="CommentReference"/>
        </w:rPr>
        <w:annotationRef/>
      </w:r>
      <w:r>
        <w:t>I think she misinterprets the statement a bit. However, it may be worthwhile to include in the 2.1 Methods section a quick sentence stating the age range of sites sampled. For example, “marsh creation sites sampled ranged in age from 5-35 years at the time of surveying.”</w:t>
      </w:r>
    </w:p>
    <w:p w14:paraId="59D22655" w14:textId="77777777" w:rsidR="001550E2" w:rsidRDefault="001550E2">
      <w:pPr>
        <w:pStyle w:val="CommentText"/>
      </w:pPr>
    </w:p>
    <w:p w14:paraId="4B30FB4A" w14:textId="7EEA6D14" w:rsidR="001550E2" w:rsidRDefault="001550E2">
      <w:pPr>
        <w:pStyle w:val="CommentText"/>
      </w:pPr>
      <w:r>
        <w:t xml:space="preserve">Also, it’s probably worth including </w:t>
      </w:r>
      <w:r w:rsidR="00D80341">
        <w:t>the range of marsh creation dates (e.g., sites were created from 1983 to 2016).</w:t>
      </w:r>
    </w:p>
  </w:comment>
  <w:comment w:id="1172" w:author="Eric Balke" w:date="2022-01-12T22:22:00Z" w:initials="EB">
    <w:p w14:paraId="2EADFABE" w14:textId="2FF139AB" w:rsidR="00AE62FA" w:rsidRDefault="00AE62FA">
      <w:pPr>
        <w:pStyle w:val="CommentText"/>
      </w:pPr>
      <w:r>
        <w:rPr>
          <w:rStyle w:val="CommentReference"/>
        </w:rPr>
        <w:annotationRef/>
      </w:r>
      <w:r>
        <w:t>Big conclusion (but backed up by the analysis). Very helpful for DFO &amp; practitioners</w:t>
      </w:r>
    </w:p>
  </w:comment>
  <w:comment w:id="1173" w:author="Olson, Charlotte" w:date="2021-12-01T09:31:00Z" w:initials="OC">
    <w:p w14:paraId="1D856A92" w14:textId="4A70DF64" w:rsidR="008D47CF" w:rsidRDefault="008D47CF">
      <w:pPr>
        <w:pStyle w:val="CommentText"/>
      </w:pPr>
      <w:r>
        <w:rPr>
          <w:rStyle w:val="CommentReference"/>
        </w:rPr>
        <w:annotationRef/>
      </w:r>
      <w:r>
        <w:t xml:space="preserve">Agreed, by year 5-8 one should be reasonably confident in the future performance, hence why habitat managers (like DFO) “sign off” on authorizations most consistently in this time frame (of course they are habitat specific, so there are some variances) </w:t>
      </w:r>
    </w:p>
  </w:comment>
  <w:comment w:id="1174" w:author="Daniel Hennigar" w:date="2021-12-09T10:31:00Z" w:initials="DH">
    <w:p w14:paraId="70C3EF31" w14:textId="337ABA38" w:rsidR="008D47CF" w:rsidRDefault="008D47CF">
      <w:pPr>
        <w:pStyle w:val="CommentText"/>
      </w:pPr>
      <w:r>
        <w:rPr>
          <w:rStyle w:val="CommentReference"/>
        </w:rPr>
        <w:annotationRef/>
      </w:r>
      <w:r>
        <w:t>Moved this punch line to the beginning of the paragraph</w:t>
      </w:r>
    </w:p>
  </w:comment>
  <w:comment w:id="1175" w:author="Daniel Stewart" w:date="2021-12-16T13:24:00Z" w:initials="DS">
    <w:p w14:paraId="27D62EF1" w14:textId="314871D0" w:rsidR="008D47CF" w:rsidRDefault="008D47CF">
      <w:pPr>
        <w:pStyle w:val="CommentText"/>
      </w:pPr>
      <w:r>
        <w:rPr>
          <w:rStyle w:val="CommentReference"/>
        </w:rPr>
        <w:annotationRef/>
      </w:r>
      <w:r>
        <w:t>Eric: I would appreciate your feedback on this section. This was an addition I wrote in the 11</w:t>
      </w:r>
      <w:r w:rsidRPr="00235C84">
        <w:rPr>
          <w:vertAlign w:val="superscript"/>
        </w:rPr>
        <w:t>th</w:t>
      </w:r>
      <w:r>
        <w:t xml:space="preserve"> hour, as I felt compelled to put together something a little more tangible/applied, </w:t>
      </w:r>
      <w:proofErr w:type="gramStart"/>
      <w:r>
        <w:t>and also</w:t>
      </w:r>
      <w:proofErr w:type="gramEnd"/>
      <w:r>
        <w:t xml:space="preserve"> bring up the challenges of designing these sites in an urbanized estuary.</w:t>
      </w:r>
    </w:p>
    <w:p w14:paraId="79454BC8" w14:textId="77777777" w:rsidR="008D47CF" w:rsidRDefault="008D47CF">
      <w:pPr>
        <w:pStyle w:val="CommentText"/>
      </w:pPr>
    </w:p>
    <w:p w14:paraId="49C59BB6" w14:textId="6C597B6A" w:rsidR="008D47CF" w:rsidRDefault="008D47CF">
      <w:pPr>
        <w:pStyle w:val="CommentText"/>
      </w:pPr>
      <w:r>
        <w:t xml:space="preserve">My question for you would be (1) whether this subsection is necessary, and (2). Whether you think I’m overlooking any key </w:t>
      </w:r>
      <w:proofErr w:type="spellStart"/>
      <w:r>
        <w:t>tradeoffs</w:t>
      </w:r>
      <w:proofErr w:type="spellEnd"/>
      <w:r>
        <w:t>. I’m still trying to think of more.</w:t>
      </w:r>
    </w:p>
  </w:comment>
  <w:comment w:id="1176" w:author="Eric Balke" w:date="2022-01-12T22:25:00Z" w:initials="EB">
    <w:p w14:paraId="1F7184FB" w14:textId="4EDD9DF6" w:rsidR="009E345B" w:rsidRDefault="009E345B">
      <w:pPr>
        <w:pStyle w:val="CommentText"/>
      </w:pPr>
      <w:r>
        <w:rPr>
          <w:rStyle w:val="CommentReference"/>
        </w:rPr>
        <w:annotationRef/>
      </w:r>
      <w:r>
        <w:t xml:space="preserve">I really like this section. You touched on some of these </w:t>
      </w:r>
      <w:proofErr w:type="spellStart"/>
      <w:r>
        <w:t>trade offs</w:t>
      </w:r>
      <w:proofErr w:type="spellEnd"/>
      <w:r>
        <w:t xml:space="preserve"> earlier in the manuscript (e.g., inland design), but this is </w:t>
      </w:r>
      <w:proofErr w:type="gramStart"/>
      <w:r>
        <w:t>really nice</w:t>
      </w:r>
      <w:proofErr w:type="gramEnd"/>
      <w:r>
        <w:t xml:space="preserve"> to have the summary table. Something like this might get cut in a journal publication, but for this report I really like the use of such a summary table.</w:t>
      </w:r>
    </w:p>
  </w:comment>
  <w:comment w:id="1181" w:author="Eric Balke" w:date="2022-01-12T22:29:00Z" w:initials="EB">
    <w:p w14:paraId="65BD5F29" w14:textId="18BCA37A" w:rsidR="00AD6C5A" w:rsidRDefault="009E345B">
      <w:pPr>
        <w:pStyle w:val="CommentText"/>
      </w:pPr>
      <w:r>
        <w:rPr>
          <w:rStyle w:val="CommentReference"/>
        </w:rPr>
        <w:annotationRef/>
      </w:r>
      <w:r>
        <w:t>That’s my speculation and is not worth including if literature or coastal engineering expertise were to refute it</w:t>
      </w:r>
    </w:p>
  </w:comment>
  <w:comment w:id="1190" w:author="Eric Balke" w:date="2022-01-12T22:25:00Z" w:initials="EB">
    <w:p w14:paraId="72B427D7" w14:textId="6EEF8ED1" w:rsidR="009E345B" w:rsidRDefault="009E345B">
      <w:pPr>
        <w:pStyle w:val="CommentText"/>
      </w:pPr>
      <w:r>
        <w:rPr>
          <w:rStyle w:val="CommentReference"/>
        </w:rPr>
        <w:annotationRef/>
      </w:r>
      <w:r>
        <w:t>Incomplete</w:t>
      </w:r>
    </w:p>
  </w:comment>
  <w:comment w:id="1198" w:author="Eric Balke" w:date="2022-01-12T22:33:00Z" w:initials="EB">
    <w:p w14:paraId="21AF1151" w14:textId="77777777" w:rsidR="009E345B" w:rsidRDefault="009E345B">
      <w:pPr>
        <w:pStyle w:val="CommentText"/>
      </w:pPr>
      <w:r>
        <w:rPr>
          <w:rStyle w:val="CommentReference"/>
        </w:rPr>
        <w:annotationRef/>
      </w:r>
      <w:r>
        <w:t>For low vs. high elevation marshes, what about (</w:t>
      </w:r>
      <w:proofErr w:type="spellStart"/>
      <w:r>
        <w:t>i</w:t>
      </w:r>
      <w:proofErr w:type="spellEnd"/>
      <w:r>
        <w:t xml:space="preserve">) value </w:t>
      </w:r>
      <w:r w:rsidR="00264EAC">
        <w:t>as wildlife habitat</w:t>
      </w:r>
      <w:r>
        <w:t>, (ii) carbon sequestration capacity, (iii) coastal flood protection?</w:t>
      </w:r>
    </w:p>
    <w:p w14:paraId="069288B8" w14:textId="77777777" w:rsidR="00264EAC" w:rsidRDefault="00264EAC">
      <w:pPr>
        <w:pStyle w:val="CommentText"/>
      </w:pPr>
    </w:p>
    <w:p w14:paraId="3312D559" w14:textId="496EF3DD" w:rsidR="00264EAC" w:rsidRDefault="00264EAC">
      <w:pPr>
        <w:pStyle w:val="CommentText"/>
      </w:pPr>
      <w:r>
        <w:t>Is there literature describing how low vs. high marshes provide one or more of those benefits greater?</w:t>
      </w:r>
    </w:p>
  </w:comment>
  <w:comment w:id="1201" w:author="Eric Balke" w:date="2022-01-12T22:07:00Z" w:initials="EB">
    <w:p w14:paraId="060A4FF1" w14:textId="0559C2BF" w:rsidR="006C3FB1" w:rsidRDefault="006C3FB1">
      <w:pPr>
        <w:pStyle w:val="CommentText"/>
      </w:pPr>
      <w:r>
        <w:rPr>
          <w:rStyle w:val="CommentReference"/>
        </w:rPr>
        <w:annotationRef/>
      </w:r>
      <w:r>
        <w:t xml:space="preserve">Big limitation is the lack of survey data at the delta front WMA marshes… we’re remarking on trends throughout the estuary, but </w:t>
      </w:r>
      <w:r w:rsidR="00264EAC">
        <w:t>not including</w:t>
      </w:r>
      <w:r>
        <w:t xml:space="preserve"> plots from the largest tidal marshes.</w:t>
      </w:r>
    </w:p>
  </w:comment>
  <w:comment w:id="1202" w:author="Daniel Stewart" w:date="2022-01-28T14:03:00Z" w:initials="DS">
    <w:p w14:paraId="3A64E0E4" w14:textId="710F0FA9" w:rsidR="002F4ABB" w:rsidRDefault="002F4ABB">
      <w:pPr>
        <w:pStyle w:val="CommentText"/>
      </w:pPr>
      <w:r>
        <w:rPr>
          <w:rStyle w:val="CommentReference"/>
        </w:rPr>
        <w:annotationRef/>
      </w:r>
      <w:r>
        <w:t xml:space="preserve">Maybe add something about how in an ideal situation our recession model would also include natural marshes to see how comparatively resilient they are. </w:t>
      </w:r>
    </w:p>
  </w:comment>
  <w:comment w:id="1204" w:author="Eric Balke" w:date="2022-01-12T22:37:00Z" w:initials="EB">
    <w:p w14:paraId="61A2AF10" w14:textId="7560353E" w:rsidR="00264EAC" w:rsidRDefault="00264EAC">
      <w:pPr>
        <w:pStyle w:val="CommentText"/>
      </w:pPr>
      <w:r>
        <w:rPr>
          <w:rStyle w:val="CommentReference"/>
        </w:rPr>
        <w:annotationRef/>
      </w:r>
      <w:r>
        <w:t>Covariates don’t claim; people claim.</w:t>
      </w:r>
    </w:p>
  </w:comment>
  <w:comment w:id="1209" w:author="Olson, Charlotte" w:date="2021-12-01T09:34:00Z" w:initials="OC">
    <w:p w14:paraId="21025A04" w14:textId="7C4BE3CC" w:rsidR="008D47CF" w:rsidRDefault="008D47CF" w:rsidP="006C4270">
      <w:pPr>
        <w:pStyle w:val="CommentText"/>
      </w:pPr>
      <w:r>
        <w:rPr>
          <w:rStyle w:val="CommentReference"/>
        </w:rPr>
        <w:annotationRef/>
      </w:r>
      <w:r>
        <w:t xml:space="preserve">Goose management strategies have been developed and implemented in the past 5-10 years in the FRE and PNW. Generally, physical exclusion while the early marsh is establishing has been the primary successful mitigation tactic. This is evident in multiple port authority sites.  </w:t>
      </w:r>
    </w:p>
    <w:p w14:paraId="2DC7671D" w14:textId="47653853" w:rsidR="008D47CF" w:rsidRPr="00142551" w:rsidRDefault="008D47CF" w:rsidP="00142551">
      <w:pPr>
        <w:pStyle w:val="Default"/>
        <w:jc w:val="both"/>
        <w:rPr>
          <w:sz w:val="20"/>
          <w:szCs w:val="20"/>
        </w:rPr>
      </w:pPr>
      <w:r w:rsidRPr="00142551">
        <w:rPr>
          <w:i/>
          <w:iCs/>
          <w:sz w:val="20"/>
          <w:szCs w:val="20"/>
        </w:rPr>
        <w:t xml:space="preserve"> </w:t>
      </w:r>
    </w:p>
    <w:p w14:paraId="268A099F" w14:textId="7E2E2441" w:rsidR="008D47CF" w:rsidRDefault="008D47CF">
      <w:pPr>
        <w:pStyle w:val="CommentText"/>
      </w:pPr>
    </w:p>
  </w:comment>
  <w:comment w:id="1210" w:author="Daniel Stewart" w:date="2021-12-13T07:43:00Z" w:initials="DS">
    <w:p w14:paraId="6221BCCE" w14:textId="3662B51C" w:rsidR="008D47CF" w:rsidRDefault="008D47CF">
      <w:pPr>
        <w:pStyle w:val="CommentText"/>
      </w:pPr>
      <w:r>
        <w:rPr>
          <w:rStyle w:val="CommentReference"/>
        </w:rPr>
        <w:annotationRef/>
      </w:r>
      <w:r>
        <w:t xml:space="preserve">Note to our team: it is also evident that no “silver bullet” has been developed, as despite Charlotte’s words apart from maybe Glenrose </w:t>
      </w:r>
      <w:proofErr w:type="gramStart"/>
      <w:r>
        <w:t>ALL of</w:t>
      </w:r>
      <w:proofErr w:type="gramEnd"/>
      <w:r>
        <w:t xml:space="preserve"> the modern VFPA sites are impacted. The same goes with other relatively new non VFPA sites (</w:t>
      </w:r>
      <w:proofErr w:type="spellStart"/>
      <w:r>
        <w:t>Eburne</w:t>
      </w:r>
      <w:proofErr w:type="spellEnd"/>
      <w:r>
        <w:t>), many of which had geese fencing. Hence why the pursuit for CAGO management solutions (at a site and regional level) is still ongoing.</w:t>
      </w:r>
    </w:p>
    <w:p w14:paraId="52F61EFA" w14:textId="77777777" w:rsidR="008D47CF" w:rsidRDefault="008D47CF">
      <w:pPr>
        <w:pStyle w:val="CommentText"/>
      </w:pPr>
    </w:p>
    <w:p w14:paraId="39889C1B" w14:textId="379BD19E" w:rsidR="008D47CF" w:rsidRDefault="008D47CF">
      <w:pPr>
        <w:pStyle w:val="CommentText"/>
      </w:pPr>
      <w:r>
        <w:t xml:space="preserve">I should also note that Charlotte clearly hasn’t been to Gunderson lately, where most of the exclosures were in disrepair, with significant grazing impacts inside of fenced areas during our 2021 visit. </w:t>
      </w:r>
    </w:p>
  </w:comment>
  <w:comment w:id="1211" w:author="Eric Balke" w:date="2022-01-12T22:36:00Z" w:initials="EB">
    <w:p w14:paraId="518306C9" w14:textId="34ACBB85" w:rsidR="00264EAC" w:rsidRDefault="00264EAC">
      <w:pPr>
        <w:pStyle w:val="CommentText"/>
      </w:pPr>
      <w:r>
        <w:rPr>
          <w:rStyle w:val="CommentReference"/>
        </w:rPr>
        <w:annotationRef/>
      </w:r>
      <w:r>
        <w:t>I agree with your thoughts about CAGO management solutions. The measures Charlotte describes are imperfect, require maintenance, and do not address the underlying problem of overabundant resident CAGO.</w:t>
      </w:r>
    </w:p>
  </w:comment>
  <w:comment w:id="1222" w:author="Eric Balke" w:date="2022-01-12T17:08:00Z" w:initials="EB">
    <w:p w14:paraId="17299926" w14:textId="2052F79C" w:rsidR="008D47CF" w:rsidRDefault="008D47CF">
      <w:pPr>
        <w:pStyle w:val="CommentText"/>
      </w:pPr>
      <w:r>
        <w:rPr>
          <w:rStyle w:val="CommentReference"/>
        </w:rPr>
        <w:annotationRef/>
      </w:r>
      <w:r>
        <w:t>“</w:t>
      </w:r>
      <w:proofErr w:type="spellStart"/>
      <w:r>
        <w:t>MetroVan</w:t>
      </w:r>
      <w:proofErr w:type="spellEnd"/>
      <w:r>
        <w:t>” is a colloquialism for MVRD</w:t>
      </w:r>
    </w:p>
  </w:comment>
  <w:comment w:id="1232" w:author="Eric Balke" w:date="2022-01-12T22:50:00Z" w:initials="EB">
    <w:p w14:paraId="6305B387" w14:textId="03F0EB99" w:rsidR="00AD6C5A" w:rsidRDefault="00AD6C5A">
      <w:pPr>
        <w:pStyle w:val="CommentText"/>
      </w:pPr>
      <w:r>
        <w:rPr>
          <w:rStyle w:val="CommentReference"/>
        </w:rPr>
        <w:annotationRef/>
      </w:r>
      <w:r>
        <w:t>Bottom right figure in Fig. E1 is obscuring the figure description.</w:t>
      </w:r>
    </w:p>
  </w:comment>
  <w:comment w:id="1233" w:author="Eric Balke" w:date="2022-01-12T22:51:00Z" w:initials="EB">
    <w:p w14:paraId="4C8AF0D9" w14:textId="3FCA3831" w:rsidR="00AD6C5A" w:rsidRDefault="00AD6C5A">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18FEC736" w15:done="0"/>
  <w15:commentEx w15:paraId="36C3C3A6" w15:done="0"/>
  <w15:commentEx w15:paraId="7C80FDB7" w15:done="0"/>
  <w15:commentEx w15:paraId="798BC293" w15:done="0"/>
  <w15:commentEx w15:paraId="1DC8D7EA" w15:done="0"/>
  <w15:commentEx w15:paraId="2D1A1C64" w15:done="0"/>
  <w15:commentEx w15:paraId="47C4C683" w15:done="0"/>
  <w15:commentEx w15:paraId="61EEC912" w15:done="0"/>
  <w15:commentEx w15:paraId="300DB509" w15:done="0"/>
  <w15:commentEx w15:paraId="72AD57E4" w15:done="1"/>
  <w15:commentEx w15:paraId="4FC62645" w15:paraIdParent="72AD57E4" w15:done="0"/>
  <w15:commentEx w15:paraId="18122EE4" w15:done="0"/>
  <w15:commentEx w15:paraId="3E83BAC5" w15:done="1"/>
  <w15:commentEx w15:paraId="42780A8E" w15:done="1"/>
  <w15:commentEx w15:paraId="331C8473" w15:done="1"/>
  <w15:commentEx w15:paraId="0245A71B" w15:paraIdParent="331C8473" w15:done="1"/>
  <w15:commentEx w15:paraId="7269FCEE" w15:done="0"/>
  <w15:commentEx w15:paraId="56D0A135" w15:paraIdParent="7269FCEE" w15:done="0"/>
  <w15:commentEx w15:paraId="01A44921" w15:done="1"/>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2624788E" w15:done="0"/>
  <w15:commentEx w15:paraId="2E7CA7E2" w15:paraIdParent="2624788E" w15:done="0"/>
  <w15:commentEx w15:paraId="46985B79" w15:paraIdParent="2624788E" w15:done="0"/>
  <w15:commentEx w15:paraId="26AF3318" w15:done="0"/>
  <w15:commentEx w15:paraId="6D6D9662" w15:done="0"/>
  <w15:commentEx w15:paraId="54F5A94A" w15:paraIdParent="6D6D9662" w15:done="0"/>
  <w15:commentEx w15:paraId="5E472949" w15:paraIdParent="6D6D9662" w15:done="0"/>
  <w15:commentEx w15:paraId="7FD8DB63" w15:done="0"/>
  <w15:commentEx w15:paraId="5420B20C" w15:done="0"/>
  <w15:commentEx w15:paraId="677E7245" w15:paraIdParent="5420B20C" w15:done="0"/>
  <w15:commentEx w15:paraId="6E6F40EB" w15:done="0"/>
  <w15:commentEx w15:paraId="287DD334" w15:done="1"/>
  <w15:commentEx w15:paraId="6782F766" w15:done="0"/>
  <w15:commentEx w15:paraId="763B8EE4" w15:done="0"/>
  <w15:commentEx w15:paraId="1FDF0845" w15:done="0"/>
  <w15:commentEx w15:paraId="76DCD997" w15:paraIdParent="1FDF0845" w15:done="0"/>
  <w15:commentEx w15:paraId="59D46D91" w15:done="0"/>
  <w15:commentEx w15:paraId="52A7758C" w15:done="0"/>
  <w15:commentEx w15:paraId="5A36BE9A" w15:done="0"/>
  <w15:commentEx w15:paraId="1E36DBE1" w15:paraIdParent="5A36BE9A" w15:done="0"/>
  <w15:commentEx w15:paraId="798EC79F" w15:done="0"/>
  <w15:commentEx w15:paraId="7B105D97" w15:paraIdParent="798EC79F" w15:done="0"/>
  <w15:commentEx w15:paraId="2C84F1B2" w15:done="0"/>
  <w15:commentEx w15:paraId="0DD24084" w15:done="0"/>
  <w15:commentEx w15:paraId="3025E9A7" w15:done="0"/>
  <w15:commentEx w15:paraId="4F429519" w15:paraIdParent="3025E9A7" w15:done="0"/>
  <w15:commentEx w15:paraId="277F9002" w15:paraIdParent="3025E9A7" w15:done="0"/>
  <w15:commentEx w15:paraId="2F51082A" w15:done="0"/>
  <w15:commentEx w15:paraId="770F34BD" w15:paraIdParent="2F51082A" w15:done="0"/>
  <w15:commentEx w15:paraId="79C4CA8D" w15:done="1"/>
  <w15:commentEx w15:paraId="14202EFF" w15:done="0"/>
  <w15:commentEx w15:paraId="1934E564" w15:done="1"/>
  <w15:commentEx w15:paraId="4F195D60" w15:done="1"/>
  <w15:commentEx w15:paraId="1BC173AC" w15:done="0"/>
  <w15:commentEx w15:paraId="4FC168DC" w15:done="0"/>
  <w15:commentEx w15:paraId="214021E2" w15:paraIdParent="4FC168DC" w15:done="0"/>
  <w15:commentEx w15:paraId="5C353A93" w15:done="1"/>
  <w15:commentEx w15:paraId="4E2867E0" w15:paraIdParent="5C353A93" w15:done="1"/>
  <w15:commentEx w15:paraId="3F6C43A4" w15:done="1"/>
  <w15:commentEx w15:paraId="5E33A803" w15:done="0"/>
  <w15:commentEx w15:paraId="5D179666" w15:paraIdParent="5E33A803" w15:done="0"/>
  <w15:commentEx w15:paraId="4DD8C26A" w15:paraIdParent="5E33A803" w15:done="0"/>
  <w15:commentEx w15:paraId="05B53DDB" w15:done="1"/>
  <w15:commentEx w15:paraId="1473A03F" w15:done="1"/>
  <w15:commentEx w15:paraId="7182222F" w15:done="0"/>
  <w15:commentEx w15:paraId="469219FC" w15:done="0"/>
  <w15:commentEx w15:paraId="7F58F41D" w15:done="0"/>
  <w15:commentEx w15:paraId="54C4AD67" w15:done="0"/>
  <w15:commentEx w15:paraId="1AEA83B6" w15:done="0"/>
  <w15:commentEx w15:paraId="6AC22239" w15:done="1"/>
  <w15:commentEx w15:paraId="5404AAEB" w15:done="0"/>
  <w15:commentEx w15:paraId="5E15D6EB" w15:done="0"/>
  <w15:commentEx w15:paraId="3BD1CD49" w15:done="0"/>
  <w15:commentEx w15:paraId="6E04363B" w15:done="0"/>
  <w15:commentEx w15:paraId="6E9AD6F8" w15:done="0"/>
  <w15:commentEx w15:paraId="1F2AD173" w15:done="0"/>
  <w15:commentEx w15:paraId="0DBF443B" w15:done="0"/>
  <w15:commentEx w15:paraId="5B51D01C" w15:done="1"/>
  <w15:commentEx w15:paraId="65429E35" w15:done="0"/>
  <w15:commentEx w15:paraId="2671209C" w15:done="0"/>
  <w15:commentEx w15:paraId="4B30FB4A" w15:paraIdParent="2671209C" w15:done="0"/>
  <w15:commentEx w15:paraId="2EADFABE" w15:done="0"/>
  <w15:commentEx w15:paraId="1D856A92" w15:done="1"/>
  <w15:commentEx w15:paraId="70C3EF31" w15:done="1"/>
  <w15:commentEx w15:paraId="49C59BB6" w15:done="0"/>
  <w15:commentEx w15:paraId="1F7184FB" w15:paraIdParent="49C59BB6" w15:done="0"/>
  <w15:commentEx w15:paraId="65BD5F29" w15:done="0"/>
  <w15:commentEx w15:paraId="72B427D7" w15:done="0"/>
  <w15:commentEx w15:paraId="3312D559" w15:done="0"/>
  <w15:commentEx w15:paraId="060A4FF1" w15:done="0"/>
  <w15:commentEx w15:paraId="3A64E0E4" w15:done="0"/>
  <w15:commentEx w15:paraId="61A2AF10" w15:done="0"/>
  <w15:commentEx w15:paraId="268A099F" w15:done="0"/>
  <w15:commentEx w15:paraId="39889C1B" w15:paraIdParent="268A099F" w15:done="0"/>
  <w15:commentEx w15:paraId="518306C9" w15:paraIdParent="268A099F" w15:done="0"/>
  <w15:commentEx w15:paraId="17299926" w15:done="1"/>
  <w15:commentEx w15:paraId="6305B387" w15:done="0"/>
  <w15:commentEx w15:paraId="4C8AF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549F57" w16cex:dateUtc="2021-12-03T21:51:00Z"/>
  <w16cex:commentExtensible w16cex:durableId="25549FD9" w16cex:dateUtc="2021-12-03T21:53:00Z"/>
  <w16cex:commentExtensible w16cex:durableId="25898264" w16cex:dateUtc="2022-01-13T00:37:00Z"/>
  <w16cex:commentExtensible w16cex:durableId="2554A072" w16cex:dateUtc="2021-12-03T21:56:00Z"/>
  <w16cex:commentExtensible w16cex:durableId="2589C090" w16cex:dateUtc="2022-01-13T05:03:00Z"/>
  <w16cex:commentExtensible w16cex:durableId="2554A1D7" w16cex:dateUtc="2021-12-03T22:01:00Z"/>
  <w16cex:commentExtensible w16cex:durableId="2554A39D" w16cex:dateUtc="2021-12-03T22:09:00Z"/>
  <w16cex:commentExtensible w16cex:durableId="2554A47A" w16cex:dateUtc="2021-12-03T22:13:00Z"/>
  <w16cex:commentExtensible w16cex:durableId="25898288" w16cex:dateUtc="2022-01-13T00:38:00Z"/>
  <w16cex:commentExtensible w16cex:durableId="2554A742" w16cex:dateUtc="2021-12-03T22:25:00Z"/>
  <w16cex:commentExtensible w16cex:durableId="25637A74" w16cex:dateUtc="2021-12-15T04:17:00Z"/>
  <w16cex:commentExtensible w16cex:durableId="259A7EDA" w16cex:dateUtc="2022-01-25T21:51:00Z"/>
  <w16cex:commentExtensible w16cex:durableId="258985A6" w16cex:dateUtc="2022-01-13T00:51:00Z"/>
  <w16cex:commentExtensible w16cex:durableId="2554A85E" w16cex:dateUtc="2021-12-03T22:29:00Z"/>
  <w16cex:commentExtensible w16cex:durableId="2552095C" w16cex:dateUtc="2021-12-01T16:34:00Z"/>
  <w16cex:commentExtensible w16cex:durableId="258986AA" w16cex:dateUtc="2022-01-13T00:56:00Z"/>
  <w16cex:commentExtensible w16cex:durableId="258984F5" w16cex:dateUtc="2022-01-13T00:48:00Z"/>
  <w16cex:commentExtensible w16cex:durableId="259A816E" w16cex:dateUtc="2022-01-25T22:02:00Z"/>
  <w16cex:commentExtensible w16cex:durableId="2554A982" w16cex:dateUtc="2021-12-03T22:34: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54B3D0" w16cex:dateUtc="2021-12-03T23:18:00Z"/>
  <w16cex:commentExtensible w16cex:durableId="2565B532" w16cex:dateUtc="2021-12-16T20:53:00Z"/>
  <w16cex:commentExtensible w16cex:durableId="2589BCA6" w16cex:dateUtc="2022-01-13T04:46:00Z"/>
  <w16cex:commentExtensible w16cex:durableId="2589C49D" w16cex:dateUtc="2022-01-13T05:20:00Z"/>
  <w16cex:commentExtensible w16cex:durableId="2561C11E" w16cex:dateUtc="2021-12-13T20:54:00Z"/>
  <w16cex:commentExtensible w16cex:durableId="2561E9F6" w16cex:dateUtc="2021-12-13T23:49:00Z"/>
  <w16cex:commentExtensible w16cex:durableId="2565B578" w16cex:dateUtc="2021-12-16T20:54:00Z"/>
  <w16cex:commentExtensible w16cex:durableId="255C850E" w16cex:dateUtc="2021-12-09T21:37:00Z"/>
  <w16cex:commentExtensible w16cex:durableId="2554B460" w16cex:dateUtc="2021-12-03T23:21:00Z"/>
  <w16cex:commentExtensible w16cex:durableId="2565B593" w16cex:dateUtc="2021-12-16T20:54:00Z"/>
  <w16cex:commentExtensible w16cex:durableId="25622FE0" w16cex:dateUtc="2021-12-14T04:47:00Z"/>
  <w16cex:commentExtensible w16cex:durableId="2554B664" w16cex:dateUtc="2021-12-03T23:29:00Z"/>
  <w16cex:commentExtensible w16cex:durableId="2589BC52" w16cex:dateUtc="2022-01-13T04:45:00Z"/>
  <w16cex:commentExtensible w16cex:durableId="25623000" w16cex:dateUtc="2021-12-14T04:48:00Z"/>
  <w16cex:commentExtensible w16cex:durableId="2554B6C8" w16cex:dateUtc="2021-12-03T23:31:00Z"/>
  <w16cex:commentExtensible w16cex:durableId="255CA657" w16cex:dateUtc="2021-12-09T23:59:00Z"/>
  <w16cex:commentExtensible w16cex:durableId="2589C9F3" w16cex:dateUtc="2022-01-13T05:43:00Z"/>
  <w16cex:commentExtensible w16cex:durableId="25A76FED" w16cex:dateUtc="2022-02-04T17:27:00Z"/>
  <w16cex:commentExtensible w16cex:durableId="25520961" w16cex:dateUtc="2021-12-01T17:07:00Z"/>
  <w16cex:commentExtensible w16cex:durableId="2565B605" w16cex:dateUtc="2021-12-16T20:56:00Z"/>
  <w16cex:commentExtensible w16cex:durableId="2557A50C" w16cex:dateUtc="2021-12-06T04:52:00Z"/>
  <w16cex:commentExtensible w16cex:durableId="2565B672" w16cex:dateUtc="2021-12-16T20:58:00Z"/>
  <w16cex:commentExtensible w16cex:durableId="2554B781" w16cex:dateUtc="2021-12-03T23:34:00Z"/>
  <w16cex:commentExtensible w16cex:durableId="2557A19F" w16cex:dateUtc="2021-12-06T04:37:00Z"/>
  <w16cex:commentExtensible w16cex:durableId="2559A7B1" w16cex:dateUtc="2021-12-01T17:08:00Z"/>
  <w16cex:commentExtensible w16cex:durableId="2565B88D" w16cex:dateUtc="2021-12-16T21:07:00Z"/>
  <w16cex:commentExtensible w16cex:durableId="2589C512" w16cex:dateUtc="2022-01-13T05:22:00Z"/>
  <w16cex:commentExtensible w16cex:durableId="2554B837" w16cex:dateUtc="2021-12-03T23:37:00Z"/>
  <w16cex:commentExtensible w16cex:durableId="2589C591" w16cex:dateUtc="2022-01-13T05:24:00Z"/>
  <w16cex:commentExtensible w16cex:durableId="25630344" w16cex:dateUtc="2021-12-13T23:21:00Z"/>
  <w16cex:commentExtensible w16cex:durableId="2554B913" w16cex:dateUtc="2021-12-03T23:41:00Z"/>
  <w16cex:commentExtensible w16cex:durableId="25520963" w16cex:dateUtc="2021-12-01T17:10:00Z"/>
  <w16cex:commentExtensible w16cex:durableId="25520964" w16cex:dateUtc="2021-12-01T17:11:00Z"/>
  <w16cex:commentExtensible w16cex:durableId="2561E696" w16cex:dateUtc="2021-12-13T23:34:00Z"/>
  <w16cex:commentExtensible w16cex:durableId="25520965" w16cex:dateUtc="2021-12-01T17:12:00Z"/>
  <w16cex:commentExtensible w16cex:durableId="2565B9A4" w16cex:dateUtc="2021-12-16T21:12:00Z"/>
  <w16cex:commentExtensible w16cex:durableId="2561E7BE" w16cex:dateUtc="2021-12-13T23:39:00Z"/>
  <w16cex:commentExtensible w16cex:durableId="2565B9E2" w16cex:dateUtc="2021-12-16T21:13:00Z"/>
  <w16cex:commentExtensible w16cex:durableId="25623055" w16cex:dateUtc="2021-12-14T04:49:00Z"/>
  <w16cex:commentExtensible w16cex:durableId="25520967" w16cex:dateUtc="2021-12-01T17:13:00Z"/>
  <w16cex:commentExtensible w16cex:durableId="2565BA20" w16cex:dateUtc="2021-12-16T21:14:00Z"/>
  <w16cex:commentExtensible w16cex:durableId="2589C762" w16cex:dateUtc="2022-01-13T05:32:00Z"/>
  <w16cex:commentExtensible w16cex:durableId="2554BA3C" w16cex:dateUtc="2021-12-03T23:46:00Z"/>
  <w16cex:commentExtensible w16cex:durableId="25520968" w16cex:dateUtc="2021-12-01T17:15:00Z"/>
  <w16cex:commentExtensible w16cex:durableId="2589C8C6" w16cex:dateUtc="2022-01-13T05:38:00Z"/>
  <w16cex:commentExtensible w16cex:durableId="25623076" w16cex:dateUtc="2021-12-14T04:49:00Z"/>
  <w16cex:commentExtensible w16cex:durableId="2554BA9C" w16cex:dateUtc="2021-12-03T23:47:00Z"/>
  <w16cex:commentExtensible w16cex:durableId="2557A5C7" w16cex:dateUtc="2021-12-06T04:55:00Z"/>
  <w16cex:commentExtensible w16cex:durableId="2589CAD3" w16cex:dateUtc="2022-01-13T05:46:00Z"/>
  <w16cex:commentExtensible w16cex:durableId="2554BAE3" w16cex:dateUtc="2021-12-03T23:48:00Z"/>
  <w16cex:commentExtensible w16cex:durableId="2589CDE9" w16cex:dateUtc="2022-01-13T06:00:00Z"/>
  <w16cex:commentExtensible w16cex:durableId="2589CBB7" w16cex:dateUtc="2022-01-13T05:50:00Z"/>
  <w16cex:commentExtensible w16cex:durableId="2589CBFA" w16cex:dateUtc="2022-01-13T05:51:00Z"/>
  <w16cex:commentExtensible w16cex:durableId="2589CC58" w16cex:dateUtc="2022-01-13T05:53:00Z"/>
  <w16cex:commentExtensible w16cex:durableId="2554BD4D" w16cex:dateUtc="2021-12-03T23:59:00Z"/>
  <w16cex:commentExtensible w16cex:durableId="2589CD30" w16cex:dateUtc="2022-01-13T05:57:00Z"/>
  <w16cex:commentExtensible w16cex:durableId="2589D0A0" w16cex:dateUtc="2022-01-13T06:11:00Z"/>
  <w16cex:commentExtensible w16cex:durableId="256230A1" w16cex:dateUtc="2021-12-14T04:50:00Z"/>
  <w16cex:commentExtensible w16cex:durableId="2554BE8F" w16cex:dateUtc="2021-12-04T00:04:00Z"/>
  <w16cex:commentExtensible w16cex:durableId="25520969" w16cex:dateUtc="2021-12-01T17:30:00Z"/>
  <w16cex:commentExtensible w16cex:durableId="2589D213" w16cex:dateUtc="2022-01-13T06:17:00Z"/>
  <w16cex:commentExtensible w16cex:durableId="2589D313" w16cex:dateUtc="2022-01-13T06:22:00Z"/>
  <w16cex:commentExtensible w16cex:durableId="2552096A" w16cex:dateUtc="2021-12-01T17:31:00Z"/>
  <w16cex:commentExtensible w16cex:durableId="255C5987" w16cex:dateUtc="2021-12-09T18:31:00Z"/>
  <w16cex:commentExtensible w16cex:durableId="2565BCAA" w16cex:dateUtc="2021-12-16T21:24:00Z"/>
  <w16cex:commentExtensible w16cex:durableId="2589D3C4" w16cex:dateUtc="2022-01-13T06:25:00Z"/>
  <w16cex:commentExtensible w16cex:durableId="2589D4C3" w16cex:dateUtc="2022-01-13T06:29:00Z"/>
  <w16cex:commentExtensible w16cex:durableId="2589D3E0" w16cex:dateUtc="2022-01-13T06:25:00Z"/>
  <w16cex:commentExtensible w16cex:durableId="2589D5A7" w16cex:dateUtc="2022-01-13T06:33:00Z"/>
  <w16cex:commentExtensible w16cex:durableId="2589CFBF" w16cex:dateUtc="2022-01-13T06:07:00Z"/>
  <w16cex:commentExtensible w16cex:durableId="259E763A" w16cex:dateUtc="2022-01-28T22:03:00Z"/>
  <w16cex:commentExtensible w16cex:durableId="2589D6C6" w16cex:dateUtc="2022-01-13T06:37:00Z"/>
  <w16cex:commentExtensible w16cex:durableId="2552096B" w16cex:dateUtc="2021-12-01T17:34:00Z"/>
  <w16cex:commentExtensible w16cex:durableId="25617831" w16cex:dateUtc="2021-12-13T15:43:00Z"/>
  <w16cex:commentExtensible w16cex:durableId="2589D679" w16cex:dateUtc="2022-01-13T06:36:00Z"/>
  <w16cex:commentExtensible w16cex:durableId="25898995" w16cex:dateUtc="2022-01-13T01:08: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18FEC736" w16cid:durableId="25549F57"/>
  <w16cid:commentId w16cid:paraId="36C3C3A6" w16cid:durableId="25549FD9"/>
  <w16cid:commentId w16cid:paraId="7C80FDB7" w16cid:durableId="25898264"/>
  <w16cid:commentId w16cid:paraId="798BC293" w16cid:durableId="2554A072"/>
  <w16cid:commentId w16cid:paraId="1DC8D7EA" w16cid:durableId="2589C090"/>
  <w16cid:commentId w16cid:paraId="2D1A1C64" w16cid:durableId="2554A1D7"/>
  <w16cid:commentId w16cid:paraId="47C4C683" w16cid:durableId="2554A39D"/>
  <w16cid:commentId w16cid:paraId="61EEC912" w16cid:durableId="2554A47A"/>
  <w16cid:commentId w16cid:paraId="300DB509" w16cid:durableId="25898288"/>
  <w16cid:commentId w16cid:paraId="72AD57E4" w16cid:durableId="2554A742"/>
  <w16cid:commentId w16cid:paraId="4FC62645" w16cid:durableId="25637A74"/>
  <w16cid:commentId w16cid:paraId="18122EE4" w16cid:durableId="259A7EDA"/>
  <w16cid:commentId w16cid:paraId="3E83BAC5" w16cid:durableId="258985A6"/>
  <w16cid:commentId w16cid:paraId="42780A8E" w16cid:durableId="2554A85E"/>
  <w16cid:commentId w16cid:paraId="331C8473" w16cid:durableId="2552095C"/>
  <w16cid:commentId w16cid:paraId="0245A71B" w16cid:durableId="258986AA"/>
  <w16cid:commentId w16cid:paraId="7269FCEE" w16cid:durableId="258984F5"/>
  <w16cid:commentId w16cid:paraId="56D0A135" w16cid:durableId="259A816E"/>
  <w16cid:commentId w16cid:paraId="01A44921" w16cid:durableId="2554A982"/>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2624788E" w16cid:durableId="2554B3D0"/>
  <w16cid:commentId w16cid:paraId="2E7CA7E2" w16cid:durableId="2565B532"/>
  <w16cid:commentId w16cid:paraId="46985B79" w16cid:durableId="2589BCA6"/>
  <w16cid:commentId w16cid:paraId="26AF3318" w16cid:durableId="2589C49D"/>
  <w16cid:commentId w16cid:paraId="6D6D9662" w16cid:durableId="2561C11E"/>
  <w16cid:commentId w16cid:paraId="54F5A94A" w16cid:durableId="2561E9F6"/>
  <w16cid:commentId w16cid:paraId="5E472949" w16cid:durableId="2565B578"/>
  <w16cid:commentId w16cid:paraId="7FD8DB63" w16cid:durableId="255C850E"/>
  <w16cid:commentId w16cid:paraId="5420B20C" w16cid:durableId="2554B460"/>
  <w16cid:commentId w16cid:paraId="677E7245" w16cid:durableId="2565B593"/>
  <w16cid:commentId w16cid:paraId="6E6F40EB" w16cid:durableId="25622FE0"/>
  <w16cid:commentId w16cid:paraId="287DD334" w16cid:durableId="2554B664"/>
  <w16cid:commentId w16cid:paraId="6782F766" w16cid:durableId="2589BC52"/>
  <w16cid:commentId w16cid:paraId="763B8EE4" w16cid:durableId="25623000"/>
  <w16cid:commentId w16cid:paraId="1FDF0845" w16cid:durableId="2554B6C8"/>
  <w16cid:commentId w16cid:paraId="76DCD997" w16cid:durableId="255CA657"/>
  <w16cid:commentId w16cid:paraId="59D46D91" w16cid:durableId="2589C9F3"/>
  <w16cid:commentId w16cid:paraId="52A7758C" w16cid:durableId="25A76FED"/>
  <w16cid:commentId w16cid:paraId="5A36BE9A" w16cid:durableId="25520961"/>
  <w16cid:commentId w16cid:paraId="1E36DBE1" w16cid:durableId="2565B605"/>
  <w16cid:commentId w16cid:paraId="798EC79F" w16cid:durableId="2557A50C"/>
  <w16cid:commentId w16cid:paraId="7B105D97" w16cid:durableId="2565B672"/>
  <w16cid:commentId w16cid:paraId="2C84F1B2" w16cid:durableId="2554B781"/>
  <w16cid:commentId w16cid:paraId="0DD24084" w16cid:durableId="2557A19F"/>
  <w16cid:commentId w16cid:paraId="3025E9A7" w16cid:durableId="2559A7B1"/>
  <w16cid:commentId w16cid:paraId="4F429519" w16cid:durableId="2565B88D"/>
  <w16cid:commentId w16cid:paraId="277F9002" w16cid:durableId="2589C512"/>
  <w16cid:commentId w16cid:paraId="2F51082A" w16cid:durableId="2554B837"/>
  <w16cid:commentId w16cid:paraId="770F34BD" w16cid:durableId="2589C591"/>
  <w16cid:commentId w16cid:paraId="79C4CA8D" w16cid:durableId="25630344"/>
  <w16cid:commentId w16cid:paraId="14202EFF" w16cid:durableId="2554B913"/>
  <w16cid:commentId w16cid:paraId="1934E564" w16cid:durableId="25520963"/>
  <w16cid:commentId w16cid:paraId="4F195D60" w16cid:durableId="25520964"/>
  <w16cid:commentId w16cid:paraId="1BC173AC" w16cid:durableId="2561E696"/>
  <w16cid:commentId w16cid:paraId="4FC168DC" w16cid:durableId="25520965"/>
  <w16cid:commentId w16cid:paraId="214021E2" w16cid:durableId="2565B9A4"/>
  <w16cid:commentId w16cid:paraId="5C353A93" w16cid:durableId="2561E7BE"/>
  <w16cid:commentId w16cid:paraId="4E2867E0" w16cid:durableId="2565B9E2"/>
  <w16cid:commentId w16cid:paraId="3F6C43A4" w16cid:durableId="25623055"/>
  <w16cid:commentId w16cid:paraId="5E33A803" w16cid:durableId="25520967"/>
  <w16cid:commentId w16cid:paraId="5D179666" w16cid:durableId="2565BA20"/>
  <w16cid:commentId w16cid:paraId="4DD8C26A" w16cid:durableId="2589C762"/>
  <w16cid:commentId w16cid:paraId="05B53DDB" w16cid:durableId="2554BA3C"/>
  <w16cid:commentId w16cid:paraId="1473A03F" w16cid:durableId="25520968"/>
  <w16cid:commentId w16cid:paraId="7182222F" w16cid:durableId="2589C8C6"/>
  <w16cid:commentId w16cid:paraId="469219FC" w16cid:durableId="25623076"/>
  <w16cid:commentId w16cid:paraId="7F58F41D" w16cid:durableId="2554BA9C"/>
  <w16cid:commentId w16cid:paraId="54C4AD67" w16cid:durableId="2557A5C7"/>
  <w16cid:commentId w16cid:paraId="1AEA83B6" w16cid:durableId="2589CAD3"/>
  <w16cid:commentId w16cid:paraId="6AC22239" w16cid:durableId="2554BAE3"/>
  <w16cid:commentId w16cid:paraId="5404AAEB" w16cid:durableId="2589CDE9"/>
  <w16cid:commentId w16cid:paraId="5E15D6EB" w16cid:durableId="2589CBB7"/>
  <w16cid:commentId w16cid:paraId="3BD1CD49" w16cid:durableId="2589CBFA"/>
  <w16cid:commentId w16cid:paraId="6E04363B" w16cid:durableId="2589CC58"/>
  <w16cid:commentId w16cid:paraId="6E9AD6F8" w16cid:durableId="2554BD4D"/>
  <w16cid:commentId w16cid:paraId="1F2AD173" w16cid:durableId="2589CD30"/>
  <w16cid:commentId w16cid:paraId="0DBF443B" w16cid:durableId="2589D0A0"/>
  <w16cid:commentId w16cid:paraId="5B51D01C" w16cid:durableId="256230A1"/>
  <w16cid:commentId w16cid:paraId="65429E35" w16cid:durableId="2554BE8F"/>
  <w16cid:commentId w16cid:paraId="2671209C" w16cid:durableId="25520969"/>
  <w16cid:commentId w16cid:paraId="4B30FB4A" w16cid:durableId="2589D213"/>
  <w16cid:commentId w16cid:paraId="2EADFABE" w16cid:durableId="2589D313"/>
  <w16cid:commentId w16cid:paraId="1D856A92" w16cid:durableId="2552096A"/>
  <w16cid:commentId w16cid:paraId="70C3EF31" w16cid:durableId="255C5987"/>
  <w16cid:commentId w16cid:paraId="49C59BB6" w16cid:durableId="2565BCAA"/>
  <w16cid:commentId w16cid:paraId="1F7184FB" w16cid:durableId="2589D3C4"/>
  <w16cid:commentId w16cid:paraId="65BD5F29" w16cid:durableId="2589D4C3"/>
  <w16cid:commentId w16cid:paraId="72B427D7" w16cid:durableId="2589D3E0"/>
  <w16cid:commentId w16cid:paraId="3312D559" w16cid:durableId="2589D5A7"/>
  <w16cid:commentId w16cid:paraId="060A4FF1" w16cid:durableId="2589CFBF"/>
  <w16cid:commentId w16cid:paraId="3A64E0E4" w16cid:durableId="259E763A"/>
  <w16cid:commentId w16cid:paraId="61A2AF10" w16cid:durableId="2589D6C6"/>
  <w16cid:commentId w16cid:paraId="268A099F" w16cid:durableId="2552096B"/>
  <w16cid:commentId w16cid:paraId="39889C1B" w16cid:durableId="25617831"/>
  <w16cid:commentId w16cid:paraId="518306C9" w16cid:durableId="2589D679"/>
  <w16cid:commentId w16cid:paraId="17299926" w16cid:durableId="25898995"/>
  <w16cid:commentId w16cid:paraId="6305B387" w16cid:durableId="2589D99F"/>
  <w16cid:commentId w16cid:paraId="4C8AF0D9"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7B4D3" w14:textId="77777777" w:rsidR="001C714C" w:rsidRDefault="001C714C" w:rsidP="00FF6217">
      <w:r>
        <w:separator/>
      </w:r>
    </w:p>
  </w:endnote>
  <w:endnote w:type="continuationSeparator" w:id="0">
    <w:p w14:paraId="6DE2C3A8" w14:textId="77777777" w:rsidR="001C714C" w:rsidRDefault="001C714C" w:rsidP="00FF6217">
      <w:r>
        <w:continuationSeparator/>
      </w:r>
    </w:p>
  </w:endnote>
  <w:endnote w:type="continuationNotice" w:id="1">
    <w:p w14:paraId="4EB8B995" w14:textId="77777777" w:rsidR="001C714C" w:rsidRDefault="001C714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8D47CF" w:rsidRDefault="008D47CF"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8D47CF" w:rsidRDefault="008D47CF"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8D47CF" w:rsidRDefault="008D47CF"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685670A" w14:textId="77777777" w:rsidR="008D47CF" w:rsidRDefault="008D47CF" w:rsidP="00D04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0A3F1" w14:textId="77777777" w:rsidR="001C714C" w:rsidRDefault="001C714C" w:rsidP="00FF6217">
      <w:r>
        <w:separator/>
      </w:r>
    </w:p>
  </w:footnote>
  <w:footnote w:type="continuationSeparator" w:id="0">
    <w:p w14:paraId="5D558B3E" w14:textId="77777777" w:rsidR="001C714C" w:rsidRDefault="001C714C" w:rsidP="00FF6217">
      <w:r>
        <w:continuationSeparator/>
      </w:r>
    </w:p>
  </w:footnote>
  <w:footnote w:type="continuationNotice" w:id="1">
    <w:p w14:paraId="604CB832" w14:textId="77777777" w:rsidR="001C714C" w:rsidRDefault="001C714C">
      <w:pPr>
        <w:spacing w:line="240" w:lineRule="auto"/>
      </w:pPr>
    </w:p>
  </w:footnote>
  <w:footnote w:id="2">
    <w:p w14:paraId="0E5DD0F2" w14:textId="4D8DFE41" w:rsidR="008D47CF" w:rsidRPr="00A35A92" w:rsidRDefault="008D47CF" w:rsidP="00FF6217">
      <w:pPr>
        <w:rPr>
          <w:sz w:val="18"/>
          <w:szCs w:val="18"/>
        </w:rPr>
      </w:pPr>
      <w:r w:rsidRPr="00257AD6">
        <w:rPr>
          <w:rStyle w:val="FootnoteReference"/>
        </w:rPr>
        <w:footnoteRef/>
      </w:r>
      <w:r w:rsidRPr="00A35A92">
        <w:rPr>
          <w:sz w:val="18"/>
          <w:szCs w:val="18"/>
        </w:rPr>
        <w:t xml:space="preserve"> According to the Policy these losses could not occur in fish habitats with high productive capacity </w:t>
      </w:r>
    </w:p>
  </w:footnote>
  <w:footnote w:id="3">
    <w:p w14:paraId="433CCD1D" w14:textId="78BFCB6D" w:rsidR="007C4C31" w:rsidRPr="007C4C31" w:rsidRDefault="007C4C31">
      <w:pPr>
        <w:pStyle w:val="FootnoteText"/>
        <w:rPr>
          <w:sz w:val="18"/>
          <w:szCs w:val="18"/>
          <w:lang w:val="en-US"/>
          <w:rPrChange w:id="912" w:author="Daniel Stewart" w:date="2022-01-28T14:46:00Z">
            <w:rPr/>
          </w:rPrChange>
        </w:rPr>
      </w:pPr>
      <w:ins w:id="913" w:author="Daniel Stewart" w:date="2022-01-28T14:45:00Z">
        <w:r w:rsidRPr="007C4C31">
          <w:rPr>
            <w:rStyle w:val="FootnoteReference"/>
            <w:sz w:val="18"/>
            <w:szCs w:val="18"/>
            <w:rPrChange w:id="914" w:author="Daniel Stewart" w:date="2022-01-28T14:46:00Z">
              <w:rPr>
                <w:rStyle w:val="FootnoteReference"/>
              </w:rPr>
            </w:rPrChange>
          </w:rPr>
          <w:footnoteRef/>
        </w:r>
        <w:r w:rsidRPr="007C4C31">
          <w:rPr>
            <w:sz w:val="18"/>
            <w:szCs w:val="18"/>
            <w:rPrChange w:id="915" w:author="Daniel Stewart" w:date="2022-01-28T14:46:00Z">
              <w:rPr/>
            </w:rPrChange>
          </w:rPr>
          <w:t xml:space="preserve"> </w:t>
        </w:r>
        <w:r w:rsidRPr="007C4C31">
          <w:rPr>
            <w:sz w:val="18"/>
            <w:szCs w:val="18"/>
            <w:lang w:val="en-US"/>
            <w:rPrChange w:id="916" w:author="Daniel Stewart" w:date="2022-01-28T14:46:00Z">
              <w:rPr>
                <w:lang w:val="en-US"/>
              </w:rPr>
            </w:rPrChange>
          </w:rPr>
          <w:t xml:space="preserve">A </w:t>
        </w:r>
      </w:ins>
      <w:ins w:id="917" w:author="Daniel Stewart" w:date="2022-01-28T14:46:00Z">
        <w:r w:rsidRPr="007C4C31">
          <w:rPr>
            <w:sz w:val="18"/>
            <w:szCs w:val="18"/>
            <w:lang w:val="en-US"/>
            <w:rPrChange w:id="918" w:author="Daniel Stewart" w:date="2022-01-28T14:46:00Z">
              <w:rPr>
                <w:lang w:val="en-US"/>
              </w:rPr>
            </w:rPrChange>
          </w:rPr>
          <w:t>species or genotype</w:t>
        </w:r>
      </w:ins>
      <w:r>
        <w:rPr>
          <w:sz w:val="18"/>
          <w:szCs w:val="18"/>
          <w:lang w:val="en-US"/>
        </w:rPr>
        <w:t xml:space="preserve"> introduced to a novel environment,</w:t>
      </w:r>
      <w:ins w:id="919" w:author="Daniel Stewart" w:date="2022-01-28T14:46:00Z">
        <w:r w:rsidRPr="007C4C31">
          <w:rPr>
            <w:sz w:val="18"/>
            <w:szCs w:val="18"/>
            <w:lang w:val="en-US"/>
            <w:rPrChange w:id="920" w:author="Daniel Stewart" w:date="2022-01-28T14:46:00Z">
              <w:rPr>
                <w:lang w:val="en-US"/>
              </w:rPr>
            </w:rPrChange>
          </w:rPr>
          <w:t xml:space="preserve"> </w:t>
        </w:r>
      </w:ins>
      <w:ins w:id="921" w:author="Daniel Stewart" w:date="2022-01-28T14:47:00Z">
        <w:r>
          <w:rPr>
            <w:sz w:val="18"/>
            <w:szCs w:val="18"/>
            <w:lang w:val="en-US"/>
          </w:rPr>
          <w:t>with negative ecological, economic, or social impacts</w:t>
        </w:r>
      </w:ins>
      <w:ins w:id="922" w:author="Daniel Stewart" w:date="2022-01-28T14:48:00Z">
        <w:r>
          <w:rPr>
            <w:sz w:val="18"/>
            <w:szCs w:val="18"/>
            <w:lang w:val="en-US"/>
          </w:rPr>
          <w:t xml:space="preserve"> </w:t>
        </w:r>
      </w:ins>
      <w:r w:rsidR="00051C86" w:rsidRPr="00051C86">
        <w:rPr>
          <w:sz w:val="18"/>
          <w:szCs w:val="18"/>
          <w:lang w:val="en-US"/>
        </w:rPr>
        <w:t xml:space="preserve"> </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6"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5"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2"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3"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4"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1"/>
  </w:num>
  <w:num w:numId="2">
    <w:abstractNumId w:val="43"/>
  </w:num>
  <w:num w:numId="3">
    <w:abstractNumId w:val="8"/>
  </w:num>
  <w:num w:numId="4">
    <w:abstractNumId w:val="1"/>
  </w:num>
  <w:num w:numId="5">
    <w:abstractNumId w:val="25"/>
  </w:num>
  <w:num w:numId="6">
    <w:abstractNumId w:val="34"/>
  </w:num>
  <w:num w:numId="7">
    <w:abstractNumId w:val="15"/>
  </w:num>
  <w:num w:numId="8">
    <w:abstractNumId w:val="42"/>
  </w:num>
  <w:num w:numId="9">
    <w:abstractNumId w:val="3"/>
  </w:num>
  <w:num w:numId="10">
    <w:abstractNumId w:val="22"/>
  </w:num>
  <w:num w:numId="11">
    <w:abstractNumId w:val="23"/>
  </w:num>
  <w:num w:numId="12">
    <w:abstractNumId w:val="33"/>
  </w:num>
  <w:num w:numId="13">
    <w:abstractNumId w:val="5"/>
  </w:num>
  <w:num w:numId="14">
    <w:abstractNumId w:val="28"/>
  </w:num>
  <w:num w:numId="15">
    <w:abstractNumId w:val="45"/>
  </w:num>
  <w:num w:numId="16">
    <w:abstractNumId w:val="18"/>
  </w:num>
  <w:num w:numId="17">
    <w:abstractNumId w:val="4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2"/>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0"/>
  </w:num>
  <w:num w:numId="27">
    <w:abstractNumId w:val="46"/>
  </w:num>
  <w:num w:numId="28">
    <w:abstractNumId w:val="32"/>
  </w:num>
  <w:num w:numId="29">
    <w:abstractNumId w:val="6"/>
  </w:num>
  <w:num w:numId="30">
    <w:abstractNumId w:val="39"/>
  </w:num>
  <w:num w:numId="31">
    <w:abstractNumId w:val="19"/>
  </w:num>
  <w:num w:numId="32">
    <w:abstractNumId w:val="38"/>
  </w:num>
  <w:num w:numId="33">
    <w:abstractNumId w:val="24"/>
  </w:num>
  <w:num w:numId="34">
    <w:abstractNumId w:val="31"/>
  </w:num>
  <w:num w:numId="35">
    <w:abstractNumId w:val="10"/>
  </w:num>
  <w:num w:numId="36">
    <w:abstractNumId w:val="2"/>
  </w:num>
  <w:num w:numId="37">
    <w:abstractNumId w:val="21"/>
  </w:num>
  <w:num w:numId="38">
    <w:abstractNumId w:val="36"/>
  </w:num>
  <w:num w:numId="39">
    <w:abstractNumId w:val="40"/>
  </w:num>
  <w:num w:numId="40">
    <w:abstractNumId w:val="0"/>
  </w:num>
  <w:num w:numId="41">
    <w:abstractNumId w:val="26"/>
  </w:num>
  <w:num w:numId="42">
    <w:abstractNumId w:val="29"/>
  </w:num>
  <w:num w:numId="43">
    <w:abstractNumId w:val="44"/>
  </w:num>
  <w:num w:numId="44">
    <w:abstractNumId w:val="37"/>
  </w:num>
  <w:num w:numId="45">
    <w:abstractNumId w:val="27"/>
  </w:num>
  <w:num w:numId="46">
    <w:abstractNumId w:val="13"/>
  </w:num>
  <w:num w:numId="47">
    <w:abstractNumId w:val="14"/>
  </w:num>
  <w:num w:numId="48">
    <w:abstractNumId w:val="3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Olson, Charlotte">
    <w15:presenceInfo w15:providerId="AD" w15:userId="S-1-5-21-746137067-688789844-839522115-22738"/>
  </w15:person>
  <w15:person w15:author="Robyn Ingham">
    <w15:presenceInfo w15:providerId="None" w15:userId="Robyn Ingham"/>
  </w15:person>
  <w15:person w15:author="Daniel Hennigar">
    <w15:presenceInfo w15:providerId="None" w15:userId="Daniel Hennig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3545"/>
    <w:rsid w:val="00003EAE"/>
    <w:rsid w:val="000048D9"/>
    <w:rsid w:val="00006D78"/>
    <w:rsid w:val="00007063"/>
    <w:rsid w:val="00014824"/>
    <w:rsid w:val="00014E11"/>
    <w:rsid w:val="00017A69"/>
    <w:rsid w:val="000228DF"/>
    <w:rsid w:val="00024A90"/>
    <w:rsid w:val="00026DCC"/>
    <w:rsid w:val="00030124"/>
    <w:rsid w:val="00030348"/>
    <w:rsid w:val="00032DBF"/>
    <w:rsid w:val="00032ED6"/>
    <w:rsid w:val="00035747"/>
    <w:rsid w:val="00036285"/>
    <w:rsid w:val="0003679C"/>
    <w:rsid w:val="000441DB"/>
    <w:rsid w:val="00050346"/>
    <w:rsid w:val="00051C86"/>
    <w:rsid w:val="00052E5B"/>
    <w:rsid w:val="00060C4A"/>
    <w:rsid w:val="00061FD3"/>
    <w:rsid w:val="000661F2"/>
    <w:rsid w:val="00070C94"/>
    <w:rsid w:val="0007529A"/>
    <w:rsid w:val="000764E4"/>
    <w:rsid w:val="00077BC0"/>
    <w:rsid w:val="0007AEBD"/>
    <w:rsid w:val="000876F2"/>
    <w:rsid w:val="000915E4"/>
    <w:rsid w:val="0009173C"/>
    <w:rsid w:val="000934BB"/>
    <w:rsid w:val="000A1142"/>
    <w:rsid w:val="000A2D8D"/>
    <w:rsid w:val="000A6C25"/>
    <w:rsid w:val="000B1C26"/>
    <w:rsid w:val="000B1E7E"/>
    <w:rsid w:val="000B5DDD"/>
    <w:rsid w:val="000B60F6"/>
    <w:rsid w:val="000B68F9"/>
    <w:rsid w:val="000B7FE9"/>
    <w:rsid w:val="000C167C"/>
    <w:rsid w:val="000C24B3"/>
    <w:rsid w:val="000C6C28"/>
    <w:rsid w:val="000D0F60"/>
    <w:rsid w:val="000D2FD3"/>
    <w:rsid w:val="000D6E34"/>
    <w:rsid w:val="000E1211"/>
    <w:rsid w:val="000E191C"/>
    <w:rsid w:val="000E26D3"/>
    <w:rsid w:val="000E3FA6"/>
    <w:rsid w:val="000E4922"/>
    <w:rsid w:val="000F005B"/>
    <w:rsid w:val="000F1124"/>
    <w:rsid w:val="000F2564"/>
    <w:rsid w:val="000F4858"/>
    <w:rsid w:val="000F6904"/>
    <w:rsid w:val="000F6EAE"/>
    <w:rsid w:val="0010240F"/>
    <w:rsid w:val="00102E4F"/>
    <w:rsid w:val="0010319B"/>
    <w:rsid w:val="0010A4C3"/>
    <w:rsid w:val="001118F9"/>
    <w:rsid w:val="001121BD"/>
    <w:rsid w:val="0011244C"/>
    <w:rsid w:val="001177C2"/>
    <w:rsid w:val="0012755D"/>
    <w:rsid w:val="00133CA7"/>
    <w:rsid w:val="00135DB3"/>
    <w:rsid w:val="00141B43"/>
    <w:rsid w:val="00142551"/>
    <w:rsid w:val="001425FE"/>
    <w:rsid w:val="0014579A"/>
    <w:rsid w:val="00150116"/>
    <w:rsid w:val="00152B2D"/>
    <w:rsid w:val="0015303B"/>
    <w:rsid w:val="001550E2"/>
    <w:rsid w:val="0015551F"/>
    <w:rsid w:val="00155B3E"/>
    <w:rsid w:val="00155EDC"/>
    <w:rsid w:val="00160216"/>
    <w:rsid w:val="00161C11"/>
    <w:rsid w:val="001626D6"/>
    <w:rsid w:val="001709E7"/>
    <w:rsid w:val="001737EA"/>
    <w:rsid w:val="00177C6B"/>
    <w:rsid w:val="001838EB"/>
    <w:rsid w:val="00184021"/>
    <w:rsid w:val="001859BB"/>
    <w:rsid w:val="00186EF4"/>
    <w:rsid w:val="00190A51"/>
    <w:rsid w:val="00192C38"/>
    <w:rsid w:val="00197481"/>
    <w:rsid w:val="001A240B"/>
    <w:rsid w:val="001A5756"/>
    <w:rsid w:val="001A7D47"/>
    <w:rsid w:val="001B0904"/>
    <w:rsid w:val="001B1D94"/>
    <w:rsid w:val="001B272C"/>
    <w:rsid w:val="001B59B6"/>
    <w:rsid w:val="001B5B3A"/>
    <w:rsid w:val="001C1CAE"/>
    <w:rsid w:val="001C714C"/>
    <w:rsid w:val="001D297E"/>
    <w:rsid w:val="001D5BA1"/>
    <w:rsid w:val="001E337B"/>
    <w:rsid w:val="001E4822"/>
    <w:rsid w:val="001E5F71"/>
    <w:rsid w:val="001F1414"/>
    <w:rsid w:val="001F2355"/>
    <w:rsid w:val="001F26E5"/>
    <w:rsid w:val="001F66B1"/>
    <w:rsid w:val="001F688F"/>
    <w:rsid w:val="002007D0"/>
    <w:rsid w:val="002115F2"/>
    <w:rsid w:val="002119CA"/>
    <w:rsid w:val="002136CD"/>
    <w:rsid w:val="00213C7F"/>
    <w:rsid w:val="00217937"/>
    <w:rsid w:val="002300B0"/>
    <w:rsid w:val="00230431"/>
    <w:rsid w:val="00231B0C"/>
    <w:rsid w:val="00235C84"/>
    <w:rsid w:val="00240166"/>
    <w:rsid w:val="00240281"/>
    <w:rsid w:val="00241D26"/>
    <w:rsid w:val="00245770"/>
    <w:rsid w:val="00245BE4"/>
    <w:rsid w:val="00247BBE"/>
    <w:rsid w:val="0024BA7A"/>
    <w:rsid w:val="00250297"/>
    <w:rsid w:val="00255932"/>
    <w:rsid w:val="002570BF"/>
    <w:rsid w:val="00257563"/>
    <w:rsid w:val="00257AD6"/>
    <w:rsid w:val="00261C5C"/>
    <w:rsid w:val="00262B74"/>
    <w:rsid w:val="00263CAA"/>
    <w:rsid w:val="00264EAC"/>
    <w:rsid w:val="00265489"/>
    <w:rsid w:val="0026CE76"/>
    <w:rsid w:val="00270EAD"/>
    <w:rsid w:val="00271AD8"/>
    <w:rsid w:val="00277C71"/>
    <w:rsid w:val="00279339"/>
    <w:rsid w:val="00281C40"/>
    <w:rsid w:val="0028433C"/>
    <w:rsid w:val="00284AC3"/>
    <w:rsid w:val="00284BE4"/>
    <w:rsid w:val="0028A3FB"/>
    <w:rsid w:val="002916C0"/>
    <w:rsid w:val="002918C9"/>
    <w:rsid w:val="002A3458"/>
    <w:rsid w:val="002A39BF"/>
    <w:rsid w:val="002A4046"/>
    <w:rsid w:val="002A5988"/>
    <w:rsid w:val="002A788F"/>
    <w:rsid w:val="002AE7C9"/>
    <w:rsid w:val="002B04E7"/>
    <w:rsid w:val="002B3153"/>
    <w:rsid w:val="002B485D"/>
    <w:rsid w:val="002B63A2"/>
    <w:rsid w:val="002C04CE"/>
    <w:rsid w:val="002C63DF"/>
    <w:rsid w:val="002C7F91"/>
    <w:rsid w:val="002D0AFE"/>
    <w:rsid w:val="002D40F9"/>
    <w:rsid w:val="002E43B9"/>
    <w:rsid w:val="002F3F78"/>
    <w:rsid w:val="002F46A2"/>
    <w:rsid w:val="002F4884"/>
    <w:rsid w:val="002F4ABB"/>
    <w:rsid w:val="00300585"/>
    <w:rsid w:val="00302323"/>
    <w:rsid w:val="003112F5"/>
    <w:rsid w:val="0032177B"/>
    <w:rsid w:val="003250EC"/>
    <w:rsid w:val="003305FA"/>
    <w:rsid w:val="00330DCE"/>
    <w:rsid w:val="003328DB"/>
    <w:rsid w:val="00337B27"/>
    <w:rsid w:val="003453A1"/>
    <w:rsid w:val="0034592B"/>
    <w:rsid w:val="00351DCE"/>
    <w:rsid w:val="003522D6"/>
    <w:rsid w:val="0035B55D"/>
    <w:rsid w:val="0035BF81"/>
    <w:rsid w:val="00360A89"/>
    <w:rsid w:val="003639B4"/>
    <w:rsid w:val="003643E6"/>
    <w:rsid w:val="0037023F"/>
    <w:rsid w:val="0037208A"/>
    <w:rsid w:val="00380060"/>
    <w:rsid w:val="003907E8"/>
    <w:rsid w:val="003912D9"/>
    <w:rsid w:val="00391551"/>
    <w:rsid w:val="00391FBD"/>
    <w:rsid w:val="00393EDB"/>
    <w:rsid w:val="0039554E"/>
    <w:rsid w:val="00397775"/>
    <w:rsid w:val="003A2E28"/>
    <w:rsid w:val="003A7324"/>
    <w:rsid w:val="003A7793"/>
    <w:rsid w:val="003B0FB5"/>
    <w:rsid w:val="003B2694"/>
    <w:rsid w:val="003B430F"/>
    <w:rsid w:val="003B76F6"/>
    <w:rsid w:val="003E05A0"/>
    <w:rsid w:val="003E3EEB"/>
    <w:rsid w:val="003E7F6F"/>
    <w:rsid w:val="003F11E6"/>
    <w:rsid w:val="003F3051"/>
    <w:rsid w:val="003F5151"/>
    <w:rsid w:val="003F6F70"/>
    <w:rsid w:val="0040355E"/>
    <w:rsid w:val="004102E8"/>
    <w:rsid w:val="0041032E"/>
    <w:rsid w:val="004219FC"/>
    <w:rsid w:val="00423FA9"/>
    <w:rsid w:val="004319F9"/>
    <w:rsid w:val="00433614"/>
    <w:rsid w:val="0043F6E3"/>
    <w:rsid w:val="00441232"/>
    <w:rsid w:val="004478F5"/>
    <w:rsid w:val="004501D3"/>
    <w:rsid w:val="004518DD"/>
    <w:rsid w:val="0045366B"/>
    <w:rsid w:val="004568A8"/>
    <w:rsid w:val="00461FC8"/>
    <w:rsid w:val="004720B5"/>
    <w:rsid w:val="0047230C"/>
    <w:rsid w:val="0047247D"/>
    <w:rsid w:val="00477240"/>
    <w:rsid w:val="00480B13"/>
    <w:rsid w:val="00481944"/>
    <w:rsid w:val="00481A99"/>
    <w:rsid w:val="00481F8B"/>
    <w:rsid w:val="00493A4E"/>
    <w:rsid w:val="004B6A42"/>
    <w:rsid w:val="004B71D5"/>
    <w:rsid w:val="004B71F2"/>
    <w:rsid w:val="004C020E"/>
    <w:rsid w:val="004C1A8A"/>
    <w:rsid w:val="004C3AF3"/>
    <w:rsid w:val="004C62CE"/>
    <w:rsid w:val="004C769A"/>
    <w:rsid w:val="004D3373"/>
    <w:rsid w:val="004EA4EC"/>
    <w:rsid w:val="004F024D"/>
    <w:rsid w:val="004F0C76"/>
    <w:rsid w:val="004F198F"/>
    <w:rsid w:val="004F1AC3"/>
    <w:rsid w:val="004F1D16"/>
    <w:rsid w:val="004F23BD"/>
    <w:rsid w:val="004F4DD4"/>
    <w:rsid w:val="00517B49"/>
    <w:rsid w:val="00521E65"/>
    <w:rsid w:val="005247D1"/>
    <w:rsid w:val="00525DB0"/>
    <w:rsid w:val="00530F1C"/>
    <w:rsid w:val="00537681"/>
    <w:rsid w:val="00540256"/>
    <w:rsid w:val="00540A49"/>
    <w:rsid w:val="00540CA6"/>
    <w:rsid w:val="005414C3"/>
    <w:rsid w:val="005444F3"/>
    <w:rsid w:val="00551B83"/>
    <w:rsid w:val="00551F38"/>
    <w:rsid w:val="0055396F"/>
    <w:rsid w:val="00555CFD"/>
    <w:rsid w:val="00557CDF"/>
    <w:rsid w:val="00560231"/>
    <w:rsid w:val="00563D92"/>
    <w:rsid w:val="0057675F"/>
    <w:rsid w:val="00580482"/>
    <w:rsid w:val="005819D2"/>
    <w:rsid w:val="00581AF5"/>
    <w:rsid w:val="0058385A"/>
    <w:rsid w:val="00590010"/>
    <w:rsid w:val="00591477"/>
    <w:rsid w:val="00591901"/>
    <w:rsid w:val="005A0A7B"/>
    <w:rsid w:val="005A0E91"/>
    <w:rsid w:val="005A1908"/>
    <w:rsid w:val="005A1BE0"/>
    <w:rsid w:val="005A5989"/>
    <w:rsid w:val="005A6FFD"/>
    <w:rsid w:val="005A7852"/>
    <w:rsid w:val="005B1331"/>
    <w:rsid w:val="005C276D"/>
    <w:rsid w:val="005C2A15"/>
    <w:rsid w:val="005C473A"/>
    <w:rsid w:val="005C5699"/>
    <w:rsid w:val="005D3470"/>
    <w:rsid w:val="005D5B04"/>
    <w:rsid w:val="005DF4C0"/>
    <w:rsid w:val="005E18C3"/>
    <w:rsid w:val="005E1ADE"/>
    <w:rsid w:val="005E2497"/>
    <w:rsid w:val="005E2C09"/>
    <w:rsid w:val="005E6301"/>
    <w:rsid w:val="005F5681"/>
    <w:rsid w:val="005F6945"/>
    <w:rsid w:val="006078F6"/>
    <w:rsid w:val="006114FF"/>
    <w:rsid w:val="006118B4"/>
    <w:rsid w:val="0061209B"/>
    <w:rsid w:val="00613B55"/>
    <w:rsid w:val="00617DC8"/>
    <w:rsid w:val="0062E7C3"/>
    <w:rsid w:val="006304DB"/>
    <w:rsid w:val="00636E6F"/>
    <w:rsid w:val="006382B4"/>
    <w:rsid w:val="00644625"/>
    <w:rsid w:val="00653A87"/>
    <w:rsid w:val="006567E1"/>
    <w:rsid w:val="00657984"/>
    <w:rsid w:val="00662457"/>
    <w:rsid w:val="00662EFA"/>
    <w:rsid w:val="00664C7B"/>
    <w:rsid w:val="00672345"/>
    <w:rsid w:val="00674BA8"/>
    <w:rsid w:val="00674F4B"/>
    <w:rsid w:val="00680EBC"/>
    <w:rsid w:val="00686720"/>
    <w:rsid w:val="00692852"/>
    <w:rsid w:val="00694C33"/>
    <w:rsid w:val="00695104"/>
    <w:rsid w:val="00695DAB"/>
    <w:rsid w:val="006C00F0"/>
    <w:rsid w:val="006C03ED"/>
    <w:rsid w:val="006C3FB1"/>
    <w:rsid w:val="006C4270"/>
    <w:rsid w:val="006C710D"/>
    <w:rsid w:val="006CAB48"/>
    <w:rsid w:val="006D2DE2"/>
    <w:rsid w:val="006D4115"/>
    <w:rsid w:val="006E5CC4"/>
    <w:rsid w:val="006E77E8"/>
    <w:rsid w:val="006F0481"/>
    <w:rsid w:val="006F16BE"/>
    <w:rsid w:val="006F6E4C"/>
    <w:rsid w:val="006F7D5D"/>
    <w:rsid w:val="006FB8E7"/>
    <w:rsid w:val="007028C3"/>
    <w:rsid w:val="00704BAF"/>
    <w:rsid w:val="00707D5C"/>
    <w:rsid w:val="00710F22"/>
    <w:rsid w:val="0071679A"/>
    <w:rsid w:val="00725D9E"/>
    <w:rsid w:val="007305BA"/>
    <w:rsid w:val="0073137B"/>
    <w:rsid w:val="00731BE9"/>
    <w:rsid w:val="0073505F"/>
    <w:rsid w:val="00735485"/>
    <w:rsid w:val="007376CE"/>
    <w:rsid w:val="00743315"/>
    <w:rsid w:val="00746D87"/>
    <w:rsid w:val="007472E6"/>
    <w:rsid w:val="00750A27"/>
    <w:rsid w:val="0075208F"/>
    <w:rsid w:val="007526A0"/>
    <w:rsid w:val="0075376E"/>
    <w:rsid w:val="007572A9"/>
    <w:rsid w:val="0075B9D7"/>
    <w:rsid w:val="00763B36"/>
    <w:rsid w:val="007704CF"/>
    <w:rsid w:val="00772DAC"/>
    <w:rsid w:val="00773A12"/>
    <w:rsid w:val="00782963"/>
    <w:rsid w:val="007839E0"/>
    <w:rsid w:val="00787BD8"/>
    <w:rsid w:val="00793C2D"/>
    <w:rsid w:val="007A1CC6"/>
    <w:rsid w:val="007A6A13"/>
    <w:rsid w:val="007B2E58"/>
    <w:rsid w:val="007B31AF"/>
    <w:rsid w:val="007B4F45"/>
    <w:rsid w:val="007B75CD"/>
    <w:rsid w:val="007BED4F"/>
    <w:rsid w:val="007C3E37"/>
    <w:rsid w:val="007C4C31"/>
    <w:rsid w:val="007C736E"/>
    <w:rsid w:val="007D06FB"/>
    <w:rsid w:val="007D0743"/>
    <w:rsid w:val="007D1ACD"/>
    <w:rsid w:val="007E23BC"/>
    <w:rsid w:val="007E3D2F"/>
    <w:rsid w:val="007E49CF"/>
    <w:rsid w:val="007E691F"/>
    <w:rsid w:val="007F1D87"/>
    <w:rsid w:val="007F2123"/>
    <w:rsid w:val="007F21A8"/>
    <w:rsid w:val="007F61DD"/>
    <w:rsid w:val="007F6DD8"/>
    <w:rsid w:val="007F7387"/>
    <w:rsid w:val="007F7FB0"/>
    <w:rsid w:val="0080196F"/>
    <w:rsid w:val="0080440E"/>
    <w:rsid w:val="0080668B"/>
    <w:rsid w:val="0081381A"/>
    <w:rsid w:val="00814281"/>
    <w:rsid w:val="00821F52"/>
    <w:rsid w:val="00826736"/>
    <w:rsid w:val="00830298"/>
    <w:rsid w:val="00843341"/>
    <w:rsid w:val="00844D1D"/>
    <w:rsid w:val="00851017"/>
    <w:rsid w:val="00853E42"/>
    <w:rsid w:val="00854586"/>
    <w:rsid w:val="008568E9"/>
    <w:rsid w:val="00857799"/>
    <w:rsid w:val="00862AE5"/>
    <w:rsid w:val="0086468D"/>
    <w:rsid w:val="008649E7"/>
    <w:rsid w:val="00874507"/>
    <w:rsid w:val="008752B3"/>
    <w:rsid w:val="008752D7"/>
    <w:rsid w:val="00880161"/>
    <w:rsid w:val="00882DED"/>
    <w:rsid w:val="00883FF0"/>
    <w:rsid w:val="00884A6E"/>
    <w:rsid w:val="00884D94"/>
    <w:rsid w:val="0089120E"/>
    <w:rsid w:val="008931DE"/>
    <w:rsid w:val="00895739"/>
    <w:rsid w:val="008A09FA"/>
    <w:rsid w:val="008A1E3A"/>
    <w:rsid w:val="008A6AB4"/>
    <w:rsid w:val="008B2BF1"/>
    <w:rsid w:val="008B4BC2"/>
    <w:rsid w:val="008B4DF7"/>
    <w:rsid w:val="008B6FC0"/>
    <w:rsid w:val="008B7E26"/>
    <w:rsid w:val="008B8A85"/>
    <w:rsid w:val="008C2695"/>
    <w:rsid w:val="008C35EF"/>
    <w:rsid w:val="008D0521"/>
    <w:rsid w:val="008D3B6D"/>
    <w:rsid w:val="008D47CF"/>
    <w:rsid w:val="008E01B6"/>
    <w:rsid w:val="008E038C"/>
    <w:rsid w:val="008E0FC6"/>
    <w:rsid w:val="008E5761"/>
    <w:rsid w:val="008E61D5"/>
    <w:rsid w:val="008F4CA9"/>
    <w:rsid w:val="009005A2"/>
    <w:rsid w:val="00900A93"/>
    <w:rsid w:val="00908789"/>
    <w:rsid w:val="00915CFF"/>
    <w:rsid w:val="0091676C"/>
    <w:rsid w:val="0092130F"/>
    <w:rsid w:val="00922B06"/>
    <w:rsid w:val="00933811"/>
    <w:rsid w:val="00935C60"/>
    <w:rsid w:val="0093604B"/>
    <w:rsid w:val="00936AF3"/>
    <w:rsid w:val="00945345"/>
    <w:rsid w:val="00947423"/>
    <w:rsid w:val="009511F7"/>
    <w:rsid w:val="009546A7"/>
    <w:rsid w:val="00955294"/>
    <w:rsid w:val="0095F0C2"/>
    <w:rsid w:val="00965F86"/>
    <w:rsid w:val="00975601"/>
    <w:rsid w:val="00976373"/>
    <w:rsid w:val="00983CDA"/>
    <w:rsid w:val="00987612"/>
    <w:rsid w:val="009913FE"/>
    <w:rsid w:val="0099294D"/>
    <w:rsid w:val="00992AEA"/>
    <w:rsid w:val="0099479A"/>
    <w:rsid w:val="009A211C"/>
    <w:rsid w:val="009B77BE"/>
    <w:rsid w:val="009C1206"/>
    <w:rsid w:val="009C2CAE"/>
    <w:rsid w:val="009C2DF6"/>
    <w:rsid w:val="009C30EF"/>
    <w:rsid w:val="009C7C49"/>
    <w:rsid w:val="009C7E6E"/>
    <w:rsid w:val="009D051B"/>
    <w:rsid w:val="009D5EBE"/>
    <w:rsid w:val="009E345B"/>
    <w:rsid w:val="009F4998"/>
    <w:rsid w:val="009F8993"/>
    <w:rsid w:val="00A12C5C"/>
    <w:rsid w:val="00A178D7"/>
    <w:rsid w:val="00A200F2"/>
    <w:rsid w:val="00A22942"/>
    <w:rsid w:val="00A22AD2"/>
    <w:rsid w:val="00A31094"/>
    <w:rsid w:val="00A343A0"/>
    <w:rsid w:val="00A349E0"/>
    <w:rsid w:val="00A35A92"/>
    <w:rsid w:val="00A40339"/>
    <w:rsid w:val="00A64F77"/>
    <w:rsid w:val="00A70687"/>
    <w:rsid w:val="00A763A5"/>
    <w:rsid w:val="00A801B8"/>
    <w:rsid w:val="00A836E3"/>
    <w:rsid w:val="00A85EB0"/>
    <w:rsid w:val="00A86C70"/>
    <w:rsid w:val="00A93288"/>
    <w:rsid w:val="00A93F27"/>
    <w:rsid w:val="00A9C2F3"/>
    <w:rsid w:val="00AA0410"/>
    <w:rsid w:val="00AA0C27"/>
    <w:rsid w:val="00AA5631"/>
    <w:rsid w:val="00AA7640"/>
    <w:rsid w:val="00AB0655"/>
    <w:rsid w:val="00AB1D54"/>
    <w:rsid w:val="00AB2F4A"/>
    <w:rsid w:val="00AB39E9"/>
    <w:rsid w:val="00AB644F"/>
    <w:rsid w:val="00AB74A1"/>
    <w:rsid w:val="00AC8BBB"/>
    <w:rsid w:val="00AD1432"/>
    <w:rsid w:val="00AD5911"/>
    <w:rsid w:val="00AD65E3"/>
    <w:rsid w:val="00AD6C5A"/>
    <w:rsid w:val="00AE26BA"/>
    <w:rsid w:val="00AE62FA"/>
    <w:rsid w:val="00AE7749"/>
    <w:rsid w:val="00AF0053"/>
    <w:rsid w:val="00AF2454"/>
    <w:rsid w:val="00AF6C60"/>
    <w:rsid w:val="00B0151E"/>
    <w:rsid w:val="00B030A5"/>
    <w:rsid w:val="00B035CC"/>
    <w:rsid w:val="00B20A44"/>
    <w:rsid w:val="00B21ED9"/>
    <w:rsid w:val="00B23658"/>
    <w:rsid w:val="00B25FD7"/>
    <w:rsid w:val="00B32D2B"/>
    <w:rsid w:val="00B341A3"/>
    <w:rsid w:val="00B45062"/>
    <w:rsid w:val="00B4FF6B"/>
    <w:rsid w:val="00B5031C"/>
    <w:rsid w:val="00B50541"/>
    <w:rsid w:val="00B508B1"/>
    <w:rsid w:val="00B5332F"/>
    <w:rsid w:val="00B54613"/>
    <w:rsid w:val="00B54E85"/>
    <w:rsid w:val="00B5727E"/>
    <w:rsid w:val="00B5743F"/>
    <w:rsid w:val="00B666BC"/>
    <w:rsid w:val="00B70B41"/>
    <w:rsid w:val="00B73453"/>
    <w:rsid w:val="00B76DB0"/>
    <w:rsid w:val="00B83197"/>
    <w:rsid w:val="00B959EA"/>
    <w:rsid w:val="00BA145C"/>
    <w:rsid w:val="00BA6133"/>
    <w:rsid w:val="00BB76AA"/>
    <w:rsid w:val="00BC2ACF"/>
    <w:rsid w:val="00BC45A7"/>
    <w:rsid w:val="00BC6223"/>
    <w:rsid w:val="00BD0329"/>
    <w:rsid w:val="00BD2DF1"/>
    <w:rsid w:val="00BD5649"/>
    <w:rsid w:val="00BD6A71"/>
    <w:rsid w:val="00BE18B7"/>
    <w:rsid w:val="00BE36DF"/>
    <w:rsid w:val="00BE6794"/>
    <w:rsid w:val="00BF124A"/>
    <w:rsid w:val="00BF3340"/>
    <w:rsid w:val="00BF4260"/>
    <w:rsid w:val="00BF53F4"/>
    <w:rsid w:val="00BF5966"/>
    <w:rsid w:val="00BF6C67"/>
    <w:rsid w:val="00C067FD"/>
    <w:rsid w:val="00C070E9"/>
    <w:rsid w:val="00C079AC"/>
    <w:rsid w:val="00C0FD5A"/>
    <w:rsid w:val="00C10216"/>
    <w:rsid w:val="00C11E3A"/>
    <w:rsid w:val="00C178B4"/>
    <w:rsid w:val="00C17EA0"/>
    <w:rsid w:val="00C21B54"/>
    <w:rsid w:val="00C227C9"/>
    <w:rsid w:val="00C2359E"/>
    <w:rsid w:val="00C27B2C"/>
    <w:rsid w:val="00C30634"/>
    <w:rsid w:val="00C32BA8"/>
    <w:rsid w:val="00C33B36"/>
    <w:rsid w:val="00C36655"/>
    <w:rsid w:val="00C42E13"/>
    <w:rsid w:val="00C479C4"/>
    <w:rsid w:val="00C502AE"/>
    <w:rsid w:val="00C53476"/>
    <w:rsid w:val="00C54801"/>
    <w:rsid w:val="00C558ED"/>
    <w:rsid w:val="00C6148D"/>
    <w:rsid w:val="00C62C77"/>
    <w:rsid w:val="00C64322"/>
    <w:rsid w:val="00C70040"/>
    <w:rsid w:val="00C73DCE"/>
    <w:rsid w:val="00C7736C"/>
    <w:rsid w:val="00C82D47"/>
    <w:rsid w:val="00C83441"/>
    <w:rsid w:val="00C86662"/>
    <w:rsid w:val="00C92A3F"/>
    <w:rsid w:val="00C93053"/>
    <w:rsid w:val="00C93E71"/>
    <w:rsid w:val="00C947B9"/>
    <w:rsid w:val="00C96608"/>
    <w:rsid w:val="00CA3CA6"/>
    <w:rsid w:val="00CA40B1"/>
    <w:rsid w:val="00CA65EC"/>
    <w:rsid w:val="00CB2FF1"/>
    <w:rsid w:val="00CB44B3"/>
    <w:rsid w:val="00CC1E80"/>
    <w:rsid w:val="00CC71D6"/>
    <w:rsid w:val="00CD7041"/>
    <w:rsid w:val="00CDD155"/>
    <w:rsid w:val="00CE11A3"/>
    <w:rsid w:val="00CE38AE"/>
    <w:rsid w:val="00CF6ED5"/>
    <w:rsid w:val="00D048B3"/>
    <w:rsid w:val="00D10103"/>
    <w:rsid w:val="00D1086F"/>
    <w:rsid w:val="00D140AF"/>
    <w:rsid w:val="00D17CD5"/>
    <w:rsid w:val="00D21089"/>
    <w:rsid w:val="00D24A41"/>
    <w:rsid w:val="00D250E8"/>
    <w:rsid w:val="00D35528"/>
    <w:rsid w:val="00D3729D"/>
    <w:rsid w:val="00D47219"/>
    <w:rsid w:val="00D513B9"/>
    <w:rsid w:val="00D53AFF"/>
    <w:rsid w:val="00D55B8B"/>
    <w:rsid w:val="00D56BAE"/>
    <w:rsid w:val="00D7012B"/>
    <w:rsid w:val="00D73087"/>
    <w:rsid w:val="00D74C54"/>
    <w:rsid w:val="00D74D8E"/>
    <w:rsid w:val="00D80285"/>
    <w:rsid w:val="00D80341"/>
    <w:rsid w:val="00D80875"/>
    <w:rsid w:val="00D8360C"/>
    <w:rsid w:val="00D851A4"/>
    <w:rsid w:val="00DB03A7"/>
    <w:rsid w:val="00DB0BFE"/>
    <w:rsid w:val="00DB7B73"/>
    <w:rsid w:val="00DC0CE2"/>
    <w:rsid w:val="00DC54B1"/>
    <w:rsid w:val="00DD3246"/>
    <w:rsid w:val="00DD6F03"/>
    <w:rsid w:val="00DD7EC2"/>
    <w:rsid w:val="00DE0C52"/>
    <w:rsid w:val="00DE5FF6"/>
    <w:rsid w:val="00DE704F"/>
    <w:rsid w:val="00DF25CB"/>
    <w:rsid w:val="00DF37F5"/>
    <w:rsid w:val="00DF4F57"/>
    <w:rsid w:val="00DF58E3"/>
    <w:rsid w:val="00DF5995"/>
    <w:rsid w:val="00DF6D5C"/>
    <w:rsid w:val="00E01AD0"/>
    <w:rsid w:val="00E01B21"/>
    <w:rsid w:val="00E04535"/>
    <w:rsid w:val="00E04949"/>
    <w:rsid w:val="00E13D84"/>
    <w:rsid w:val="00E14013"/>
    <w:rsid w:val="00E14814"/>
    <w:rsid w:val="00E17359"/>
    <w:rsid w:val="00E20734"/>
    <w:rsid w:val="00E24608"/>
    <w:rsid w:val="00E2807A"/>
    <w:rsid w:val="00E30962"/>
    <w:rsid w:val="00E3249F"/>
    <w:rsid w:val="00E32B90"/>
    <w:rsid w:val="00E349EF"/>
    <w:rsid w:val="00E413B5"/>
    <w:rsid w:val="00E42824"/>
    <w:rsid w:val="00E43387"/>
    <w:rsid w:val="00E4753F"/>
    <w:rsid w:val="00E51BC0"/>
    <w:rsid w:val="00E54C71"/>
    <w:rsid w:val="00E631E2"/>
    <w:rsid w:val="00E65E2E"/>
    <w:rsid w:val="00E71C7A"/>
    <w:rsid w:val="00E77B37"/>
    <w:rsid w:val="00E8283F"/>
    <w:rsid w:val="00E82C9F"/>
    <w:rsid w:val="00E93629"/>
    <w:rsid w:val="00E9536C"/>
    <w:rsid w:val="00E95C68"/>
    <w:rsid w:val="00E97C30"/>
    <w:rsid w:val="00E97E19"/>
    <w:rsid w:val="00EA268F"/>
    <w:rsid w:val="00EA4163"/>
    <w:rsid w:val="00EC4FE8"/>
    <w:rsid w:val="00EC57B7"/>
    <w:rsid w:val="00EC77DC"/>
    <w:rsid w:val="00ED5A94"/>
    <w:rsid w:val="00ED7A5C"/>
    <w:rsid w:val="00EE0E6C"/>
    <w:rsid w:val="00EE3CD3"/>
    <w:rsid w:val="00EE4271"/>
    <w:rsid w:val="00EE508D"/>
    <w:rsid w:val="00EE54D1"/>
    <w:rsid w:val="00EE6C2B"/>
    <w:rsid w:val="00EF78BA"/>
    <w:rsid w:val="00F01DEE"/>
    <w:rsid w:val="00F05711"/>
    <w:rsid w:val="00F06E23"/>
    <w:rsid w:val="00F0744C"/>
    <w:rsid w:val="00F077C2"/>
    <w:rsid w:val="00F177FE"/>
    <w:rsid w:val="00F22BDB"/>
    <w:rsid w:val="00F2EEAA"/>
    <w:rsid w:val="00F343E2"/>
    <w:rsid w:val="00F349BF"/>
    <w:rsid w:val="00F34CD9"/>
    <w:rsid w:val="00F34E13"/>
    <w:rsid w:val="00F35CFF"/>
    <w:rsid w:val="00F3608C"/>
    <w:rsid w:val="00F368D9"/>
    <w:rsid w:val="00F37C82"/>
    <w:rsid w:val="00F45A4D"/>
    <w:rsid w:val="00F45DD9"/>
    <w:rsid w:val="00F55A66"/>
    <w:rsid w:val="00F5EE1F"/>
    <w:rsid w:val="00F60A7B"/>
    <w:rsid w:val="00F64E59"/>
    <w:rsid w:val="00F65639"/>
    <w:rsid w:val="00F72422"/>
    <w:rsid w:val="00F72AE9"/>
    <w:rsid w:val="00F736DB"/>
    <w:rsid w:val="00F73D4A"/>
    <w:rsid w:val="00F75759"/>
    <w:rsid w:val="00F770C0"/>
    <w:rsid w:val="00F8142C"/>
    <w:rsid w:val="00F8589F"/>
    <w:rsid w:val="00F928FF"/>
    <w:rsid w:val="00F94DAA"/>
    <w:rsid w:val="00FA77ED"/>
    <w:rsid w:val="00FB10F6"/>
    <w:rsid w:val="00FB498E"/>
    <w:rsid w:val="00FC4174"/>
    <w:rsid w:val="00FC56B0"/>
    <w:rsid w:val="00FC7154"/>
    <w:rsid w:val="00FD0A57"/>
    <w:rsid w:val="00FD6C1F"/>
    <w:rsid w:val="00FD77B9"/>
    <w:rsid w:val="00FD7DB3"/>
    <w:rsid w:val="00FE1470"/>
    <w:rsid w:val="00FE18D2"/>
    <w:rsid w:val="00FE1C2E"/>
    <w:rsid w:val="00FE3865"/>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climate2909"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footer" Target="footer1.xml"/><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footer" Target="footer2.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0.wmf"/><Relationship Id="rId25" Type="http://schemas.openxmlformats.org/officeDocument/2006/relationships/image" Target="media/image10.pn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9.png"/><Relationship Id="rId59"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4.jpe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4.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42</Pages>
  <Words>42304</Words>
  <Characters>241136</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28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3</cp:revision>
  <dcterms:created xsi:type="dcterms:W3CDTF">2022-02-03T17:26:00Z</dcterms:created>
  <dcterms:modified xsi:type="dcterms:W3CDTF">2022-02-05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iTh3gafE"/&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